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FE6B6C" w14:textId="77777777" w:rsidR="006478E7" w:rsidRPr="00490FBB" w:rsidRDefault="006478E7" w:rsidP="006478E7">
      <w:pPr>
        <w:spacing w:before="120" w:after="120" w:line="312" w:lineRule="auto"/>
        <w:jc w:val="center"/>
      </w:pPr>
      <w:r w:rsidRPr="00490FBB">
        <w:rPr>
          <w:b/>
          <w:noProof/>
          <w:lang w:eastAsia="en-AU"/>
        </w:rPr>
        <w:drawing>
          <wp:inline distT="0" distB="0" distL="0" distR="0" wp14:anchorId="42587FCD" wp14:editId="582BB802">
            <wp:extent cx="1891665" cy="1229995"/>
            <wp:effectExtent l="0" t="0" r="0" b="0"/>
            <wp:docPr id="1" name="Picture 1" title="Department of Health Logo"/>
            <wp:cNvGraphicFramePr/>
            <a:graphic xmlns:a="http://schemas.openxmlformats.org/drawingml/2006/main">
              <a:graphicData uri="http://schemas.openxmlformats.org/drawingml/2006/picture">
                <pic:pic xmlns:pic="http://schemas.openxmlformats.org/drawingml/2006/picture">
                  <pic:nvPicPr>
                    <pic:cNvPr id="1" name="Picture 2" title="Department of Health Logo"/>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50B6D781" w14:textId="3B250263" w:rsidR="006478E7" w:rsidRPr="00490FBB" w:rsidRDefault="006C5509" w:rsidP="006C5509">
      <w:pPr>
        <w:pStyle w:val="Heading10"/>
        <w:spacing w:before="1920"/>
        <w:jc w:val="center"/>
        <w:rPr>
          <w:sz w:val="48"/>
          <w:szCs w:val="48"/>
        </w:rPr>
      </w:pPr>
      <w:r>
        <w:rPr>
          <w:sz w:val="48"/>
          <w:szCs w:val="48"/>
        </w:rPr>
        <w:t xml:space="preserve">MSAC </w:t>
      </w:r>
      <w:r w:rsidR="006478E7" w:rsidRPr="00490FBB">
        <w:rPr>
          <w:sz w:val="48"/>
          <w:szCs w:val="48"/>
        </w:rPr>
        <w:t xml:space="preserve">Application </w:t>
      </w:r>
      <w:r w:rsidR="00EC5865">
        <w:rPr>
          <w:sz w:val="48"/>
          <w:szCs w:val="48"/>
        </w:rPr>
        <w:t>1671</w:t>
      </w:r>
      <w:r w:rsidR="006478E7" w:rsidRPr="00490FBB">
        <w:rPr>
          <w:sz w:val="48"/>
          <w:szCs w:val="48"/>
        </w:rPr>
        <w:t>:</w:t>
      </w:r>
    </w:p>
    <w:p w14:paraId="11765312" w14:textId="50028F96" w:rsidR="006478E7" w:rsidRPr="00490FBB" w:rsidRDefault="00EC5865" w:rsidP="006478E7">
      <w:pPr>
        <w:pStyle w:val="Heading10"/>
        <w:jc w:val="center"/>
        <w:rPr>
          <w:sz w:val="48"/>
          <w:szCs w:val="48"/>
        </w:rPr>
      </w:pPr>
      <w:r w:rsidRPr="003C2648">
        <w:rPr>
          <w:color w:val="548DD4"/>
          <w:sz w:val="48"/>
          <w:szCs w:val="48"/>
        </w:rPr>
        <w:t>Targeted carrier testing for severe monogenic conditions</w:t>
      </w:r>
    </w:p>
    <w:p w14:paraId="39CC0389" w14:textId="4E10A20A" w:rsidR="006478E7" w:rsidRPr="00490FBB" w:rsidRDefault="00617609" w:rsidP="006C5509">
      <w:pPr>
        <w:pStyle w:val="Heading1"/>
        <w:spacing w:before="1560"/>
      </w:pPr>
      <w:r>
        <w:t>Ratified</w:t>
      </w:r>
      <w:r w:rsidR="00836908">
        <w:t xml:space="preserve"> </w:t>
      </w:r>
      <w:r w:rsidR="00AB7B49">
        <w:br/>
      </w:r>
      <w:r w:rsidR="006478E7" w:rsidRPr="00490FBB">
        <w:t>PICO Confirmation</w:t>
      </w:r>
    </w:p>
    <w:p w14:paraId="23900CA0" w14:textId="77777777" w:rsidR="006478E7" w:rsidRPr="00490FBB" w:rsidRDefault="006478E7">
      <w:r w:rsidRPr="00490FBB">
        <w:br w:type="page"/>
      </w:r>
    </w:p>
    <w:p w14:paraId="219312C8" w14:textId="77777777" w:rsidR="006478E7" w:rsidRPr="002D6303" w:rsidRDefault="006478E7" w:rsidP="00D52956">
      <w:pPr>
        <w:spacing w:after="160" w:line="259" w:lineRule="auto"/>
        <w:rPr>
          <w:b/>
          <w:bCs/>
          <w:i/>
          <w:iCs/>
        </w:rPr>
      </w:pPr>
      <w:r w:rsidRPr="002D6303">
        <w:rPr>
          <w:b/>
          <w:bCs/>
          <w:i/>
          <w:iCs/>
        </w:rPr>
        <w:lastRenderedPageBreak/>
        <w:t>Summary of PI</w:t>
      </w:r>
      <w:r w:rsidR="00235B21" w:rsidRPr="002D6303">
        <w:rPr>
          <w:b/>
          <w:bCs/>
          <w:i/>
          <w:iCs/>
        </w:rPr>
        <w:t xml:space="preserve">CO/PPICO criteria to define </w:t>
      </w:r>
      <w:r w:rsidRPr="002D6303">
        <w:rPr>
          <w:b/>
          <w:bCs/>
          <w:i/>
          <w:iCs/>
        </w:rPr>
        <w:t>question(s) to be addressed in an Assessment Report to the Medical Services Advisory Committee (MSAC)</w:t>
      </w:r>
    </w:p>
    <w:p w14:paraId="224459F3" w14:textId="6635EF84" w:rsidR="00D52956" w:rsidRDefault="00D52956" w:rsidP="00D52956">
      <w:pPr>
        <w:pStyle w:val="Caption"/>
      </w:pPr>
      <w:bookmarkStart w:id="0" w:name="_Ref69732160"/>
      <w:bookmarkStart w:id="1" w:name="_Ref69732155"/>
      <w:r>
        <w:t>Table</w:t>
      </w:r>
      <w:r w:rsidR="00FD4C65">
        <w:t> </w:t>
      </w:r>
      <w:r>
        <w:fldChar w:fldCharType="begin"/>
      </w:r>
      <w:r>
        <w:instrText xml:space="preserve"> SEQ Table \* ARABIC </w:instrText>
      </w:r>
      <w:r>
        <w:fldChar w:fldCharType="separate"/>
      </w:r>
      <w:r w:rsidR="001F1746">
        <w:rPr>
          <w:noProof/>
        </w:rPr>
        <w:t>1</w:t>
      </w:r>
      <w:r>
        <w:fldChar w:fldCharType="end"/>
      </w:r>
      <w:bookmarkEnd w:id="0"/>
      <w:r>
        <w:tab/>
        <w:t xml:space="preserve">PICO for </w:t>
      </w:r>
      <w:r w:rsidR="00EC5865">
        <w:t>t</w:t>
      </w:r>
      <w:r w:rsidR="00EC5865" w:rsidRPr="00EC5865">
        <w:t xml:space="preserve">argeted carrier testing for severe monogenic conditions </w:t>
      </w:r>
      <w:r>
        <w:t xml:space="preserve">in </w:t>
      </w:r>
      <w:r w:rsidR="00EC5865">
        <w:t>people at high risk of being a heterozygous genetic carrier of a severe monogenic condition</w:t>
      </w:r>
      <w:r>
        <w:t>: PICO Set 1</w:t>
      </w:r>
      <w:bookmarkEnd w:id="1"/>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23"/>
        <w:gridCol w:w="7643"/>
      </w:tblGrid>
      <w:tr w:rsidR="006478E7" w:rsidRPr="00490FBB" w14:paraId="2A509B30" w14:textId="77777777" w:rsidTr="00C54349">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vAlign w:val="center"/>
            <w:hideMark/>
          </w:tcPr>
          <w:p w14:paraId="333B8A35" w14:textId="77777777" w:rsidR="006478E7" w:rsidRPr="00490FBB" w:rsidRDefault="006478E7" w:rsidP="00C54349">
            <w:pPr>
              <w:spacing w:before="20" w:after="20" w:line="240" w:lineRule="auto"/>
              <w:rPr>
                <w:b/>
              </w:rPr>
            </w:pPr>
            <w:bookmarkStart w:id="2" w:name="Title_Table1" w:colFirst="0" w:colLast="0"/>
            <w:r w:rsidRPr="00490FBB">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E31DF4F" w14:textId="77777777" w:rsidR="006478E7" w:rsidRPr="00D8346F" w:rsidRDefault="006478E7" w:rsidP="00C54349">
            <w:pPr>
              <w:spacing w:before="20" w:after="20" w:line="240" w:lineRule="auto"/>
              <w:rPr>
                <w:b/>
              </w:rPr>
            </w:pPr>
            <w:r w:rsidRPr="00D8346F">
              <w:rPr>
                <w:b/>
              </w:rPr>
              <w:t>Description</w:t>
            </w:r>
          </w:p>
        </w:tc>
      </w:tr>
      <w:bookmarkEnd w:id="2"/>
      <w:tr w:rsidR="006478E7" w:rsidRPr="00490FBB" w14:paraId="78E0BB65" w14:textId="77777777" w:rsidTr="006478E7">
        <w:tc>
          <w:tcPr>
            <w:tcW w:w="1005" w:type="pct"/>
            <w:tcBorders>
              <w:top w:val="single" w:sz="8" w:space="0" w:color="auto"/>
              <w:left w:val="single" w:sz="8" w:space="0" w:color="auto"/>
              <w:bottom w:val="single" w:sz="4" w:space="0" w:color="auto"/>
              <w:right w:val="single" w:sz="4" w:space="0" w:color="auto"/>
            </w:tcBorders>
            <w:hideMark/>
          </w:tcPr>
          <w:p w14:paraId="715E50D5" w14:textId="12875936" w:rsidR="006478E7" w:rsidRPr="00490FBB" w:rsidRDefault="00F660E8" w:rsidP="00E01349">
            <w:pPr>
              <w:spacing w:before="120" w:after="120" w:line="240" w:lineRule="auto"/>
              <w:rPr>
                <w:rFonts w:cs="Arial"/>
              </w:rPr>
            </w:pPr>
            <w:r>
              <w:rPr>
                <w:rFonts w:cs="Arial"/>
              </w:rPr>
              <w:t>Population</w:t>
            </w:r>
            <w:r w:rsidR="009131AD">
              <w:rPr>
                <w:rFonts w:cs="Arial"/>
              </w:rPr>
              <w:t>s</w:t>
            </w:r>
          </w:p>
        </w:tc>
        <w:tc>
          <w:tcPr>
            <w:tcW w:w="3995" w:type="pct"/>
            <w:tcBorders>
              <w:top w:val="single" w:sz="4" w:space="0" w:color="auto"/>
              <w:left w:val="single" w:sz="4" w:space="0" w:color="auto"/>
              <w:bottom w:val="single" w:sz="4" w:space="0" w:color="auto"/>
              <w:right w:val="single" w:sz="4" w:space="0" w:color="auto"/>
            </w:tcBorders>
            <w:hideMark/>
          </w:tcPr>
          <w:p w14:paraId="6D6199E8" w14:textId="00A39E87" w:rsidR="00BC1BCD" w:rsidRPr="008100D4" w:rsidRDefault="00BC1BCD" w:rsidP="008100D4">
            <w:pPr>
              <w:autoSpaceDE w:val="0"/>
              <w:autoSpaceDN w:val="0"/>
              <w:adjustRightInd w:val="0"/>
              <w:spacing w:line="23" w:lineRule="atLeast"/>
              <w:rPr>
                <w:rFonts w:asciiTheme="minorHAnsi" w:hAnsiTheme="minorHAnsi" w:cstheme="minorHAnsi"/>
                <w:iCs/>
              </w:rPr>
            </w:pPr>
            <w:r>
              <w:rPr>
                <w:rFonts w:asciiTheme="minorHAnsi" w:hAnsiTheme="minorHAnsi" w:cstheme="minorHAnsi"/>
                <w:iCs/>
              </w:rPr>
              <w:t xml:space="preserve">This application proposes </w:t>
            </w:r>
            <w:r w:rsidR="002C7A72">
              <w:rPr>
                <w:rFonts w:asciiTheme="minorHAnsi" w:hAnsiTheme="minorHAnsi" w:cstheme="minorHAnsi"/>
                <w:iCs/>
              </w:rPr>
              <w:t xml:space="preserve">testing in </w:t>
            </w:r>
            <w:r>
              <w:rPr>
                <w:rFonts w:asciiTheme="minorHAnsi" w:hAnsiTheme="minorHAnsi" w:cstheme="minorHAnsi"/>
                <w:iCs/>
              </w:rPr>
              <w:t>the Ashkenazi Jewish population</w:t>
            </w:r>
            <w:r w:rsidR="002C0318">
              <w:rPr>
                <w:rFonts w:asciiTheme="minorHAnsi" w:hAnsiTheme="minorHAnsi" w:cstheme="minorHAnsi"/>
                <w:iCs/>
              </w:rPr>
              <w:t>, as</w:t>
            </w:r>
            <w:r>
              <w:rPr>
                <w:rFonts w:asciiTheme="minorHAnsi" w:hAnsiTheme="minorHAnsi" w:cstheme="minorHAnsi"/>
                <w:iCs/>
              </w:rPr>
              <w:t xml:space="preserve"> reflected in the below identified subpopulations.</w:t>
            </w:r>
          </w:p>
          <w:p w14:paraId="1FA0FBC7" w14:textId="035EA5E3" w:rsidR="00C704B6" w:rsidRPr="008100D4" w:rsidRDefault="00C704B6" w:rsidP="00C704B6">
            <w:pPr>
              <w:pStyle w:val="ListParagraph"/>
              <w:numPr>
                <w:ilvl w:val="0"/>
                <w:numId w:val="9"/>
              </w:numPr>
              <w:autoSpaceDE w:val="0"/>
              <w:autoSpaceDN w:val="0"/>
              <w:adjustRightInd w:val="0"/>
              <w:spacing w:line="23" w:lineRule="atLeast"/>
              <w:rPr>
                <w:rFonts w:asciiTheme="minorHAnsi" w:hAnsiTheme="minorHAnsi" w:cstheme="minorHAnsi"/>
                <w:iCs/>
              </w:rPr>
            </w:pPr>
            <w:r w:rsidRPr="008100D4">
              <w:rPr>
                <w:rFonts w:asciiTheme="minorHAnsi" w:hAnsiTheme="minorHAnsi" w:cstheme="minorHAnsi"/>
                <w:iCs/>
              </w:rPr>
              <w:t xml:space="preserve">Asymptomatic individuals with a &gt;10% a priori aggregate personal risk of being a heterozygous genetic carrier of </w:t>
            </w:r>
            <w:r w:rsidR="008F197F">
              <w:rPr>
                <w:rFonts w:asciiTheme="minorHAnsi" w:hAnsiTheme="minorHAnsi" w:cstheme="minorHAnsi"/>
                <w:iCs/>
              </w:rPr>
              <w:t xml:space="preserve">a </w:t>
            </w:r>
            <w:r w:rsidR="00B9530E">
              <w:rPr>
                <w:rFonts w:asciiTheme="minorHAnsi" w:hAnsiTheme="minorHAnsi" w:cstheme="minorHAnsi"/>
                <w:iCs/>
              </w:rPr>
              <w:t xml:space="preserve">variant in </w:t>
            </w:r>
            <w:r w:rsidRPr="008100D4">
              <w:rPr>
                <w:rFonts w:asciiTheme="minorHAnsi" w:hAnsiTheme="minorHAnsi" w:cstheme="minorHAnsi"/>
                <w:iCs/>
              </w:rPr>
              <w:t xml:space="preserve">the following </w:t>
            </w:r>
            <w:r w:rsidR="005E7D4E">
              <w:rPr>
                <w:rFonts w:asciiTheme="minorHAnsi" w:hAnsiTheme="minorHAnsi" w:cstheme="minorHAnsi"/>
                <w:iCs/>
              </w:rPr>
              <w:t>autosomal recessive</w:t>
            </w:r>
            <w:r w:rsidRPr="008100D4">
              <w:rPr>
                <w:rFonts w:asciiTheme="minorHAnsi" w:hAnsiTheme="minorHAnsi" w:cstheme="minorHAnsi"/>
                <w:iCs/>
              </w:rPr>
              <w:t xml:space="preserve"> and X-linked genes: </w:t>
            </w:r>
            <w:r w:rsidRPr="008100D4">
              <w:rPr>
                <w:rFonts w:asciiTheme="minorHAnsi" w:hAnsiTheme="minorHAnsi" w:cstheme="minorHAnsi"/>
                <w:i/>
              </w:rPr>
              <w:t>HEXA, ASPA, ELP1, MCOLN1, G6PC</w:t>
            </w:r>
            <w:r w:rsidR="00386B23">
              <w:rPr>
                <w:rFonts w:asciiTheme="minorHAnsi" w:hAnsiTheme="minorHAnsi" w:cstheme="minorHAnsi"/>
                <w:i/>
              </w:rPr>
              <w:t>1,</w:t>
            </w:r>
            <w:r w:rsidRPr="008100D4">
              <w:rPr>
                <w:rFonts w:asciiTheme="minorHAnsi" w:hAnsiTheme="minorHAnsi" w:cstheme="minorHAnsi"/>
                <w:i/>
              </w:rPr>
              <w:t xml:space="preserve"> SLC37A4, FANCA, FANCC, FANCG, GBA, SMPD1, BLM</w:t>
            </w:r>
          </w:p>
          <w:p w14:paraId="3F1423F6" w14:textId="20055C04" w:rsidR="00C704B6" w:rsidRPr="008100D4" w:rsidRDefault="00060C99" w:rsidP="00C704B6">
            <w:pPr>
              <w:pStyle w:val="ListParagraph"/>
              <w:numPr>
                <w:ilvl w:val="0"/>
                <w:numId w:val="9"/>
              </w:numPr>
              <w:autoSpaceDE w:val="0"/>
              <w:autoSpaceDN w:val="0"/>
              <w:adjustRightInd w:val="0"/>
              <w:spacing w:line="23" w:lineRule="atLeast"/>
              <w:rPr>
                <w:rFonts w:asciiTheme="minorHAnsi" w:hAnsiTheme="minorHAnsi" w:cstheme="minorHAnsi"/>
                <w:iCs/>
              </w:rPr>
            </w:pPr>
            <w:r>
              <w:rPr>
                <w:rFonts w:asciiTheme="minorHAnsi" w:hAnsiTheme="minorHAnsi" w:cstheme="minorHAnsi"/>
                <w:iCs/>
              </w:rPr>
              <w:t>Reproductive partners of individuals described in population 1, where either partner is i</w:t>
            </w:r>
            <w:r w:rsidR="00C704B6" w:rsidRPr="008100D4">
              <w:rPr>
                <w:rFonts w:asciiTheme="minorHAnsi" w:hAnsiTheme="minorHAnsi" w:cstheme="minorHAnsi"/>
                <w:iCs/>
              </w:rPr>
              <w:t>n the first trimester of pregnancy</w:t>
            </w:r>
            <w:r w:rsidR="002C0318">
              <w:rPr>
                <w:rFonts w:asciiTheme="minorHAnsi" w:hAnsiTheme="minorHAnsi" w:cstheme="minorHAnsi"/>
                <w:iCs/>
              </w:rPr>
              <w:t>.</w:t>
            </w:r>
          </w:p>
          <w:p w14:paraId="02B46106" w14:textId="08A7B70F" w:rsidR="00C704B6" w:rsidRPr="008100D4" w:rsidRDefault="00C704B6" w:rsidP="00C704B6">
            <w:pPr>
              <w:pStyle w:val="ListParagraph"/>
              <w:numPr>
                <w:ilvl w:val="0"/>
                <w:numId w:val="9"/>
              </w:numPr>
              <w:autoSpaceDE w:val="0"/>
              <w:autoSpaceDN w:val="0"/>
              <w:adjustRightInd w:val="0"/>
              <w:spacing w:line="23" w:lineRule="atLeast"/>
              <w:rPr>
                <w:rFonts w:asciiTheme="minorHAnsi" w:hAnsiTheme="minorHAnsi" w:cstheme="minorHAnsi"/>
                <w:iCs/>
              </w:rPr>
            </w:pPr>
            <w:r w:rsidRPr="008100D4">
              <w:rPr>
                <w:rFonts w:asciiTheme="minorHAnsi" w:hAnsiTheme="minorHAnsi" w:cstheme="minorHAnsi"/>
                <w:iCs/>
              </w:rPr>
              <w:t>Reproductive partners of individuals described in population 1</w:t>
            </w:r>
            <w:r w:rsidRPr="0005733B">
              <w:rPr>
                <w:rFonts w:asciiTheme="minorHAnsi" w:hAnsiTheme="minorHAnsi" w:cstheme="minorHAnsi"/>
                <w:iCs/>
              </w:rPr>
              <w:t xml:space="preserve">, where carrier status of an autosomal recessive condition </w:t>
            </w:r>
            <w:r w:rsidR="00B90DC7">
              <w:rPr>
                <w:rFonts w:asciiTheme="minorHAnsi" w:hAnsiTheme="minorHAnsi" w:cstheme="minorHAnsi"/>
                <w:iCs/>
              </w:rPr>
              <w:t xml:space="preserve">associated with pathogenic or likely pathogenic variants of the genes </w:t>
            </w:r>
            <w:r w:rsidRPr="0005733B">
              <w:rPr>
                <w:rFonts w:asciiTheme="minorHAnsi" w:hAnsiTheme="minorHAnsi" w:cstheme="minorHAnsi"/>
                <w:iCs/>
              </w:rPr>
              <w:t>described in (1) has been confirmed.</w:t>
            </w:r>
          </w:p>
          <w:p w14:paraId="4A4FF7C2" w14:textId="7D601B71" w:rsidR="00666B40" w:rsidRPr="00D8346F" w:rsidRDefault="00C704B6" w:rsidP="002C7A72">
            <w:pPr>
              <w:pStyle w:val="ListParagraph"/>
              <w:numPr>
                <w:ilvl w:val="0"/>
                <w:numId w:val="9"/>
              </w:numPr>
              <w:autoSpaceDE w:val="0"/>
              <w:autoSpaceDN w:val="0"/>
              <w:adjustRightInd w:val="0"/>
              <w:spacing w:line="23" w:lineRule="atLeast"/>
            </w:pPr>
            <w:r w:rsidRPr="008100D4">
              <w:rPr>
                <w:rFonts w:asciiTheme="minorHAnsi" w:hAnsiTheme="minorHAnsi" w:cstheme="minorHAnsi"/>
                <w:iCs/>
              </w:rPr>
              <w:t xml:space="preserve">First trimester diagnostic testing of the potentially affected singleton </w:t>
            </w:r>
            <w:proofErr w:type="spellStart"/>
            <w:r w:rsidRPr="008100D4">
              <w:rPr>
                <w:rFonts w:asciiTheme="minorHAnsi" w:hAnsiTheme="minorHAnsi" w:cstheme="minorHAnsi"/>
                <w:iCs/>
              </w:rPr>
              <w:t>fetus</w:t>
            </w:r>
            <w:proofErr w:type="spellEnd"/>
            <w:r w:rsidRPr="008100D4">
              <w:rPr>
                <w:rFonts w:asciiTheme="minorHAnsi" w:hAnsiTheme="minorHAnsi" w:cstheme="minorHAnsi"/>
                <w:iCs/>
              </w:rPr>
              <w:t xml:space="preserve"> in a couple identified from any of (1), (2) and (3) as both being carriers of </w:t>
            </w:r>
            <w:r w:rsidR="002C0318">
              <w:rPr>
                <w:rFonts w:asciiTheme="minorHAnsi" w:hAnsiTheme="minorHAnsi" w:cstheme="minorHAnsi"/>
                <w:iCs/>
              </w:rPr>
              <w:t>an</w:t>
            </w:r>
            <w:r w:rsidRPr="008100D4">
              <w:rPr>
                <w:rFonts w:asciiTheme="minorHAnsi" w:hAnsiTheme="minorHAnsi" w:cstheme="minorHAnsi"/>
                <w:iCs/>
              </w:rPr>
              <w:t xml:space="preserve"> autosomal condition, or one partner is a carrier of an X-linked condition</w:t>
            </w:r>
            <w:r w:rsidR="002C0318">
              <w:rPr>
                <w:rFonts w:asciiTheme="minorHAnsi" w:hAnsiTheme="minorHAnsi" w:cstheme="minorHAnsi"/>
                <w:iCs/>
              </w:rPr>
              <w:t>,</w:t>
            </w:r>
            <w:r w:rsidR="00B90DC7">
              <w:rPr>
                <w:rFonts w:asciiTheme="minorHAnsi" w:hAnsiTheme="minorHAnsi" w:cstheme="minorHAnsi"/>
                <w:iCs/>
              </w:rPr>
              <w:t xml:space="preserve"> associated with pathogenic or likely pathogenic variants of the genes</w:t>
            </w:r>
            <w:r w:rsidRPr="0005733B">
              <w:rPr>
                <w:rFonts w:asciiTheme="minorHAnsi" w:hAnsiTheme="minorHAnsi" w:cstheme="minorHAnsi"/>
                <w:iCs/>
              </w:rPr>
              <w:t xml:space="preserve"> described in (1).</w:t>
            </w:r>
          </w:p>
        </w:tc>
      </w:tr>
      <w:tr w:rsidR="00EC5865" w:rsidRPr="00490FBB" w14:paraId="2A9CC9A6" w14:textId="77777777" w:rsidTr="006478E7">
        <w:tc>
          <w:tcPr>
            <w:tcW w:w="1005" w:type="pct"/>
            <w:tcBorders>
              <w:top w:val="single" w:sz="8" w:space="0" w:color="auto"/>
              <w:left w:val="single" w:sz="8" w:space="0" w:color="auto"/>
              <w:bottom w:val="single" w:sz="4" w:space="0" w:color="auto"/>
              <w:right w:val="single" w:sz="4" w:space="0" w:color="auto"/>
            </w:tcBorders>
            <w:hideMark/>
          </w:tcPr>
          <w:p w14:paraId="75E49351" w14:textId="538ADCA1" w:rsidR="00EC5865" w:rsidRPr="00490FBB" w:rsidRDefault="00EC5865" w:rsidP="00EC5865">
            <w:pPr>
              <w:spacing w:before="120" w:after="120" w:line="240" w:lineRule="auto"/>
              <w:rPr>
                <w:rFonts w:cs="Arial"/>
              </w:rPr>
            </w:pPr>
            <w:r w:rsidRPr="00490FBB">
              <w:rPr>
                <w:rFonts w:cs="Arial"/>
              </w:rPr>
              <w:t>Prior tests</w:t>
            </w:r>
            <w:r>
              <w:rPr>
                <w:rFonts w:cs="Arial"/>
              </w:rPr>
              <w:t xml:space="preserve"> </w:t>
            </w:r>
          </w:p>
        </w:tc>
        <w:tc>
          <w:tcPr>
            <w:tcW w:w="3995" w:type="pct"/>
            <w:tcBorders>
              <w:top w:val="single" w:sz="4" w:space="0" w:color="auto"/>
              <w:left w:val="single" w:sz="4" w:space="0" w:color="auto"/>
              <w:bottom w:val="single" w:sz="4" w:space="0" w:color="auto"/>
              <w:right w:val="single" w:sz="4" w:space="0" w:color="auto"/>
            </w:tcBorders>
            <w:hideMark/>
          </w:tcPr>
          <w:p w14:paraId="5CF47E43" w14:textId="0C583A8A" w:rsidR="00EC5865" w:rsidRPr="00D8346F" w:rsidRDefault="00EC5865" w:rsidP="00EC5865">
            <w:r w:rsidRPr="00D8346F">
              <w:t>No prior tests</w:t>
            </w:r>
            <w:r w:rsidR="007E158B" w:rsidRPr="00D8346F">
              <w:t xml:space="preserve"> as all po</w:t>
            </w:r>
            <w:r w:rsidR="009719D1" w:rsidRPr="00D8346F">
              <w:t>p</w:t>
            </w:r>
            <w:r w:rsidR="007E158B" w:rsidRPr="00D8346F">
              <w:t>ulations for testing are asymptomatic</w:t>
            </w:r>
          </w:p>
        </w:tc>
      </w:tr>
      <w:tr w:rsidR="00EC5865" w:rsidRPr="00490FBB" w14:paraId="654E13A9" w14:textId="77777777" w:rsidTr="006478E7">
        <w:tc>
          <w:tcPr>
            <w:tcW w:w="1005" w:type="pct"/>
            <w:tcBorders>
              <w:top w:val="single" w:sz="4" w:space="0" w:color="auto"/>
              <w:left w:val="single" w:sz="8" w:space="0" w:color="auto"/>
              <w:bottom w:val="single" w:sz="4" w:space="0" w:color="auto"/>
              <w:right w:val="single" w:sz="4" w:space="0" w:color="auto"/>
            </w:tcBorders>
            <w:hideMark/>
          </w:tcPr>
          <w:p w14:paraId="5BF0C211" w14:textId="77777777" w:rsidR="00EC5865" w:rsidRPr="00490FBB" w:rsidRDefault="00EC5865" w:rsidP="00EC5865">
            <w:pPr>
              <w:spacing w:before="120" w:after="120" w:line="240" w:lineRule="auto"/>
              <w:rPr>
                <w:rFonts w:cs="Arial"/>
              </w:rPr>
            </w:pPr>
            <w:r w:rsidRPr="00490FBB">
              <w:rPr>
                <w:rFonts w:cs="Arial"/>
              </w:rPr>
              <w:t>Intervention</w:t>
            </w:r>
          </w:p>
        </w:tc>
        <w:tc>
          <w:tcPr>
            <w:tcW w:w="3995" w:type="pct"/>
            <w:tcBorders>
              <w:top w:val="single" w:sz="4" w:space="0" w:color="auto"/>
              <w:left w:val="single" w:sz="4" w:space="0" w:color="auto"/>
              <w:bottom w:val="single" w:sz="4" w:space="0" w:color="auto"/>
              <w:right w:val="single" w:sz="4" w:space="0" w:color="auto"/>
            </w:tcBorders>
            <w:hideMark/>
          </w:tcPr>
          <w:p w14:paraId="5DD52878" w14:textId="16F260EA" w:rsidR="00135BA9" w:rsidRDefault="00C704B6" w:rsidP="00C704B6">
            <w:pPr>
              <w:autoSpaceDE w:val="0"/>
              <w:autoSpaceDN w:val="0"/>
              <w:adjustRightInd w:val="0"/>
              <w:spacing w:line="23" w:lineRule="atLeast"/>
              <w:rPr>
                <w:rFonts w:asciiTheme="minorHAnsi" w:hAnsiTheme="minorHAnsi" w:cstheme="minorHAnsi"/>
                <w:iCs/>
              </w:rPr>
            </w:pPr>
            <w:r w:rsidRPr="0005733B">
              <w:rPr>
                <w:rFonts w:asciiTheme="minorHAnsi" w:hAnsiTheme="minorHAnsi" w:cstheme="minorHAnsi"/>
                <w:iCs/>
              </w:rPr>
              <w:t xml:space="preserve">An </w:t>
            </w:r>
            <w:r w:rsidRPr="0005733B">
              <w:rPr>
                <w:rFonts w:asciiTheme="minorHAnsi" w:hAnsiTheme="minorHAnsi" w:cstheme="minorHAnsi"/>
                <w:i/>
              </w:rPr>
              <w:t>in vitro</w:t>
            </w:r>
            <w:r w:rsidRPr="0005733B">
              <w:rPr>
                <w:rFonts w:asciiTheme="minorHAnsi" w:hAnsiTheme="minorHAnsi" w:cstheme="minorHAnsi"/>
                <w:iCs/>
              </w:rPr>
              <w:t xml:space="preserve"> carrier testing panel to identify the carriers of variants associated with nine severe monogenic disorders. The gene panel will comprise </w:t>
            </w:r>
            <w:r w:rsidRPr="0005733B">
              <w:rPr>
                <w:rFonts w:asciiTheme="minorHAnsi" w:hAnsiTheme="minorHAnsi" w:cstheme="minorHAnsi"/>
                <w:i/>
              </w:rPr>
              <w:t>HEXA, ASPA, ELP1</w:t>
            </w:r>
            <w:r w:rsidR="00FC7F18">
              <w:rPr>
                <w:rFonts w:asciiTheme="minorHAnsi" w:hAnsiTheme="minorHAnsi" w:cstheme="minorHAnsi"/>
                <w:i/>
              </w:rPr>
              <w:t xml:space="preserve">, </w:t>
            </w:r>
            <w:r w:rsidRPr="0005733B">
              <w:rPr>
                <w:rFonts w:asciiTheme="minorHAnsi" w:hAnsiTheme="minorHAnsi" w:cstheme="minorHAnsi"/>
                <w:i/>
              </w:rPr>
              <w:t>MCOLN1, G6PC</w:t>
            </w:r>
            <w:r w:rsidR="00FC7F18">
              <w:rPr>
                <w:rFonts w:asciiTheme="minorHAnsi" w:hAnsiTheme="minorHAnsi" w:cstheme="minorHAnsi"/>
                <w:i/>
              </w:rPr>
              <w:t>1</w:t>
            </w:r>
            <w:r w:rsidRPr="0005733B">
              <w:rPr>
                <w:rFonts w:asciiTheme="minorHAnsi" w:hAnsiTheme="minorHAnsi" w:cstheme="minorHAnsi"/>
                <w:i/>
              </w:rPr>
              <w:t xml:space="preserve"> and SLC37A4, FANCA</w:t>
            </w:r>
            <w:r w:rsidR="002C0318">
              <w:rPr>
                <w:rFonts w:asciiTheme="minorHAnsi" w:hAnsiTheme="minorHAnsi" w:cstheme="minorHAnsi"/>
                <w:i/>
              </w:rPr>
              <w:t xml:space="preserve"> and</w:t>
            </w:r>
            <w:r w:rsidRPr="0005733B">
              <w:rPr>
                <w:rFonts w:asciiTheme="minorHAnsi" w:hAnsiTheme="minorHAnsi" w:cstheme="minorHAnsi"/>
                <w:i/>
              </w:rPr>
              <w:t xml:space="preserve"> FANCC</w:t>
            </w:r>
            <w:r w:rsidR="002C0318">
              <w:rPr>
                <w:rFonts w:asciiTheme="minorHAnsi" w:hAnsiTheme="minorHAnsi" w:cstheme="minorHAnsi"/>
                <w:i/>
              </w:rPr>
              <w:t xml:space="preserve"> and</w:t>
            </w:r>
            <w:r w:rsidRPr="0005733B">
              <w:rPr>
                <w:rFonts w:asciiTheme="minorHAnsi" w:hAnsiTheme="minorHAnsi" w:cstheme="minorHAnsi"/>
                <w:i/>
              </w:rPr>
              <w:t xml:space="preserve"> FANCG, GBA, SMPD1, BLM </w:t>
            </w:r>
            <w:r w:rsidRPr="0005733B">
              <w:rPr>
                <w:rFonts w:asciiTheme="minorHAnsi" w:hAnsiTheme="minorHAnsi" w:cstheme="minorHAnsi"/>
                <w:iCs/>
              </w:rPr>
              <w:t xml:space="preserve">that cause </w:t>
            </w:r>
            <w:r w:rsidR="00E96718">
              <w:rPr>
                <w:rFonts w:asciiTheme="minorHAnsi" w:hAnsiTheme="minorHAnsi" w:cstheme="minorHAnsi"/>
                <w:iCs/>
              </w:rPr>
              <w:t>Tay Sachs Disease (</w:t>
            </w:r>
            <w:r w:rsidRPr="0005733B">
              <w:rPr>
                <w:rFonts w:asciiTheme="minorHAnsi" w:hAnsiTheme="minorHAnsi" w:cstheme="minorHAnsi"/>
                <w:iCs/>
              </w:rPr>
              <w:t>TSD</w:t>
            </w:r>
            <w:r w:rsidR="00E96718">
              <w:rPr>
                <w:rFonts w:asciiTheme="minorHAnsi" w:hAnsiTheme="minorHAnsi" w:cstheme="minorHAnsi"/>
                <w:iCs/>
              </w:rPr>
              <w:t>)</w:t>
            </w:r>
            <w:r w:rsidRPr="0005733B">
              <w:rPr>
                <w:rFonts w:asciiTheme="minorHAnsi" w:hAnsiTheme="minorHAnsi" w:cstheme="minorHAnsi"/>
                <w:iCs/>
              </w:rPr>
              <w:t>, Canavan disease</w:t>
            </w:r>
            <w:r w:rsidR="000001DE">
              <w:rPr>
                <w:rFonts w:asciiTheme="minorHAnsi" w:hAnsiTheme="minorHAnsi" w:cstheme="minorHAnsi"/>
                <w:iCs/>
              </w:rPr>
              <w:t xml:space="preserve"> (CD)</w:t>
            </w:r>
            <w:r w:rsidRPr="0005733B">
              <w:rPr>
                <w:rFonts w:asciiTheme="minorHAnsi" w:hAnsiTheme="minorHAnsi" w:cstheme="minorHAnsi"/>
                <w:iCs/>
              </w:rPr>
              <w:t>, Familial dysautonomia</w:t>
            </w:r>
            <w:r w:rsidR="000001DE">
              <w:rPr>
                <w:rFonts w:asciiTheme="minorHAnsi" w:hAnsiTheme="minorHAnsi" w:cstheme="minorHAnsi"/>
                <w:iCs/>
              </w:rPr>
              <w:t xml:space="preserve"> (FD)</w:t>
            </w:r>
            <w:r w:rsidRPr="0005733B">
              <w:rPr>
                <w:rFonts w:asciiTheme="minorHAnsi" w:hAnsiTheme="minorHAnsi" w:cstheme="minorHAnsi"/>
                <w:iCs/>
              </w:rPr>
              <w:t xml:space="preserve">, </w:t>
            </w:r>
            <w:proofErr w:type="spellStart"/>
            <w:r w:rsidRPr="0005733B">
              <w:rPr>
                <w:rFonts w:asciiTheme="minorHAnsi" w:hAnsiTheme="minorHAnsi" w:cstheme="minorHAnsi"/>
                <w:iCs/>
              </w:rPr>
              <w:t>Mucolipidosis</w:t>
            </w:r>
            <w:proofErr w:type="spellEnd"/>
            <w:r w:rsidRPr="0005733B">
              <w:rPr>
                <w:rFonts w:asciiTheme="minorHAnsi" w:hAnsiTheme="minorHAnsi" w:cstheme="minorHAnsi"/>
                <w:iCs/>
              </w:rPr>
              <w:t xml:space="preserve"> Type IV</w:t>
            </w:r>
            <w:r w:rsidR="000001DE">
              <w:rPr>
                <w:rFonts w:asciiTheme="minorHAnsi" w:hAnsiTheme="minorHAnsi" w:cstheme="minorHAnsi"/>
                <w:iCs/>
              </w:rPr>
              <w:t xml:space="preserve"> (MLD)</w:t>
            </w:r>
            <w:r w:rsidRPr="0005733B">
              <w:rPr>
                <w:rFonts w:asciiTheme="minorHAnsi" w:hAnsiTheme="minorHAnsi" w:cstheme="minorHAnsi"/>
                <w:iCs/>
              </w:rPr>
              <w:t xml:space="preserve">, Glycogen storage </w:t>
            </w:r>
            <w:r w:rsidR="00CB075C">
              <w:rPr>
                <w:rFonts w:asciiTheme="minorHAnsi" w:hAnsiTheme="minorHAnsi" w:cstheme="minorHAnsi"/>
                <w:iCs/>
              </w:rPr>
              <w:t xml:space="preserve">disease </w:t>
            </w:r>
            <w:r w:rsidRPr="0005733B">
              <w:rPr>
                <w:rFonts w:asciiTheme="minorHAnsi" w:hAnsiTheme="minorHAnsi" w:cstheme="minorHAnsi"/>
                <w:iCs/>
              </w:rPr>
              <w:t>type 1</w:t>
            </w:r>
            <w:r w:rsidR="000001DE">
              <w:rPr>
                <w:rFonts w:asciiTheme="minorHAnsi" w:hAnsiTheme="minorHAnsi" w:cstheme="minorHAnsi"/>
                <w:iCs/>
              </w:rPr>
              <w:t xml:space="preserve"> (GSD1)</w:t>
            </w:r>
            <w:r w:rsidRPr="0005733B">
              <w:rPr>
                <w:rFonts w:asciiTheme="minorHAnsi" w:hAnsiTheme="minorHAnsi" w:cstheme="minorHAnsi"/>
                <w:iCs/>
              </w:rPr>
              <w:t>, Fanconi anaemia type C</w:t>
            </w:r>
            <w:r w:rsidR="000001DE">
              <w:rPr>
                <w:rFonts w:asciiTheme="minorHAnsi" w:hAnsiTheme="minorHAnsi" w:cstheme="minorHAnsi"/>
                <w:iCs/>
              </w:rPr>
              <w:t xml:space="preserve"> (FA)</w:t>
            </w:r>
            <w:r w:rsidRPr="0005733B">
              <w:rPr>
                <w:rFonts w:asciiTheme="minorHAnsi" w:hAnsiTheme="minorHAnsi" w:cstheme="minorHAnsi"/>
                <w:iCs/>
              </w:rPr>
              <w:t>, Gaucher disease</w:t>
            </w:r>
            <w:r w:rsidR="000001DE">
              <w:rPr>
                <w:rFonts w:asciiTheme="minorHAnsi" w:hAnsiTheme="minorHAnsi" w:cstheme="minorHAnsi"/>
                <w:iCs/>
              </w:rPr>
              <w:t xml:space="preserve"> (GD)</w:t>
            </w:r>
            <w:r w:rsidRPr="0005733B">
              <w:rPr>
                <w:rFonts w:asciiTheme="minorHAnsi" w:hAnsiTheme="minorHAnsi" w:cstheme="minorHAnsi"/>
                <w:iCs/>
              </w:rPr>
              <w:t>, Niemann Pick Disease type A</w:t>
            </w:r>
            <w:r w:rsidR="000001DE">
              <w:rPr>
                <w:rFonts w:asciiTheme="minorHAnsi" w:hAnsiTheme="minorHAnsi" w:cstheme="minorHAnsi"/>
                <w:iCs/>
              </w:rPr>
              <w:t xml:space="preserve"> (NPD)</w:t>
            </w:r>
            <w:r w:rsidRPr="0005733B">
              <w:rPr>
                <w:rFonts w:asciiTheme="minorHAnsi" w:hAnsiTheme="minorHAnsi" w:cstheme="minorHAnsi"/>
                <w:iCs/>
              </w:rPr>
              <w:t>, and Bloom Syndrome</w:t>
            </w:r>
            <w:r w:rsidR="000001DE">
              <w:rPr>
                <w:rFonts w:asciiTheme="minorHAnsi" w:hAnsiTheme="minorHAnsi" w:cstheme="minorHAnsi"/>
                <w:iCs/>
              </w:rPr>
              <w:t xml:space="preserve"> (BS)</w:t>
            </w:r>
            <w:r w:rsidRPr="0005733B">
              <w:rPr>
                <w:rFonts w:asciiTheme="minorHAnsi" w:hAnsiTheme="minorHAnsi" w:cstheme="minorHAnsi"/>
                <w:iCs/>
              </w:rPr>
              <w:t>, resp</w:t>
            </w:r>
            <w:r w:rsidR="006C55CE">
              <w:rPr>
                <w:rFonts w:asciiTheme="minorHAnsi" w:hAnsiTheme="minorHAnsi" w:cstheme="minorHAnsi"/>
                <w:iCs/>
              </w:rPr>
              <w:t xml:space="preserve"> </w:t>
            </w:r>
            <w:proofErr w:type="spellStart"/>
            <w:r w:rsidRPr="0005733B">
              <w:rPr>
                <w:rFonts w:asciiTheme="minorHAnsi" w:hAnsiTheme="minorHAnsi" w:cstheme="minorHAnsi"/>
                <w:iCs/>
              </w:rPr>
              <w:t>ectively</w:t>
            </w:r>
            <w:proofErr w:type="spellEnd"/>
            <w:r w:rsidRPr="0005733B">
              <w:rPr>
                <w:rFonts w:asciiTheme="minorHAnsi" w:hAnsiTheme="minorHAnsi" w:cstheme="minorHAnsi"/>
                <w:iCs/>
              </w:rPr>
              <w:t>.</w:t>
            </w:r>
          </w:p>
          <w:p w14:paraId="4BCE65B3" w14:textId="629BBC49" w:rsidR="00EC5865" w:rsidRDefault="00381941" w:rsidP="002C7A72">
            <w:pPr>
              <w:autoSpaceDE w:val="0"/>
              <w:autoSpaceDN w:val="0"/>
              <w:adjustRightInd w:val="0"/>
              <w:spacing w:line="23" w:lineRule="atLeast"/>
              <w:rPr>
                <w:rFonts w:asciiTheme="minorHAnsi" w:hAnsiTheme="minorHAnsi" w:cstheme="minorHAnsi"/>
                <w:iCs/>
              </w:rPr>
            </w:pPr>
            <w:r>
              <w:rPr>
                <w:rFonts w:asciiTheme="minorHAnsi" w:hAnsiTheme="minorHAnsi" w:cstheme="minorHAnsi"/>
                <w:iCs/>
              </w:rPr>
              <w:t>Panel t</w:t>
            </w:r>
            <w:r w:rsidR="009C1679">
              <w:rPr>
                <w:rFonts w:asciiTheme="minorHAnsi" w:hAnsiTheme="minorHAnsi" w:cstheme="minorHAnsi"/>
                <w:iCs/>
              </w:rPr>
              <w:t>est</w:t>
            </w:r>
            <w:r w:rsidR="00227C16">
              <w:rPr>
                <w:rFonts w:asciiTheme="minorHAnsi" w:hAnsiTheme="minorHAnsi" w:cstheme="minorHAnsi"/>
                <w:iCs/>
              </w:rPr>
              <w:t>ing</w:t>
            </w:r>
            <w:r w:rsidR="009C1679">
              <w:rPr>
                <w:rFonts w:asciiTheme="minorHAnsi" w:hAnsiTheme="minorHAnsi" w:cstheme="minorHAnsi"/>
                <w:iCs/>
              </w:rPr>
              <w:t xml:space="preserve"> in practice will also include </w:t>
            </w:r>
            <w:r w:rsidR="009C1679">
              <w:rPr>
                <w:rFonts w:asciiTheme="minorHAnsi" w:hAnsiTheme="minorHAnsi" w:cstheme="minorHAnsi"/>
                <w:i/>
              </w:rPr>
              <w:t xml:space="preserve">CFTR, SMN1 </w:t>
            </w:r>
            <w:r w:rsidR="009C1679" w:rsidRPr="00227C16">
              <w:rPr>
                <w:rFonts w:asciiTheme="minorHAnsi" w:hAnsiTheme="minorHAnsi" w:cstheme="minorHAnsi"/>
                <w:iCs/>
              </w:rPr>
              <w:t>and</w:t>
            </w:r>
            <w:r w:rsidR="009C1679">
              <w:rPr>
                <w:rFonts w:asciiTheme="minorHAnsi" w:hAnsiTheme="minorHAnsi" w:cstheme="minorHAnsi"/>
                <w:i/>
              </w:rPr>
              <w:t xml:space="preserve"> FMR1</w:t>
            </w:r>
            <w:r w:rsidR="009C1679">
              <w:rPr>
                <w:rFonts w:asciiTheme="minorHAnsi" w:hAnsiTheme="minorHAnsi" w:cstheme="minorHAnsi"/>
                <w:iCs/>
              </w:rPr>
              <w:t>, however these are not included in the intervention for assessment as they have already been supported by MSAC.</w:t>
            </w:r>
            <w:r w:rsidR="009C1679">
              <w:rPr>
                <w:rFonts w:asciiTheme="minorHAnsi" w:hAnsiTheme="minorHAnsi" w:cstheme="minorHAnsi"/>
                <w:i/>
              </w:rPr>
              <w:t xml:space="preserve"> </w:t>
            </w:r>
            <w:r w:rsidR="00135BA9" w:rsidRPr="009C1679">
              <w:rPr>
                <w:rFonts w:asciiTheme="minorHAnsi" w:hAnsiTheme="minorHAnsi" w:cstheme="minorHAnsi"/>
                <w:iCs/>
              </w:rPr>
              <w:t>Note</w:t>
            </w:r>
            <w:r w:rsidR="00135BA9">
              <w:rPr>
                <w:rFonts w:asciiTheme="minorHAnsi" w:hAnsiTheme="minorHAnsi" w:cstheme="minorHAnsi"/>
                <w:iCs/>
              </w:rPr>
              <w:t xml:space="preserve"> that any analyses using the alternative comparator </w:t>
            </w:r>
            <w:r w:rsidR="00B05520">
              <w:rPr>
                <w:rFonts w:asciiTheme="minorHAnsi" w:hAnsiTheme="minorHAnsi" w:cstheme="minorHAnsi"/>
                <w:iCs/>
              </w:rPr>
              <w:t>of ‘</w:t>
            </w:r>
            <w:r w:rsidR="00135BA9">
              <w:rPr>
                <w:rFonts w:asciiTheme="minorHAnsi" w:hAnsiTheme="minorHAnsi" w:cstheme="minorHAnsi"/>
                <w:iCs/>
              </w:rPr>
              <w:t>no genetic testing</w:t>
            </w:r>
            <w:r w:rsidR="00B05520">
              <w:rPr>
                <w:rFonts w:asciiTheme="minorHAnsi" w:hAnsiTheme="minorHAnsi" w:cstheme="minorHAnsi"/>
                <w:iCs/>
              </w:rPr>
              <w:t>’</w:t>
            </w:r>
            <w:r w:rsidR="00135BA9">
              <w:rPr>
                <w:rFonts w:asciiTheme="minorHAnsi" w:hAnsiTheme="minorHAnsi" w:cstheme="minorHAnsi"/>
                <w:iCs/>
              </w:rPr>
              <w:t xml:space="preserve"> </w:t>
            </w:r>
            <w:r w:rsidR="00B05520">
              <w:rPr>
                <w:rFonts w:asciiTheme="minorHAnsi" w:hAnsiTheme="minorHAnsi" w:cstheme="minorHAnsi"/>
                <w:iCs/>
              </w:rPr>
              <w:t xml:space="preserve">should also include </w:t>
            </w:r>
            <w:r w:rsidR="00135BA9">
              <w:rPr>
                <w:rFonts w:asciiTheme="minorHAnsi" w:hAnsiTheme="minorHAnsi" w:cstheme="minorHAnsi"/>
                <w:iCs/>
              </w:rPr>
              <w:t xml:space="preserve">testing for variants in </w:t>
            </w:r>
            <w:r w:rsidR="00135BA9" w:rsidRPr="002C7A72">
              <w:rPr>
                <w:rFonts w:asciiTheme="minorHAnsi" w:hAnsiTheme="minorHAnsi" w:cstheme="minorHAnsi"/>
                <w:i/>
              </w:rPr>
              <w:t>CFTR</w:t>
            </w:r>
            <w:r w:rsidR="00135BA9" w:rsidRPr="002C7A72">
              <w:rPr>
                <w:rFonts w:asciiTheme="minorHAnsi" w:hAnsiTheme="minorHAnsi" w:cstheme="minorHAnsi"/>
                <w:iCs/>
              </w:rPr>
              <w:t xml:space="preserve">, </w:t>
            </w:r>
            <w:r w:rsidR="00135BA9" w:rsidRPr="002C7A72">
              <w:rPr>
                <w:rFonts w:asciiTheme="minorHAnsi" w:hAnsiTheme="minorHAnsi" w:cstheme="minorHAnsi"/>
                <w:i/>
              </w:rPr>
              <w:t>SMN1</w:t>
            </w:r>
            <w:r w:rsidR="00135BA9">
              <w:rPr>
                <w:rFonts w:asciiTheme="minorHAnsi" w:hAnsiTheme="minorHAnsi" w:cstheme="minorHAnsi"/>
                <w:iCs/>
              </w:rPr>
              <w:t xml:space="preserve"> and </w:t>
            </w:r>
            <w:r w:rsidR="00135BA9" w:rsidRPr="002C7A72">
              <w:rPr>
                <w:rFonts w:asciiTheme="minorHAnsi" w:hAnsiTheme="minorHAnsi" w:cstheme="minorHAnsi"/>
                <w:i/>
              </w:rPr>
              <w:t>FMR1</w:t>
            </w:r>
            <w:r w:rsidR="00135BA9">
              <w:rPr>
                <w:rFonts w:asciiTheme="minorHAnsi" w:hAnsiTheme="minorHAnsi" w:cstheme="minorHAnsi"/>
                <w:iCs/>
              </w:rPr>
              <w:t xml:space="preserve"> </w:t>
            </w:r>
            <w:r w:rsidR="00B05520">
              <w:rPr>
                <w:rFonts w:asciiTheme="minorHAnsi" w:hAnsiTheme="minorHAnsi" w:cstheme="minorHAnsi"/>
                <w:iCs/>
              </w:rPr>
              <w:t xml:space="preserve">in </w:t>
            </w:r>
            <w:r w:rsidR="00135BA9">
              <w:rPr>
                <w:rFonts w:asciiTheme="minorHAnsi" w:hAnsiTheme="minorHAnsi" w:cstheme="minorHAnsi"/>
                <w:iCs/>
              </w:rPr>
              <w:t>the intervention</w:t>
            </w:r>
            <w:r w:rsidR="00EC5865" w:rsidRPr="002C7A72">
              <w:rPr>
                <w:rFonts w:asciiTheme="minorHAnsi" w:hAnsiTheme="minorHAnsi" w:cstheme="minorHAnsi"/>
                <w:iCs/>
              </w:rPr>
              <w:t>.</w:t>
            </w:r>
          </w:p>
          <w:p w14:paraId="08D60481" w14:textId="77777777" w:rsidR="00381941" w:rsidRDefault="00381941" w:rsidP="002C7A72">
            <w:pPr>
              <w:autoSpaceDE w:val="0"/>
              <w:autoSpaceDN w:val="0"/>
              <w:adjustRightInd w:val="0"/>
              <w:spacing w:line="23" w:lineRule="atLeast"/>
            </w:pPr>
            <w:r>
              <w:t>The partner test is to be gene sequencing in the base case, and in a sensitivity analysis only the panel variants within the relevant gene(s).</w:t>
            </w:r>
          </w:p>
          <w:p w14:paraId="3E51DB12" w14:textId="7680C556" w:rsidR="00381941" w:rsidRPr="00D8346F" w:rsidRDefault="00381941" w:rsidP="002C7A72">
            <w:pPr>
              <w:autoSpaceDE w:val="0"/>
              <w:autoSpaceDN w:val="0"/>
              <w:adjustRightInd w:val="0"/>
              <w:spacing w:line="23" w:lineRule="atLeast"/>
            </w:pPr>
            <w:r>
              <w:t xml:space="preserve">The </w:t>
            </w:r>
            <w:proofErr w:type="spellStart"/>
            <w:r>
              <w:t>fetal</w:t>
            </w:r>
            <w:proofErr w:type="spellEnd"/>
            <w:r>
              <w:t xml:space="preserve"> test is to be testing for the variant(s) known to be present in the parents.</w:t>
            </w:r>
          </w:p>
        </w:tc>
      </w:tr>
      <w:tr w:rsidR="00EC5865" w:rsidRPr="00490FBB" w14:paraId="1F5647C3" w14:textId="77777777" w:rsidTr="006478E7">
        <w:tc>
          <w:tcPr>
            <w:tcW w:w="1005" w:type="pct"/>
            <w:tcBorders>
              <w:top w:val="single" w:sz="4" w:space="0" w:color="auto"/>
              <w:left w:val="single" w:sz="8" w:space="0" w:color="auto"/>
              <w:bottom w:val="single" w:sz="4" w:space="0" w:color="auto"/>
              <w:right w:val="single" w:sz="4" w:space="0" w:color="auto"/>
            </w:tcBorders>
            <w:hideMark/>
          </w:tcPr>
          <w:p w14:paraId="7F55173A" w14:textId="77777777" w:rsidR="00EC5865" w:rsidRPr="00490FBB" w:rsidRDefault="00EC5865" w:rsidP="00EC5865">
            <w:pPr>
              <w:spacing w:before="120" w:after="120" w:line="240" w:lineRule="auto"/>
              <w:rPr>
                <w:rFonts w:cs="Arial"/>
              </w:rPr>
            </w:pPr>
            <w:r w:rsidRPr="00490FBB">
              <w:rPr>
                <w:rFonts w:cs="Arial"/>
              </w:rPr>
              <w:t>Comparator</w:t>
            </w:r>
            <w:r>
              <w:rPr>
                <w:rFonts w:cs="Arial"/>
              </w:rPr>
              <w:t>/s</w:t>
            </w:r>
          </w:p>
        </w:tc>
        <w:tc>
          <w:tcPr>
            <w:tcW w:w="3995" w:type="pct"/>
            <w:tcBorders>
              <w:top w:val="single" w:sz="4" w:space="0" w:color="auto"/>
              <w:left w:val="single" w:sz="4" w:space="0" w:color="auto"/>
              <w:bottom w:val="single" w:sz="4" w:space="0" w:color="auto"/>
              <w:right w:val="single" w:sz="4" w:space="0" w:color="auto"/>
            </w:tcBorders>
            <w:hideMark/>
          </w:tcPr>
          <w:p w14:paraId="7E690E4B" w14:textId="7918A1D7" w:rsidR="004D6E95" w:rsidRPr="004D6E95" w:rsidRDefault="00B9530E" w:rsidP="004D6E95">
            <w:pPr>
              <w:autoSpaceDE w:val="0"/>
              <w:autoSpaceDN w:val="0"/>
              <w:adjustRightInd w:val="0"/>
              <w:spacing w:line="23" w:lineRule="atLeast"/>
              <w:rPr>
                <w:rFonts w:asciiTheme="minorHAnsi" w:hAnsiTheme="minorHAnsi" w:cstheme="minorHAnsi"/>
                <w:iCs/>
              </w:rPr>
            </w:pPr>
            <w:r>
              <w:rPr>
                <w:rFonts w:asciiTheme="minorHAnsi" w:hAnsiTheme="minorHAnsi" w:cstheme="minorHAnsi"/>
                <w:iCs/>
              </w:rPr>
              <w:t xml:space="preserve">The </w:t>
            </w:r>
            <w:r w:rsidR="00135BA9">
              <w:rPr>
                <w:rFonts w:asciiTheme="minorHAnsi" w:hAnsiTheme="minorHAnsi" w:cstheme="minorHAnsi"/>
                <w:iCs/>
              </w:rPr>
              <w:t xml:space="preserve">base case </w:t>
            </w:r>
            <w:r>
              <w:rPr>
                <w:rFonts w:asciiTheme="minorHAnsi" w:hAnsiTheme="minorHAnsi" w:cstheme="minorHAnsi"/>
                <w:iCs/>
              </w:rPr>
              <w:t>comparator should be</w:t>
            </w:r>
            <w:r w:rsidR="00C704B6" w:rsidRPr="00D8346F">
              <w:rPr>
                <w:rFonts w:asciiTheme="minorHAnsi" w:hAnsiTheme="minorHAnsi" w:cstheme="minorHAnsi"/>
                <w:iCs/>
              </w:rPr>
              <w:t xml:space="preserve"> genetic carrier testing for spinal muscular atrophy (SMA), cystic fibrosis (CF), and fragile-X syndrome (FXS), as supported by MSAC for Application 1573. </w:t>
            </w:r>
            <w:r w:rsidRPr="009D4644">
              <w:rPr>
                <w:rFonts w:asciiTheme="minorHAnsi" w:hAnsiTheme="minorHAnsi" w:cstheme="minorHAnsi"/>
                <w:i/>
              </w:rPr>
              <w:t xml:space="preserve">PASC recognised that 1573 testing </w:t>
            </w:r>
            <w:r w:rsidR="005C0F9D" w:rsidRPr="009D4644">
              <w:rPr>
                <w:rFonts w:asciiTheme="minorHAnsi" w:hAnsiTheme="minorHAnsi" w:cstheme="minorHAnsi"/>
                <w:i/>
              </w:rPr>
              <w:t xml:space="preserve">has </w:t>
            </w:r>
            <w:r w:rsidRPr="009D4644">
              <w:rPr>
                <w:rFonts w:asciiTheme="minorHAnsi" w:hAnsiTheme="minorHAnsi" w:cstheme="minorHAnsi"/>
                <w:i/>
              </w:rPr>
              <w:t>not</w:t>
            </w:r>
            <w:r w:rsidR="005C0F9D" w:rsidRPr="009D4644">
              <w:rPr>
                <w:rFonts w:asciiTheme="minorHAnsi" w:hAnsiTheme="minorHAnsi" w:cstheme="minorHAnsi"/>
                <w:i/>
              </w:rPr>
              <w:t xml:space="preserve"> yet been</w:t>
            </w:r>
            <w:r w:rsidRPr="009D4644">
              <w:rPr>
                <w:rFonts w:asciiTheme="minorHAnsi" w:hAnsiTheme="minorHAnsi" w:cstheme="minorHAnsi"/>
                <w:i/>
              </w:rPr>
              <w:t xml:space="preserve"> supported by Government, </w:t>
            </w:r>
            <w:r w:rsidR="005C0F9D" w:rsidRPr="009D4644">
              <w:rPr>
                <w:rFonts w:asciiTheme="minorHAnsi" w:hAnsiTheme="minorHAnsi" w:cstheme="minorHAnsi"/>
                <w:i/>
              </w:rPr>
              <w:t xml:space="preserve">so </w:t>
            </w:r>
            <w:r w:rsidRPr="009D4644">
              <w:rPr>
                <w:rFonts w:asciiTheme="minorHAnsi" w:hAnsiTheme="minorHAnsi" w:cstheme="minorHAnsi"/>
                <w:i/>
              </w:rPr>
              <w:t>an alternative comparator would be ‘No genetic testing’</w:t>
            </w:r>
            <w:r>
              <w:rPr>
                <w:rFonts w:asciiTheme="minorHAnsi" w:hAnsiTheme="minorHAnsi" w:cstheme="minorHAnsi"/>
                <w:iCs/>
              </w:rPr>
              <w:t>.</w:t>
            </w:r>
          </w:p>
        </w:tc>
      </w:tr>
      <w:tr w:rsidR="00C64764" w:rsidRPr="00490FBB" w14:paraId="7B9D3F1A" w14:textId="77777777" w:rsidTr="006478E7">
        <w:tc>
          <w:tcPr>
            <w:tcW w:w="1005" w:type="pct"/>
            <w:tcBorders>
              <w:top w:val="single" w:sz="4" w:space="0" w:color="auto"/>
              <w:left w:val="single" w:sz="8" w:space="0" w:color="auto"/>
              <w:bottom w:val="single" w:sz="4" w:space="0" w:color="auto"/>
              <w:right w:val="single" w:sz="4" w:space="0" w:color="auto"/>
            </w:tcBorders>
          </w:tcPr>
          <w:p w14:paraId="4C0BC8B3" w14:textId="360E2B11" w:rsidR="00C64764" w:rsidRPr="00490FBB" w:rsidRDefault="00C64764" w:rsidP="00E01349">
            <w:pPr>
              <w:spacing w:before="120" w:after="120" w:line="240" w:lineRule="auto"/>
              <w:rPr>
                <w:rFonts w:cs="Arial"/>
              </w:rPr>
            </w:pPr>
            <w:r w:rsidRPr="00490FBB">
              <w:rPr>
                <w:rFonts w:cs="Arial"/>
              </w:rPr>
              <w:t xml:space="preserve">Reference standard </w:t>
            </w:r>
          </w:p>
        </w:tc>
        <w:tc>
          <w:tcPr>
            <w:tcW w:w="3995" w:type="pct"/>
            <w:tcBorders>
              <w:top w:val="single" w:sz="4" w:space="0" w:color="auto"/>
              <w:left w:val="single" w:sz="4" w:space="0" w:color="auto"/>
              <w:bottom w:val="single" w:sz="4" w:space="0" w:color="auto"/>
              <w:right w:val="single" w:sz="4" w:space="0" w:color="auto"/>
            </w:tcBorders>
          </w:tcPr>
          <w:p w14:paraId="13C84DFB" w14:textId="0E0AB39A" w:rsidR="00C704B6" w:rsidRDefault="000B75FB" w:rsidP="00C704B6">
            <w:pPr>
              <w:autoSpaceDE w:val="0"/>
              <w:autoSpaceDN w:val="0"/>
              <w:adjustRightInd w:val="0"/>
              <w:spacing w:line="23" w:lineRule="atLeast"/>
              <w:rPr>
                <w:rFonts w:asciiTheme="minorHAnsi" w:hAnsiTheme="minorHAnsi" w:cstheme="minorHAnsi"/>
                <w:iCs/>
              </w:rPr>
            </w:pPr>
            <w:r w:rsidRPr="00D8346F">
              <w:rPr>
                <w:rFonts w:asciiTheme="minorHAnsi" w:hAnsiTheme="minorHAnsi" w:cstheme="minorHAnsi"/>
                <w:iCs/>
              </w:rPr>
              <w:t>Not applicable</w:t>
            </w:r>
          </w:p>
          <w:p w14:paraId="4B98D16B" w14:textId="40A6D1BC" w:rsidR="006C5509" w:rsidRPr="006C5509" w:rsidRDefault="006C5509" w:rsidP="006C5509">
            <w:pPr>
              <w:tabs>
                <w:tab w:val="left" w:pos="1455"/>
              </w:tabs>
              <w:rPr>
                <w:rFonts w:asciiTheme="minorHAnsi" w:hAnsiTheme="minorHAnsi" w:cstheme="minorHAnsi"/>
              </w:rPr>
            </w:pPr>
            <w:r>
              <w:rPr>
                <w:rFonts w:asciiTheme="minorHAnsi" w:hAnsiTheme="minorHAnsi" w:cstheme="minorHAnsi"/>
              </w:rPr>
              <w:tab/>
            </w:r>
          </w:p>
          <w:p w14:paraId="7B1F5217" w14:textId="420D7156" w:rsidR="00C64764" w:rsidRPr="002F1C7A" w:rsidRDefault="00C704B6" w:rsidP="002C7A72">
            <w:pPr>
              <w:autoSpaceDE w:val="0"/>
              <w:autoSpaceDN w:val="0"/>
              <w:adjustRightInd w:val="0"/>
              <w:spacing w:line="23" w:lineRule="atLeast"/>
              <w:rPr>
                <w:iCs/>
              </w:rPr>
            </w:pPr>
            <w:r w:rsidRPr="002F1C7A">
              <w:rPr>
                <w:rFonts w:asciiTheme="minorHAnsi" w:hAnsiTheme="minorHAnsi" w:cstheme="minorHAnsi"/>
                <w:iCs/>
              </w:rPr>
              <w:lastRenderedPageBreak/>
              <w:t>Where other genetic testing is used, the choice of reference standard will be dependent on the diagnostic testing technology used.</w:t>
            </w:r>
          </w:p>
        </w:tc>
      </w:tr>
      <w:tr w:rsidR="00EC5865" w:rsidRPr="00490FBB" w14:paraId="591B1D2D" w14:textId="77777777" w:rsidTr="00457C7D">
        <w:trPr>
          <w:trHeight w:val="70"/>
        </w:trPr>
        <w:tc>
          <w:tcPr>
            <w:tcW w:w="1005" w:type="pct"/>
            <w:tcBorders>
              <w:top w:val="single" w:sz="4" w:space="0" w:color="auto"/>
              <w:left w:val="single" w:sz="8" w:space="0" w:color="auto"/>
              <w:bottom w:val="single" w:sz="4" w:space="0" w:color="auto"/>
              <w:right w:val="single" w:sz="4" w:space="0" w:color="auto"/>
            </w:tcBorders>
            <w:hideMark/>
          </w:tcPr>
          <w:p w14:paraId="635F9D15" w14:textId="77777777" w:rsidR="00EC5865" w:rsidRPr="00490FBB" w:rsidRDefault="00EC5865" w:rsidP="00EC5865">
            <w:pPr>
              <w:spacing w:before="120" w:after="120" w:line="240" w:lineRule="auto"/>
              <w:rPr>
                <w:rFonts w:cs="Arial"/>
              </w:rPr>
            </w:pPr>
            <w:r w:rsidRPr="00490FBB">
              <w:rPr>
                <w:rFonts w:cs="Arial"/>
              </w:rPr>
              <w:lastRenderedPageBreak/>
              <w:t>Outcomes</w:t>
            </w:r>
          </w:p>
        </w:tc>
        <w:tc>
          <w:tcPr>
            <w:tcW w:w="3995" w:type="pct"/>
            <w:tcBorders>
              <w:top w:val="single" w:sz="4" w:space="0" w:color="auto"/>
              <w:left w:val="single" w:sz="4" w:space="0" w:color="auto"/>
              <w:bottom w:val="single" w:sz="4" w:space="0" w:color="auto"/>
              <w:right w:val="single" w:sz="4" w:space="0" w:color="auto"/>
            </w:tcBorders>
            <w:hideMark/>
          </w:tcPr>
          <w:p w14:paraId="40E4C5D1" w14:textId="77777777" w:rsidR="000B75FB" w:rsidRPr="002F1C7A" w:rsidRDefault="000B75FB" w:rsidP="000B75FB">
            <w:pPr>
              <w:autoSpaceDE w:val="0"/>
              <w:autoSpaceDN w:val="0"/>
              <w:adjustRightInd w:val="0"/>
              <w:spacing w:line="23" w:lineRule="atLeast"/>
              <w:rPr>
                <w:rFonts w:asciiTheme="minorHAnsi" w:hAnsiTheme="minorHAnsi" w:cstheme="minorHAnsi"/>
                <w:iCs/>
              </w:rPr>
            </w:pPr>
            <w:r w:rsidRPr="002F1C7A">
              <w:rPr>
                <w:rFonts w:asciiTheme="minorHAnsi" w:hAnsiTheme="minorHAnsi" w:cstheme="minorHAnsi"/>
                <w:iCs/>
              </w:rPr>
              <w:t>Outcomes that relate to the direct safety of the health technology or comparator:</w:t>
            </w:r>
          </w:p>
          <w:p w14:paraId="2385BE0A" w14:textId="0542837A" w:rsidR="000B75FB" w:rsidRDefault="000B75FB" w:rsidP="000B75FB">
            <w:pPr>
              <w:pStyle w:val="ListParagraph"/>
              <w:numPr>
                <w:ilvl w:val="0"/>
                <w:numId w:val="14"/>
              </w:numPr>
              <w:autoSpaceDE w:val="0"/>
              <w:autoSpaceDN w:val="0"/>
              <w:adjustRightInd w:val="0"/>
              <w:spacing w:line="23" w:lineRule="atLeast"/>
              <w:rPr>
                <w:rFonts w:asciiTheme="minorHAnsi" w:hAnsiTheme="minorHAnsi" w:cstheme="minorHAnsi"/>
                <w:iCs/>
              </w:rPr>
            </w:pPr>
            <w:r w:rsidRPr="002F1C7A">
              <w:rPr>
                <w:rFonts w:asciiTheme="minorHAnsi" w:hAnsiTheme="minorHAnsi" w:cstheme="minorHAnsi"/>
                <w:iCs/>
              </w:rPr>
              <w:t>Physical and/or psychological harms from genetic testing or no genetic testing, adverse events from testing</w:t>
            </w:r>
          </w:p>
          <w:p w14:paraId="63BA9857" w14:textId="1E612EEA" w:rsidR="00B9530E" w:rsidRPr="002F1C7A" w:rsidRDefault="00B9530E" w:rsidP="00B9530E">
            <w:pPr>
              <w:pStyle w:val="ListParagraph"/>
              <w:numPr>
                <w:ilvl w:val="2"/>
                <w:numId w:val="14"/>
              </w:numPr>
              <w:autoSpaceDE w:val="0"/>
              <w:autoSpaceDN w:val="0"/>
              <w:adjustRightInd w:val="0"/>
              <w:spacing w:line="23" w:lineRule="atLeast"/>
              <w:rPr>
                <w:rFonts w:asciiTheme="minorHAnsi" w:hAnsiTheme="minorHAnsi" w:cstheme="minorHAnsi"/>
                <w:iCs/>
              </w:rPr>
            </w:pPr>
            <w:r w:rsidRPr="00B9530E">
              <w:rPr>
                <w:rFonts w:asciiTheme="minorHAnsi" w:hAnsiTheme="minorHAnsi" w:cstheme="minorHAnsi"/>
                <w:iCs/>
              </w:rPr>
              <w:t>Risk of not undertaking subsequent testing for general population risk conditions due to false sense of security from negative small panel test result</w:t>
            </w:r>
            <w:r w:rsidR="009D3EFA">
              <w:rPr>
                <w:rFonts w:asciiTheme="minorHAnsi" w:hAnsiTheme="minorHAnsi" w:cstheme="minorHAnsi"/>
                <w:iCs/>
              </w:rPr>
              <w:t>.</w:t>
            </w:r>
          </w:p>
          <w:p w14:paraId="5CD85AAD" w14:textId="77777777" w:rsidR="000B75FB" w:rsidRPr="002F1C7A" w:rsidRDefault="000B75FB" w:rsidP="000B75FB">
            <w:pPr>
              <w:autoSpaceDE w:val="0"/>
              <w:autoSpaceDN w:val="0"/>
              <w:adjustRightInd w:val="0"/>
              <w:spacing w:line="23" w:lineRule="atLeast"/>
              <w:rPr>
                <w:rFonts w:asciiTheme="minorHAnsi" w:hAnsiTheme="minorHAnsi" w:cstheme="minorHAnsi"/>
                <w:iCs/>
              </w:rPr>
            </w:pPr>
            <w:r w:rsidRPr="002F1C7A">
              <w:rPr>
                <w:rFonts w:asciiTheme="minorHAnsi" w:hAnsiTheme="minorHAnsi" w:cstheme="minorHAnsi"/>
                <w:iCs/>
              </w:rPr>
              <w:t xml:space="preserve">Test accuracy outcomes: </w:t>
            </w:r>
          </w:p>
          <w:p w14:paraId="731B7EE7" w14:textId="7C540590" w:rsidR="000B75FB" w:rsidRPr="002F1C7A" w:rsidRDefault="000B75FB" w:rsidP="000B75FB">
            <w:pPr>
              <w:pStyle w:val="ListParagraph"/>
              <w:numPr>
                <w:ilvl w:val="0"/>
                <w:numId w:val="14"/>
              </w:numPr>
              <w:autoSpaceDE w:val="0"/>
              <w:autoSpaceDN w:val="0"/>
              <w:adjustRightInd w:val="0"/>
              <w:spacing w:line="23" w:lineRule="atLeast"/>
              <w:rPr>
                <w:rFonts w:asciiTheme="minorHAnsi" w:hAnsiTheme="minorHAnsi" w:cstheme="minorHAnsi"/>
                <w:iCs/>
              </w:rPr>
            </w:pPr>
            <w:r w:rsidRPr="002F1C7A">
              <w:rPr>
                <w:rFonts w:asciiTheme="minorHAnsi" w:hAnsiTheme="minorHAnsi" w:cstheme="minorHAnsi"/>
                <w:iCs/>
              </w:rPr>
              <w:t xml:space="preserve">Assessment of diagnostic/test accuracy: sensitivity, specificity, number of false positives, number of false negatives, number of inconclusive results (noting that the diagnostic accuracy of next generation DNA sequencing tests have been established by MSAC, and therefore only if available). Any other technologies that are used for detecting the genes in the population, will be provided by the applicant. The analytical validity will be assessed for all these </w:t>
            </w:r>
            <w:r w:rsidR="0020327D" w:rsidRPr="002F1C7A">
              <w:rPr>
                <w:rFonts w:asciiTheme="minorHAnsi" w:hAnsiTheme="minorHAnsi" w:cstheme="minorHAnsi"/>
                <w:iCs/>
              </w:rPr>
              <w:t>technologies if</w:t>
            </w:r>
            <w:r w:rsidRPr="002F1C7A">
              <w:rPr>
                <w:rFonts w:asciiTheme="minorHAnsi" w:hAnsiTheme="minorHAnsi" w:cstheme="minorHAnsi"/>
                <w:iCs/>
              </w:rPr>
              <w:t xml:space="preserve"> their diagnostic accuracy has not already been established.</w:t>
            </w:r>
          </w:p>
          <w:p w14:paraId="00E05EE1" w14:textId="77777777" w:rsidR="000B75FB" w:rsidRPr="002F1C7A" w:rsidRDefault="000B75FB" w:rsidP="000B75FB">
            <w:pPr>
              <w:pStyle w:val="ListParagraph"/>
              <w:numPr>
                <w:ilvl w:val="0"/>
                <w:numId w:val="14"/>
              </w:numPr>
              <w:autoSpaceDE w:val="0"/>
              <w:autoSpaceDN w:val="0"/>
              <w:adjustRightInd w:val="0"/>
              <w:spacing w:line="23" w:lineRule="atLeast"/>
              <w:rPr>
                <w:rFonts w:asciiTheme="minorHAnsi" w:hAnsiTheme="minorHAnsi" w:cstheme="minorHAnsi"/>
                <w:iCs/>
              </w:rPr>
            </w:pPr>
            <w:r w:rsidRPr="002F1C7A">
              <w:rPr>
                <w:rFonts w:asciiTheme="minorHAnsi" w:hAnsiTheme="minorHAnsi" w:cstheme="minorHAnsi"/>
                <w:iCs/>
              </w:rPr>
              <w:t xml:space="preserve">Clinical utility: </w:t>
            </w:r>
          </w:p>
          <w:p w14:paraId="3AA49410" w14:textId="77777777" w:rsidR="000B75FB" w:rsidRPr="002F1C7A" w:rsidRDefault="000B75FB" w:rsidP="000B75FB">
            <w:pPr>
              <w:pStyle w:val="ListParagraph"/>
              <w:numPr>
                <w:ilvl w:val="2"/>
                <w:numId w:val="14"/>
              </w:numPr>
              <w:autoSpaceDE w:val="0"/>
              <w:autoSpaceDN w:val="0"/>
              <w:adjustRightInd w:val="0"/>
              <w:spacing w:line="23" w:lineRule="atLeast"/>
              <w:rPr>
                <w:rFonts w:asciiTheme="minorHAnsi" w:hAnsiTheme="minorHAnsi" w:cstheme="minorHAnsi"/>
                <w:iCs/>
              </w:rPr>
            </w:pPr>
            <w:r w:rsidRPr="002F1C7A">
              <w:rPr>
                <w:rFonts w:asciiTheme="minorHAnsi" w:hAnsiTheme="minorHAnsi" w:cstheme="minorHAnsi"/>
                <w:iCs/>
              </w:rPr>
              <w:t>Diagnostic yield of carrier testing:</w:t>
            </w:r>
          </w:p>
          <w:p w14:paraId="56D0F7BD" w14:textId="77777777" w:rsidR="000B75FB" w:rsidRPr="002F1C7A" w:rsidRDefault="000B75FB" w:rsidP="000B75FB">
            <w:pPr>
              <w:pStyle w:val="ListParagraph"/>
              <w:numPr>
                <w:ilvl w:val="3"/>
                <w:numId w:val="14"/>
              </w:numPr>
              <w:autoSpaceDE w:val="0"/>
              <w:autoSpaceDN w:val="0"/>
              <w:adjustRightInd w:val="0"/>
              <w:spacing w:line="23" w:lineRule="atLeast"/>
              <w:rPr>
                <w:rFonts w:asciiTheme="minorHAnsi" w:hAnsiTheme="minorHAnsi" w:cstheme="minorHAnsi"/>
                <w:iCs/>
              </w:rPr>
            </w:pPr>
            <w:r w:rsidRPr="002F1C7A">
              <w:rPr>
                <w:rFonts w:asciiTheme="minorHAnsi" w:hAnsiTheme="minorHAnsi" w:cstheme="minorHAnsi"/>
                <w:iCs/>
              </w:rPr>
              <w:t>Proportion of tested individuals who are carriers</w:t>
            </w:r>
          </w:p>
          <w:p w14:paraId="29BCEF5E" w14:textId="77777777" w:rsidR="000B75FB" w:rsidRPr="002F1C7A" w:rsidRDefault="000B75FB" w:rsidP="000B75FB">
            <w:pPr>
              <w:pStyle w:val="ListParagraph"/>
              <w:numPr>
                <w:ilvl w:val="3"/>
                <w:numId w:val="14"/>
              </w:numPr>
              <w:autoSpaceDE w:val="0"/>
              <w:autoSpaceDN w:val="0"/>
              <w:adjustRightInd w:val="0"/>
              <w:spacing w:line="23" w:lineRule="atLeast"/>
              <w:rPr>
                <w:rFonts w:asciiTheme="minorHAnsi" w:hAnsiTheme="minorHAnsi" w:cstheme="minorHAnsi"/>
                <w:iCs/>
              </w:rPr>
            </w:pPr>
            <w:r w:rsidRPr="002F1C7A">
              <w:rPr>
                <w:rFonts w:asciiTheme="minorHAnsi" w:hAnsiTheme="minorHAnsi" w:cstheme="minorHAnsi"/>
                <w:iCs/>
              </w:rPr>
              <w:t>Proportion of tested couples who are both carriers for the same recessively inherited disease</w:t>
            </w:r>
          </w:p>
          <w:p w14:paraId="5037BD98" w14:textId="77777777" w:rsidR="000B75FB" w:rsidRPr="002F1C7A" w:rsidRDefault="000B75FB" w:rsidP="000B75FB">
            <w:pPr>
              <w:pStyle w:val="ListParagraph"/>
              <w:numPr>
                <w:ilvl w:val="2"/>
                <w:numId w:val="14"/>
              </w:numPr>
              <w:autoSpaceDE w:val="0"/>
              <w:autoSpaceDN w:val="0"/>
              <w:adjustRightInd w:val="0"/>
              <w:spacing w:line="23" w:lineRule="atLeast"/>
              <w:rPr>
                <w:rFonts w:asciiTheme="minorHAnsi" w:hAnsiTheme="minorHAnsi" w:cstheme="minorHAnsi"/>
                <w:iCs/>
              </w:rPr>
            </w:pPr>
            <w:r w:rsidRPr="002F1C7A">
              <w:rPr>
                <w:rFonts w:asciiTheme="minorHAnsi" w:hAnsiTheme="minorHAnsi" w:cstheme="minorHAnsi"/>
                <w:iCs/>
              </w:rPr>
              <w:t>Change in reproductive decisions made where panel testing is performed antenatally</w:t>
            </w:r>
          </w:p>
          <w:p w14:paraId="05713EE6" w14:textId="77777777" w:rsidR="000B75FB" w:rsidRPr="002F1C7A" w:rsidRDefault="000B75FB" w:rsidP="000B75FB">
            <w:pPr>
              <w:pStyle w:val="ListParagraph"/>
              <w:numPr>
                <w:ilvl w:val="2"/>
                <w:numId w:val="14"/>
              </w:numPr>
              <w:autoSpaceDE w:val="0"/>
              <w:autoSpaceDN w:val="0"/>
              <w:adjustRightInd w:val="0"/>
              <w:spacing w:line="23" w:lineRule="atLeast"/>
              <w:rPr>
                <w:rFonts w:asciiTheme="minorHAnsi" w:hAnsiTheme="minorHAnsi" w:cstheme="minorHAnsi"/>
                <w:iCs/>
              </w:rPr>
            </w:pPr>
            <w:r w:rsidRPr="002F1C7A">
              <w:rPr>
                <w:rFonts w:asciiTheme="minorHAnsi" w:hAnsiTheme="minorHAnsi" w:cstheme="minorHAnsi"/>
                <w:iCs/>
              </w:rPr>
              <w:t>For women already pregnant: rate of termination of pregnancy due to the detection of a variant</w:t>
            </w:r>
          </w:p>
          <w:p w14:paraId="6486A664" w14:textId="2AD226B4" w:rsidR="000B75FB" w:rsidRPr="002F1C7A" w:rsidRDefault="000B75FB" w:rsidP="000B75FB">
            <w:pPr>
              <w:pStyle w:val="ListParagraph"/>
              <w:numPr>
                <w:ilvl w:val="2"/>
                <w:numId w:val="14"/>
              </w:numPr>
              <w:autoSpaceDE w:val="0"/>
              <w:autoSpaceDN w:val="0"/>
              <w:adjustRightInd w:val="0"/>
              <w:spacing w:line="23" w:lineRule="atLeast"/>
              <w:rPr>
                <w:rFonts w:asciiTheme="minorHAnsi" w:hAnsiTheme="minorHAnsi" w:cstheme="minorHAnsi"/>
                <w:iCs/>
              </w:rPr>
            </w:pPr>
            <w:r w:rsidRPr="002F1C7A">
              <w:rPr>
                <w:rFonts w:asciiTheme="minorHAnsi" w:hAnsiTheme="minorHAnsi" w:cstheme="minorHAnsi"/>
                <w:iCs/>
              </w:rPr>
              <w:t>In addition, PASC agreed that the downstream costs also include the costs of caring for a child who has inherited the severe disabling inheritable diseases.</w:t>
            </w:r>
          </w:p>
          <w:p w14:paraId="1CAA23F2" w14:textId="77777777" w:rsidR="000B75FB" w:rsidRPr="002F1C7A" w:rsidRDefault="000B75FB" w:rsidP="000B75FB">
            <w:pPr>
              <w:autoSpaceDE w:val="0"/>
              <w:autoSpaceDN w:val="0"/>
              <w:adjustRightInd w:val="0"/>
              <w:spacing w:line="23" w:lineRule="atLeast"/>
              <w:rPr>
                <w:rFonts w:asciiTheme="minorHAnsi" w:hAnsiTheme="minorHAnsi" w:cstheme="minorHAnsi"/>
                <w:iCs/>
              </w:rPr>
            </w:pPr>
            <w:r w:rsidRPr="002F1C7A">
              <w:rPr>
                <w:rFonts w:asciiTheme="minorHAnsi" w:hAnsiTheme="minorHAnsi" w:cstheme="minorHAnsi"/>
                <w:iCs/>
              </w:rPr>
              <w:t>Societal outcomes:</w:t>
            </w:r>
          </w:p>
          <w:p w14:paraId="4631B7AE" w14:textId="77777777" w:rsidR="000B75FB" w:rsidRPr="002F1C7A" w:rsidRDefault="000B75FB" w:rsidP="000B75FB">
            <w:pPr>
              <w:pStyle w:val="ListParagraph"/>
              <w:numPr>
                <w:ilvl w:val="0"/>
                <w:numId w:val="15"/>
              </w:numPr>
              <w:autoSpaceDE w:val="0"/>
              <w:autoSpaceDN w:val="0"/>
              <w:adjustRightInd w:val="0"/>
              <w:spacing w:line="23" w:lineRule="atLeast"/>
              <w:rPr>
                <w:rFonts w:asciiTheme="minorHAnsi" w:hAnsiTheme="minorHAnsi" w:cstheme="minorHAnsi"/>
                <w:iCs/>
              </w:rPr>
            </w:pPr>
            <w:r w:rsidRPr="002F1C7A">
              <w:rPr>
                <w:rFonts w:asciiTheme="minorHAnsi" w:hAnsiTheme="minorHAnsi" w:cstheme="minorHAnsi"/>
                <w:iCs/>
              </w:rPr>
              <w:t>Healthcare resource use:</w:t>
            </w:r>
          </w:p>
          <w:p w14:paraId="7C6073F6" w14:textId="77777777" w:rsidR="000B75FB" w:rsidRPr="002F1C7A" w:rsidRDefault="000B75FB" w:rsidP="000B75FB">
            <w:pPr>
              <w:pStyle w:val="ListParagraph"/>
              <w:numPr>
                <w:ilvl w:val="2"/>
                <w:numId w:val="14"/>
              </w:numPr>
              <w:autoSpaceDE w:val="0"/>
              <w:autoSpaceDN w:val="0"/>
              <w:adjustRightInd w:val="0"/>
              <w:spacing w:line="23" w:lineRule="atLeast"/>
              <w:rPr>
                <w:rFonts w:asciiTheme="minorHAnsi" w:hAnsiTheme="minorHAnsi" w:cstheme="minorHAnsi"/>
                <w:iCs/>
              </w:rPr>
            </w:pPr>
            <w:r w:rsidRPr="002F1C7A">
              <w:rPr>
                <w:rFonts w:asciiTheme="minorHAnsi" w:hAnsiTheme="minorHAnsi" w:cstheme="minorHAnsi"/>
                <w:iCs/>
              </w:rPr>
              <w:t>Number of carrier tests and cost of gene carrier testing (in total, and per carrier identified)</w:t>
            </w:r>
          </w:p>
          <w:p w14:paraId="1B4D97D6" w14:textId="77777777" w:rsidR="000B75FB" w:rsidRPr="002F1C7A" w:rsidRDefault="000B75FB" w:rsidP="000B75FB">
            <w:pPr>
              <w:pStyle w:val="ListParagraph"/>
              <w:numPr>
                <w:ilvl w:val="2"/>
                <w:numId w:val="14"/>
              </w:numPr>
              <w:autoSpaceDE w:val="0"/>
              <w:autoSpaceDN w:val="0"/>
              <w:adjustRightInd w:val="0"/>
              <w:spacing w:line="23" w:lineRule="atLeast"/>
              <w:rPr>
                <w:rFonts w:asciiTheme="minorHAnsi" w:hAnsiTheme="minorHAnsi" w:cstheme="minorHAnsi"/>
                <w:iCs/>
              </w:rPr>
            </w:pPr>
            <w:r w:rsidRPr="002F1C7A">
              <w:rPr>
                <w:rFonts w:asciiTheme="minorHAnsi" w:hAnsiTheme="minorHAnsi" w:cstheme="minorHAnsi"/>
                <w:iCs/>
              </w:rPr>
              <w:t>Number and cost of additional medical practitioner consultations</w:t>
            </w:r>
          </w:p>
          <w:p w14:paraId="0AC69CC6" w14:textId="77777777" w:rsidR="000B75FB" w:rsidRPr="002F1C7A" w:rsidRDefault="000B75FB" w:rsidP="000B75FB">
            <w:pPr>
              <w:pStyle w:val="ListParagraph"/>
              <w:numPr>
                <w:ilvl w:val="0"/>
                <w:numId w:val="15"/>
              </w:numPr>
              <w:autoSpaceDE w:val="0"/>
              <w:autoSpaceDN w:val="0"/>
              <w:adjustRightInd w:val="0"/>
              <w:spacing w:line="23" w:lineRule="atLeast"/>
              <w:rPr>
                <w:rFonts w:asciiTheme="minorHAnsi" w:hAnsiTheme="minorHAnsi" w:cstheme="minorHAnsi"/>
                <w:iCs/>
              </w:rPr>
            </w:pPr>
            <w:r w:rsidRPr="002F1C7A">
              <w:rPr>
                <w:rFonts w:asciiTheme="minorHAnsi" w:hAnsiTheme="minorHAnsi" w:cstheme="minorHAnsi"/>
                <w:iCs/>
              </w:rPr>
              <w:t>Cost-effectiveness outcomes &amp; financial impact:</w:t>
            </w:r>
          </w:p>
          <w:p w14:paraId="00791BF8" w14:textId="77777777" w:rsidR="000B75FB" w:rsidRPr="002F1C7A" w:rsidRDefault="000B75FB" w:rsidP="000B75FB">
            <w:pPr>
              <w:pStyle w:val="ListParagraph"/>
              <w:numPr>
                <w:ilvl w:val="2"/>
                <w:numId w:val="14"/>
              </w:numPr>
              <w:autoSpaceDE w:val="0"/>
              <w:autoSpaceDN w:val="0"/>
              <w:adjustRightInd w:val="0"/>
              <w:spacing w:line="23" w:lineRule="atLeast"/>
              <w:rPr>
                <w:rFonts w:asciiTheme="minorHAnsi" w:hAnsiTheme="minorHAnsi" w:cstheme="minorHAnsi"/>
                <w:iCs/>
              </w:rPr>
            </w:pPr>
            <w:r w:rsidRPr="002F1C7A">
              <w:rPr>
                <w:rFonts w:asciiTheme="minorHAnsi" w:hAnsiTheme="minorHAnsi" w:cstheme="minorHAnsi"/>
                <w:iCs/>
              </w:rPr>
              <w:t>Population 1 and 2 – number of tests expected, cost of carrier testing</w:t>
            </w:r>
          </w:p>
          <w:p w14:paraId="4132A9DF" w14:textId="77777777" w:rsidR="000B75FB" w:rsidRPr="002F1C7A" w:rsidRDefault="000B75FB" w:rsidP="000B75FB">
            <w:pPr>
              <w:pStyle w:val="ListParagraph"/>
              <w:numPr>
                <w:ilvl w:val="2"/>
                <w:numId w:val="14"/>
              </w:numPr>
              <w:autoSpaceDE w:val="0"/>
              <w:autoSpaceDN w:val="0"/>
              <w:adjustRightInd w:val="0"/>
              <w:spacing w:line="23" w:lineRule="atLeast"/>
              <w:rPr>
                <w:rFonts w:asciiTheme="minorHAnsi" w:hAnsiTheme="minorHAnsi" w:cstheme="minorHAnsi"/>
                <w:iCs/>
              </w:rPr>
            </w:pPr>
            <w:r w:rsidRPr="002F1C7A">
              <w:rPr>
                <w:rFonts w:asciiTheme="minorHAnsi" w:hAnsiTheme="minorHAnsi" w:cstheme="minorHAnsi"/>
                <w:iCs/>
              </w:rPr>
              <w:t xml:space="preserve">Cost per individual identified with a pathogenic or likely pathogenic variant </w:t>
            </w:r>
          </w:p>
          <w:p w14:paraId="4FABB35E" w14:textId="77777777" w:rsidR="000B75FB" w:rsidRPr="002F1C7A" w:rsidRDefault="000B75FB" w:rsidP="000B75FB">
            <w:pPr>
              <w:pStyle w:val="ListParagraph"/>
              <w:numPr>
                <w:ilvl w:val="2"/>
                <w:numId w:val="14"/>
              </w:numPr>
              <w:autoSpaceDE w:val="0"/>
              <w:autoSpaceDN w:val="0"/>
              <w:adjustRightInd w:val="0"/>
              <w:spacing w:line="23" w:lineRule="atLeast"/>
              <w:rPr>
                <w:rFonts w:asciiTheme="minorHAnsi" w:hAnsiTheme="minorHAnsi" w:cstheme="minorHAnsi"/>
                <w:iCs/>
              </w:rPr>
            </w:pPr>
            <w:r w:rsidRPr="002F1C7A">
              <w:rPr>
                <w:rFonts w:asciiTheme="minorHAnsi" w:hAnsiTheme="minorHAnsi" w:cstheme="minorHAnsi"/>
                <w:iCs/>
              </w:rPr>
              <w:t>Cost per informed reproductive decision</w:t>
            </w:r>
          </w:p>
          <w:p w14:paraId="090CFCE9" w14:textId="77777777" w:rsidR="000B75FB" w:rsidRPr="002F1C7A" w:rsidRDefault="000B75FB" w:rsidP="000B75FB">
            <w:pPr>
              <w:pStyle w:val="ListParagraph"/>
              <w:numPr>
                <w:ilvl w:val="2"/>
                <w:numId w:val="14"/>
              </w:numPr>
              <w:autoSpaceDE w:val="0"/>
              <w:autoSpaceDN w:val="0"/>
              <w:adjustRightInd w:val="0"/>
              <w:spacing w:line="23" w:lineRule="atLeast"/>
              <w:rPr>
                <w:rFonts w:asciiTheme="minorHAnsi" w:hAnsiTheme="minorHAnsi" w:cstheme="minorHAnsi"/>
                <w:iCs/>
              </w:rPr>
            </w:pPr>
            <w:r w:rsidRPr="002F1C7A">
              <w:rPr>
                <w:rFonts w:asciiTheme="minorHAnsi" w:hAnsiTheme="minorHAnsi" w:cstheme="minorHAnsi"/>
                <w:iCs/>
              </w:rPr>
              <w:t>Costs per additional IVF &amp; preimplantation genetic diagnosis event</w:t>
            </w:r>
          </w:p>
          <w:p w14:paraId="524F2F5D" w14:textId="77777777" w:rsidR="000B75FB" w:rsidRPr="002F1C7A" w:rsidRDefault="000B75FB" w:rsidP="000B75FB">
            <w:pPr>
              <w:pStyle w:val="ListParagraph"/>
              <w:numPr>
                <w:ilvl w:val="2"/>
                <w:numId w:val="14"/>
              </w:numPr>
              <w:autoSpaceDE w:val="0"/>
              <w:autoSpaceDN w:val="0"/>
              <w:adjustRightInd w:val="0"/>
              <w:spacing w:line="23" w:lineRule="atLeast"/>
              <w:rPr>
                <w:rFonts w:asciiTheme="minorHAnsi" w:hAnsiTheme="minorHAnsi" w:cstheme="minorHAnsi"/>
                <w:iCs/>
              </w:rPr>
            </w:pPr>
            <w:r w:rsidRPr="002F1C7A">
              <w:rPr>
                <w:rFonts w:asciiTheme="minorHAnsi" w:hAnsiTheme="minorHAnsi" w:cstheme="minorHAnsi"/>
                <w:iCs/>
              </w:rPr>
              <w:t xml:space="preserve">Population 4 – number of terminations and cost per termination </w:t>
            </w:r>
          </w:p>
          <w:p w14:paraId="42D8EFE2" w14:textId="77777777" w:rsidR="000B75FB" w:rsidRPr="002F1C7A" w:rsidRDefault="000B75FB" w:rsidP="000B75FB">
            <w:pPr>
              <w:pStyle w:val="ListParagraph"/>
              <w:numPr>
                <w:ilvl w:val="2"/>
                <w:numId w:val="14"/>
              </w:numPr>
              <w:autoSpaceDE w:val="0"/>
              <w:autoSpaceDN w:val="0"/>
              <w:adjustRightInd w:val="0"/>
              <w:spacing w:line="23" w:lineRule="atLeast"/>
              <w:rPr>
                <w:rFonts w:asciiTheme="minorHAnsi" w:hAnsiTheme="minorHAnsi" w:cstheme="minorHAnsi"/>
                <w:iCs/>
              </w:rPr>
            </w:pPr>
            <w:r w:rsidRPr="002F1C7A">
              <w:rPr>
                <w:rFonts w:asciiTheme="minorHAnsi" w:hAnsiTheme="minorHAnsi" w:cstheme="minorHAnsi"/>
                <w:iCs/>
              </w:rPr>
              <w:t xml:space="preserve">Cost per identified affected </w:t>
            </w:r>
            <w:proofErr w:type="spellStart"/>
            <w:r w:rsidRPr="002F1C7A">
              <w:rPr>
                <w:rFonts w:asciiTheme="minorHAnsi" w:hAnsiTheme="minorHAnsi" w:cstheme="minorHAnsi"/>
                <w:iCs/>
              </w:rPr>
              <w:t>fetus</w:t>
            </w:r>
            <w:proofErr w:type="spellEnd"/>
          </w:p>
          <w:p w14:paraId="5D0C3466" w14:textId="77777777" w:rsidR="000B75FB" w:rsidRPr="002F1C7A" w:rsidRDefault="000B75FB" w:rsidP="000B75FB">
            <w:pPr>
              <w:pStyle w:val="ListParagraph"/>
              <w:numPr>
                <w:ilvl w:val="0"/>
                <w:numId w:val="15"/>
              </w:numPr>
              <w:autoSpaceDE w:val="0"/>
              <w:autoSpaceDN w:val="0"/>
              <w:adjustRightInd w:val="0"/>
              <w:spacing w:line="23" w:lineRule="atLeast"/>
              <w:rPr>
                <w:rFonts w:asciiTheme="minorHAnsi" w:hAnsiTheme="minorHAnsi" w:cstheme="minorHAnsi"/>
                <w:iCs/>
              </w:rPr>
            </w:pPr>
            <w:r w:rsidRPr="002F1C7A">
              <w:rPr>
                <w:rFonts w:asciiTheme="minorHAnsi" w:hAnsiTheme="minorHAnsi" w:cstheme="minorHAnsi"/>
                <w:iCs/>
              </w:rPr>
              <w:t>Total healthcare costs:</w:t>
            </w:r>
          </w:p>
          <w:p w14:paraId="38430ED6" w14:textId="77777777" w:rsidR="000B75FB" w:rsidRPr="002F1C7A" w:rsidRDefault="000B75FB" w:rsidP="000B75FB">
            <w:pPr>
              <w:pStyle w:val="ListParagraph"/>
              <w:numPr>
                <w:ilvl w:val="2"/>
                <w:numId w:val="14"/>
              </w:numPr>
              <w:autoSpaceDE w:val="0"/>
              <w:autoSpaceDN w:val="0"/>
              <w:adjustRightInd w:val="0"/>
              <w:spacing w:line="23" w:lineRule="atLeast"/>
              <w:rPr>
                <w:rFonts w:asciiTheme="minorHAnsi" w:hAnsiTheme="minorHAnsi" w:cstheme="minorHAnsi"/>
                <w:iCs/>
              </w:rPr>
            </w:pPr>
            <w:r w:rsidRPr="002F1C7A">
              <w:rPr>
                <w:rFonts w:asciiTheme="minorHAnsi" w:hAnsiTheme="minorHAnsi" w:cstheme="minorHAnsi"/>
                <w:iCs/>
              </w:rPr>
              <w:t>Number and cost of additional medical practitioner consultations</w:t>
            </w:r>
          </w:p>
          <w:p w14:paraId="6F9242D7" w14:textId="11518281" w:rsidR="009F7669" w:rsidRPr="003E736D" w:rsidRDefault="000B75FB" w:rsidP="00556800">
            <w:pPr>
              <w:pStyle w:val="ListParagraph"/>
              <w:numPr>
                <w:ilvl w:val="0"/>
                <w:numId w:val="4"/>
              </w:numPr>
              <w:rPr>
                <w:iCs/>
              </w:rPr>
            </w:pPr>
            <w:r w:rsidRPr="002F1C7A">
              <w:rPr>
                <w:rFonts w:asciiTheme="minorHAnsi" w:hAnsiTheme="minorHAnsi" w:cstheme="minorHAnsi"/>
                <w:iCs/>
              </w:rPr>
              <w:t>Reduction in costs of associated therapies (where applicable)</w:t>
            </w:r>
          </w:p>
        </w:tc>
      </w:tr>
      <w:tr w:rsidR="00BB1698" w:rsidRPr="00490FBB" w14:paraId="4A55FFDB" w14:textId="77777777" w:rsidTr="006478E7">
        <w:tc>
          <w:tcPr>
            <w:tcW w:w="1005" w:type="pct"/>
            <w:tcBorders>
              <w:top w:val="single" w:sz="4" w:space="0" w:color="auto"/>
              <w:left w:val="single" w:sz="8" w:space="0" w:color="auto"/>
              <w:bottom w:val="single" w:sz="8" w:space="0" w:color="auto"/>
              <w:right w:val="single" w:sz="4" w:space="0" w:color="auto"/>
            </w:tcBorders>
          </w:tcPr>
          <w:p w14:paraId="003B36EC" w14:textId="77777777" w:rsidR="00BB1698" w:rsidRPr="00490FBB" w:rsidRDefault="00BB1698" w:rsidP="006C5509">
            <w:pPr>
              <w:pageBreakBefore/>
              <w:spacing w:before="120" w:after="120" w:line="240" w:lineRule="auto"/>
              <w:rPr>
                <w:rFonts w:cs="Arial"/>
              </w:rPr>
            </w:pPr>
            <w:r w:rsidRPr="00490FBB">
              <w:rPr>
                <w:rFonts w:cs="Arial"/>
              </w:rPr>
              <w:lastRenderedPageBreak/>
              <w:t>Assessment questions</w:t>
            </w:r>
          </w:p>
        </w:tc>
        <w:tc>
          <w:tcPr>
            <w:tcW w:w="3995" w:type="pct"/>
            <w:tcBorders>
              <w:top w:val="single" w:sz="4" w:space="0" w:color="auto"/>
              <w:left w:val="single" w:sz="4" w:space="0" w:color="auto"/>
              <w:bottom w:val="single" w:sz="4" w:space="0" w:color="auto"/>
              <w:right w:val="single" w:sz="4" w:space="0" w:color="auto"/>
            </w:tcBorders>
          </w:tcPr>
          <w:p w14:paraId="7AB69A9A" w14:textId="6CFE4E80" w:rsidR="007E1E27" w:rsidRPr="002D6944" w:rsidRDefault="009E60F6" w:rsidP="00D8346F">
            <w:pPr>
              <w:spacing w:before="120" w:after="120" w:line="240" w:lineRule="auto"/>
            </w:pPr>
            <w:r w:rsidRPr="002D6944">
              <w:t>W</w:t>
            </w:r>
            <w:r w:rsidR="00C255D0" w:rsidRPr="002D6944">
              <w:t>hat</w:t>
            </w:r>
            <w:r w:rsidR="00BB1698" w:rsidRPr="002D6944">
              <w:t xml:space="preserve"> is the safety, </w:t>
            </w:r>
            <w:proofErr w:type="gramStart"/>
            <w:r w:rsidR="00BB1698" w:rsidRPr="002D6944">
              <w:t>effectiveness</w:t>
            </w:r>
            <w:proofErr w:type="gramEnd"/>
            <w:r w:rsidR="00BB1698" w:rsidRPr="002D6944">
              <w:t xml:space="preserve"> and cost-effectiveness of </w:t>
            </w:r>
            <w:r w:rsidR="004C266D" w:rsidRPr="002D6944">
              <w:t xml:space="preserve">targeted carrier testing for </w:t>
            </w:r>
            <w:r w:rsidRPr="002D6944">
              <w:t xml:space="preserve">nine </w:t>
            </w:r>
            <w:r w:rsidR="004C266D" w:rsidRPr="002D6944">
              <w:t>severe monogenic conditions</w:t>
            </w:r>
            <w:r w:rsidR="00BB1698" w:rsidRPr="002D6944">
              <w:t xml:space="preserve"> versus </w:t>
            </w:r>
            <w:r w:rsidR="00D071FF" w:rsidRPr="002D6944">
              <w:t xml:space="preserve">existing </w:t>
            </w:r>
            <w:r w:rsidR="004C266D" w:rsidRPr="002D6944">
              <w:t>genetic carrier testing</w:t>
            </w:r>
            <w:r w:rsidR="00BB1698" w:rsidRPr="002D6944">
              <w:t xml:space="preserve"> </w:t>
            </w:r>
            <w:r w:rsidR="000B2FC0" w:rsidRPr="002D6944">
              <w:t xml:space="preserve">(for CF, FXS, and SMA) </w:t>
            </w:r>
            <w:r w:rsidR="00BB1698" w:rsidRPr="002D6944">
              <w:t xml:space="preserve">in </w:t>
            </w:r>
            <w:r w:rsidR="004C266D" w:rsidRPr="002D6944">
              <w:t xml:space="preserve">individuals at a &gt;10% </w:t>
            </w:r>
            <w:r w:rsidR="004C266D" w:rsidRPr="00D8346F">
              <w:t>personal risk of being a heterozygous genetic carrier of a clinically significant disorder associated with pathogenic or likely pathogenic variants of the genes in the testing panel</w:t>
            </w:r>
            <w:r w:rsidR="00BB1698" w:rsidRPr="002D6944">
              <w:t>?</w:t>
            </w:r>
          </w:p>
        </w:tc>
      </w:tr>
    </w:tbl>
    <w:p w14:paraId="0DF97EE6" w14:textId="77777777" w:rsidR="00836908" w:rsidRDefault="00836908">
      <w:pPr>
        <w:spacing w:after="160" w:line="259" w:lineRule="auto"/>
      </w:pPr>
      <w:r>
        <w:br w:type="page"/>
      </w:r>
    </w:p>
    <w:p w14:paraId="53297713" w14:textId="3F32290A" w:rsidR="00912660" w:rsidRDefault="00912660" w:rsidP="00713728">
      <w:pPr>
        <w:pStyle w:val="Heading2"/>
      </w:pPr>
      <w:r>
        <w:lastRenderedPageBreak/>
        <w:t>Purpose of application</w:t>
      </w:r>
    </w:p>
    <w:p w14:paraId="0E65AD1B" w14:textId="50AA0102" w:rsidR="004C2C5E" w:rsidRPr="009A3778" w:rsidRDefault="004C2C5E" w:rsidP="004C2C5E">
      <w:pPr>
        <w:spacing w:after="240"/>
        <w:rPr>
          <w:iCs/>
        </w:rPr>
      </w:pPr>
      <w:r w:rsidRPr="009A3778">
        <w:rPr>
          <w:iCs/>
        </w:rPr>
        <w:t xml:space="preserve">An application requesting </w:t>
      </w:r>
      <w:r w:rsidRPr="004C266D">
        <w:rPr>
          <w:iCs/>
        </w:rPr>
        <w:t>Medicare Benefits Schedule (MBS) listing</w:t>
      </w:r>
      <w:r w:rsidR="004C266D">
        <w:rPr>
          <w:iCs/>
        </w:rPr>
        <w:t xml:space="preserve"> </w:t>
      </w:r>
      <w:r w:rsidRPr="009A3778">
        <w:rPr>
          <w:iCs/>
        </w:rPr>
        <w:t xml:space="preserve">of </w:t>
      </w:r>
      <w:r w:rsidR="004C266D">
        <w:rPr>
          <w:color w:val="000000" w:themeColor="text1"/>
        </w:rPr>
        <w:t xml:space="preserve">targeted carrier testing </w:t>
      </w:r>
      <w:r w:rsidR="00666B40">
        <w:rPr>
          <w:color w:val="000000" w:themeColor="text1"/>
        </w:rPr>
        <w:t>to identify individuals who are carriers of</w:t>
      </w:r>
      <w:r w:rsidR="004C266D">
        <w:rPr>
          <w:color w:val="000000" w:themeColor="text1"/>
        </w:rPr>
        <w:t xml:space="preserve"> severe monogenic conditions</w:t>
      </w:r>
      <w:r w:rsidR="00666B40">
        <w:rPr>
          <w:color w:val="000000" w:themeColor="text1"/>
        </w:rPr>
        <w:t>,</w:t>
      </w:r>
      <w:r w:rsidR="004C266D" w:rsidRPr="00490FBB">
        <w:rPr>
          <w:color w:val="000000" w:themeColor="text1"/>
        </w:rPr>
        <w:t xml:space="preserve"> </w:t>
      </w:r>
      <w:r w:rsidRPr="009A3778">
        <w:rPr>
          <w:iCs/>
        </w:rPr>
        <w:t xml:space="preserve">was received from the </w:t>
      </w:r>
      <w:r w:rsidR="006449BF">
        <w:rPr>
          <w:iCs/>
        </w:rPr>
        <w:t>Royal College of Pathologists of Australasia</w:t>
      </w:r>
      <w:r w:rsidR="005C357C">
        <w:rPr>
          <w:iCs/>
        </w:rPr>
        <w:t xml:space="preserve"> (RCPA)</w:t>
      </w:r>
      <w:r w:rsidR="006449BF">
        <w:rPr>
          <w:iCs/>
        </w:rPr>
        <w:t>,</w:t>
      </w:r>
      <w:r w:rsidRPr="009A3778">
        <w:rPr>
          <w:iCs/>
        </w:rPr>
        <w:t xml:space="preserve"> by the Department of Health.</w:t>
      </w:r>
    </w:p>
    <w:p w14:paraId="2E56479E" w14:textId="63E9F3C6" w:rsidR="000D1FCF" w:rsidRPr="00330A0A" w:rsidRDefault="000D1FCF" w:rsidP="006449BF">
      <w:r w:rsidRPr="00330A0A">
        <w:t xml:space="preserve">The clinical claim </w:t>
      </w:r>
      <w:r w:rsidR="006449BF">
        <w:t>made in the application form is that t</w:t>
      </w:r>
      <w:r w:rsidRPr="00330A0A">
        <w:t xml:space="preserve">he use of the </w:t>
      </w:r>
      <w:r w:rsidR="006449BF">
        <w:t>carrier testing</w:t>
      </w:r>
      <w:r w:rsidRPr="00330A0A">
        <w:t xml:space="preserve"> results in superior health outcomes compared to the </w:t>
      </w:r>
      <w:r w:rsidR="006449BF">
        <w:t>no carrier testing</w:t>
      </w:r>
      <w:r w:rsidRPr="00330A0A">
        <w:t>.</w:t>
      </w:r>
    </w:p>
    <w:p w14:paraId="18E66948" w14:textId="77777777" w:rsidR="00D73332" w:rsidRPr="00FD4C65" w:rsidRDefault="00D73332" w:rsidP="00FD4C65">
      <w:pPr>
        <w:pStyle w:val="Heading2"/>
      </w:pPr>
      <w:r w:rsidRPr="00FD4C65">
        <w:t xml:space="preserve">PICO </w:t>
      </w:r>
      <w:r w:rsidR="00FD4E33" w:rsidRPr="00FD4C65">
        <w:t xml:space="preserve">criteria </w:t>
      </w:r>
    </w:p>
    <w:p w14:paraId="06B30611" w14:textId="77777777" w:rsidR="007D6B83" w:rsidRPr="00713728" w:rsidRDefault="007D6B83" w:rsidP="007D6B83">
      <w:pPr>
        <w:pStyle w:val="Heading3"/>
      </w:pPr>
      <w:r w:rsidRPr="00713728">
        <w:t>Population</w:t>
      </w:r>
    </w:p>
    <w:p w14:paraId="13630498" w14:textId="70481248" w:rsidR="008C09F8" w:rsidRPr="008C09F8" w:rsidRDefault="008C09F8" w:rsidP="004C266D">
      <w:pPr>
        <w:rPr>
          <w:i/>
          <w:iCs/>
          <w:u w:val="single"/>
        </w:rPr>
      </w:pPr>
      <w:r w:rsidRPr="008C09F8">
        <w:rPr>
          <w:i/>
          <w:iCs/>
          <w:u w:val="single"/>
        </w:rPr>
        <w:t>The testing population</w:t>
      </w:r>
      <w:r w:rsidR="008C63E0">
        <w:rPr>
          <w:i/>
          <w:iCs/>
          <w:u w:val="single"/>
        </w:rPr>
        <w:t>s</w:t>
      </w:r>
    </w:p>
    <w:p w14:paraId="0BA13D78" w14:textId="7F084AE1" w:rsidR="00D54AF5" w:rsidRPr="00EF60B2" w:rsidRDefault="00D54AF5" w:rsidP="00D54AF5">
      <w:pPr>
        <w:rPr>
          <w:i/>
          <w:iCs/>
        </w:rPr>
      </w:pPr>
      <w:r w:rsidRPr="00EF60B2">
        <w:rPr>
          <w:i/>
          <w:iCs/>
        </w:rPr>
        <w:t xml:space="preserve">PASC advised that the population is people with a &gt;10% risk of being a heterozygous genetic carrier of gene variants responsible for nine severe monogenic and X-linked conditions: TSD, CD, FD, MLD, GSD1, FA, GD, NPD and BS. PASC noted that MBS funding for testing this new gene panel will provide additive benefits to genetic screening for X-linked and autosomal recessive genes responsible for SMA, CF, and FXS— </w:t>
      </w:r>
      <w:r w:rsidR="00020846" w:rsidRPr="00EF60B2">
        <w:rPr>
          <w:i/>
          <w:iCs/>
        </w:rPr>
        <w:t>supported</w:t>
      </w:r>
      <w:r w:rsidRPr="00EF60B2">
        <w:rPr>
          <w:i/>
          <w:iCs/>
        </w:rPr>
        <w:t xml:space="preserve"> in recent MSAC application 1573.</w:t>
      </w:r>
    </w:p>
    <w:p w14:paraId="00751B2A" w14:textId="207C18DB" w:rsidR="00C30F0A" w:rsidRPr="00EF60B2" w:rsidRDefault="00C30F0A" w:rsidP="00D54AF5">
      <w:pPr>
        <w:rPr>
          <w:i/>
          <w:iCs/>
        </w:rPr>
      </w:pPr>
      <w:r w:rsidRPr="00EF60B2">
        <w:rPr>
          <w:i/>
          <w:iCs/>
        </w:rPr>
        <w:t>PASC considered further work was needed to define the population</w:t>
      </w:r>
      <w:r w:rsidR="009F69B3" w:rsidRPr="00EF60B2">
        <w:rPr>
          <w:i/>
          <w:iCs/>
        </w:rPr>
        <w:t>s</w:t>
      </w:r>
      <w:r w:rsidRPr="00EF60B2">
        <w:rPr>
          <w:i/>
          <w:iCs/>
        </w:rPr>
        <w:t xml:space="preserve">. A post-PASC meeting was held between the applicant and the Department, where the applicant agreed this application is to be restricted to the Ashkenazi Jewish population (though other ethnicities </w:t>
      </w:r>
      <w:r w:rsidR="00B26526" w:rsidRPr="00EF60B2">
        <w:rPr>
          <w:i/>
          <w:iCs/>
        </w:rPr>
        <w:t xml:space="preserve">that confer a &gt;10% personal risk of being a carrier for specific gene variants </w:t>
      </w:r>
      <w:r w:rsidRPr="00EF60B2">
        <w:rPr>
          <w:i/>
          <w:iCs/>
        </w:rPr>
        <w:t>may be the subject of future applications).</w:t>
      </w:r>
    </w:p>
    <w:p w14:paraId="43BFE375" w14:textId="72020F98" w:rsidR="00D54AF5" w:rsidRPr="00EF60B2" w:rsidRDefault="00D54AF5" w:rsidP="00D54AF5">
      <w:pPr>
        <w:rPr>
          <w:i/>
          <w:iCs/>
        </w:rPr>
      </w:pPr>
      <w:r w:rsidRPr="00EF60B2">
        <w:rPr>
          <w:i/>
          <w:iCs/>
        </w:rPr>
        <w:t>PASC agreed that the population</w:t>
      </w:r>
      <w:r w:rsidR="001B0EF2" w:rsidRPr="00EF60B2">
        <w:rPr>
          <w:i/>
          <w:iCs/>
        </w:rPr>
        <w:t>s</w:t>
      </w:r>
      <w:r w:rsidRPr="00EF60B2">
        <w:rPr>
          <w:i/>
          <w:iCs/>
        </w:rPr>
        <w:t xml:space="preserve"> who qualify for testing should consist of:</w:t>
      </w:r>
    </w:p>
    <w:p w14:paraId="3385E88E" w14:textId="610EAB56" w:rsidR="00D54AF5" w:rsidRPr="00EF60B2" w:rsidRDefault="00D54AF5" w:rsidP="00D54AF5">
      <w:pPr>
        <w:pStyle w:val="ListParagraph"/>
        <w:numPr>
          <w:ilvl w:val="0"/>
          <w:numId w:val="66"/>
        </w:numPr>
        <w:rPr>
          <w:i/>
          <w:iCs/>
        </w:rPr>
      </w:pPr>
      <w:r w:rsidRPr="00EF60B2">
        <w:rPr>
          <w:i/>
          <w:iCs/>
        </w:rPr>
        <w:t xml:space="preserve">Asymptomatic individuals with a &gt;10% a priori aggregate personal risk of being a heterozygous genetic carrier for variants in the following autosomal recessive and X-linked genes: </w:t>
      </w:r>
      <w:r w:rsidRPr="003F3832">
        <w:t>HEXA, ASPA, ELP1, MCOLN1, G6PC1</w:t>
      </w:r>
      <w:r w:rsidR="002C0318" w:rsidRPr="003F3832">
        <w:t>,</w:t>
      </w:r>
      <w:r w:rsidRPr="003F3832">
        <w:t xml:space="preserve"> SLC37A4, FANCA, FANCC, FANCG, GBA, SMPD1, BLM</w:t>
      </w:r>
      <w:r w:rsidR="002C0318" w:rsidRPr="00EF60B2">
        <w:rPr>
          <w:i/>
          <w:iCs/>
        </w:rPr>
        <w:t>.</w:t>
      </w:r>
    </w:p>
    <w:p w14:paraId="33375C63" w14:textId="7141721C" w:rsidR="00D54AF5" w:rsidRPr="00EF60B2" w:rsidRDefault="007757A7" w:rsidP="00D54AF5">
      <w:pPr>
        <w:pStyle w:val="ListParagraph"/>
        <w:numPr>
          <w:ilvl w:val="0"/>
          <w:numId w:val="66"/>
        </w:numPr>
        <w:rPr>
          <w:i/>
          <w:iCs/>
        </w:rPr>
      </w:pPr>
      <w:r w:rsidRPr="00EF60B2">
        <w:rPr>
          <w:rFonts w:asciiTheme="minorHAnsi" w:hAnsiTheme="minorHAnsi" w:cstheme="minorHAnsi"/>
          <w:i/>
          <w:iCs/>
        </w:rPr>
        <w:t xml:space="preserve">Reproductive partners of individuals described in population 1, where either partner is </w:t>
      </w:r>
      <w:r w:rsidRPr="00EF60B2">
        <w:rPr>
          <w:i/>
          <w:iCs/>
        </w:rPr>
        <w:t>i</w:t>
      </w:r>
      <w:r w:rsidR="00D54AF5" w:rsidRPr="00EF60B2">
        <w:rPr>
          <w:i/>
          <w:iCs/>
        </w:rPr>
        <w:t>n the first trimester of pregnancy.</w:t>
      </w:r>
    </w:p>
    <w:p w14:paraId="6DE022C5" w14:textId="7C2D8688" w:rsidR="00D54AF5" w:rsidRPr="00EF60B2" w:rsidRDefault="00D54AF5" w:rsidP="00D54AF5">
      <w:pPr>
        <w:pStyle w:val="ListParagraph"/>
        <w:numPr>
          <w:ilvl w:val="0"/>
          <w:numId w:val="66"/>
        </w:numPr>
        <w:rPr>
          <w:i/>
          <w:iCs/>
        </w:rPr>
      </w:pPr>
      <w:r w:rsidRPr="00EF60B2">
        <w:rPr>
          <w:i/>
          <w:iCs/>
        </w:rPr>
        <w:t>Reproductive partners of individuals described in population 1, where carrier status of an autosomal recessive condition associated with pathogenic or likely pathogenic variants of the genes described in (1) has been confirmed.</w:t>
      </w:r>
    </w:p>
    <w:p w14:paraId="4AA2D37B" w14:textId="7EDB367C" w:rsidR="00D54AF5" w:rsidRPr="00EF60B2" w:rsidRDefault="00D54AF5" w:rsidP="00D54AF5">
      <w:pPr>
        <w:pStyle w:val="ListParagraph"/>
        <w:numPr>
          <w:ilvl w:val="0"/>
          <w:numId w:val="66"/>
        </w:numPr>
        <w:rPr>
          <w:i/>
          <w:iCs/>
        </w:rPr>
      </w:pPr>
      <w:r w:rsidRPr="00EF60B2">
        <w:rPr>
          <w:i/>
          <w:iCs/>
        </w:rPr>
        <w:t xml:space="preserve">First trimester diagnostic testing of the potentially affected singleton </w:t>
      </w:r>
      <w:proofErr w:type="spellStart"/>
      <w:r w:rsidRPr="00EF60B2">
        <w:rPr>
          <w:i/>
          <w:iCs/>
        </w:rPr>
        <w:t>fetus</w:t>
      </w:r>
      <w:proofErr w:type="spellEnd"/>
      <w:r w:rsidRPr="00EF60B2">
        <w:rPr>
          <w:i/>
          <w:iCs/>
        </w:rPr>
        <w:t xml:space="preserve"> in a couple identified from any of (1), (2) and (3) as both being carriers of</w:t>
      </w:r>
      <w:r w:rsidR="003B0ABB">
        <w:rPr>
          <w:i/>
          <w:iCs/>
        </w:rPr>
        <w:t xml:space="preserve"> </w:t>
      </w:r>
      <w:r w:rsidRPr="00EF60B2">
        <w:rPr>
          <w:i/>
          <w:iCs/>
        </w:rPr>
        <w:t>autosomal condition, or one partner is a carrier of an X-linked condition, associated with pathogenic or likely pathogenic variants of the genes described in (1)</w:t>
      </w:r>
      <w:r w:rsidR="009D3EFA">
        <w:rPr>
          <w:i/>
          <w:iCs/>
        </w:rPr>
        <w:t>.</w:t>
      </w:r>
    </w:p>
    <w:p w14:paraId="7A9A7E96" w14:textId="2D91B669" w:rsidR="00C30F0A" w:rsidRPr="004D6E95" w:rsidRDefault="00D54AF5" w:rsidP="00863D62">
      <w:pPr>
        <w:pStyle w:val="ListParagraph"/>
        <w:numPr>
          <w:ilvl w:val="0"/>
          <w:numId w:val="66"/>
        </w:numPr>
        <w:rPr>
          <w:i/>
          <w:iCs/>
        </w:rPr>
      </w:pPr>
      <w:r w:rsidRPr="00EF60B2">
        <w:rPr>
          <w:i/>
          <w:iCs/>
        </w:rPr>
        <w:t>Cascade testing of first-degree relative of an individual found to be a carrier of an autosomal recessive or X-linked condition as described in (1)</w:t>
      </w:r>
      <w:r w:rsidR="007757A7" w:rsidRPr="00EF60B2">
        <w:rPr>
          <w:i/>
          <w:iCs/>
        </w:rPr>
        <w:t xml:space="preserve">. However, at the post-PASC meeting, the applicant agreed that a separate population/item for the cascade testing of FDRs is not needed as </w:t>
      </w:r>
      <w:r w:rsidR="009F69B3" w:rsidRPr="00EF60B2">
        <w:rPr>
          <w:i/>
          <w:iCs/>
        </w:rPr>
        <w:t xml:space="preserve">by definition </w:t>
      </w:r>
      <w:r w:rsidR="007757A7" w:rsidRPr="00EF60B2">
        <w:rPr>
          <w:i/>
          <w:iCs/>
        </w:rPr>
        <w:t xml:space="preserve">this population have &gt;10% personal risk </w:t>
      </w:r>
      <w:r w:rsidR="009F69B3" w:rsidRPr="00EF60B2">
        <w:rPr>
          <w:i/>
          <w:iCs/>
        </w:rPr>
        <w:t xml:space="preserve">of being a carrier </w:t>
      </w:r>
      <w:r w:rsidR="007757A7" w:rsidRPr="00EF60B2">
        <w:rPr>
          <w:i/>
          <w:iCs/>
        </w:rPr>
        <w:t>and so are already captured under population 1.</w:t>
      </w:r>
    </w:p>
    <w:p w14:paraId="66003945" w14:textId="2E161D62" w:rsidR="00666B40" w:rsidRDefault="00666B40" w:rsidP="00666B40">
      <w:r w:rsidRPr="00923DBD">
        <w:t>Preconception genetic testing is preferable to antenatal testing</w:t>
      </w:r>
      <w:r w:rsidR="004306C0">
        <w:t xml:space="preserve"> </w:t>
      </w:r>
      <w:proofErr w:type="gramStart"/>
      <w:r w:rsidR="004306C0">
        <w:t>in order to</w:t>
      </w:r>
      <w:proofErr w:type="gramEnd"/>
      <w:r w:rsidR="004306C0">
        <w:t xml:space="preserve"> provide greater </w:t>
      </w:r>
      <w:r w:rsidR="00A16B90">
        <w:t xml:space="preserve">reproductive </w:t>
      </w:r>
      <w:r w:rsidR="007E158B">
        <w:t xml:space="preserve">decision </w:t>
      </w:r>
      <w:r w:rsidR="00A16B90">
        <w:t>options</w:t>
      </w:r>
      <w:r w:rsidR="004306C0">
        <w:t xml:space="preserve"> to potential parents</w:t>
      </w:r>
      <w:r w:rsidR="00B22205">
        <w:t xml:space="preserve">. </w:t>
      </w:r>
      <w:r w:rsidR="00E90162" w:rsidRPr="00923DBD">
        <w:t>However</w:t>
      </w:r>
      <w:r w:rsidRPr="00923DBD">
        <w:t>, if testing takes place during pregnancy</w:t>
      </w:r>
      <w:bookmarkStart w:id="3" w:name="_Hlk81241848"/>
      <w:r w:rsidRPr="00923DBD">
        <w:t xml:space="preserve">, </w:t>
      </w:r>
      <w:r w:rsidR="004306C0">
        <w:t xml:space="preserve">carrier </w:t>
      </w:r>
      <w:r w:rsidRPr="00923DBD">
        <w:t xml:space="preserve">testing of both parents </w:t>
      </w:r>
      <w:r w:rsidR="007E158B">
        <w:t xml:space="preserve">should occur </w:t>
      </w:r>
      <w:r w:rsidRPr="00923DBD">
        <w:t>concurrently without delay</w:t>
      </w:r>
      <w:r w:rsidR="00F84B1C">
        <w:t xml:space="preserve"> </w:t>
      </w:r>
      <w:bookmarkEnd w:id="3"/>
      <w:proofErr w:type="gramStart"/>
      <w:r w:rsidR="00BB78F7">
        <w:t>in order to</w:t>
      </w:r>
      <w:proofErr w:type="gramEnd"/>
      <w:r w:rsidR="00BB78F7">
        <w:t xml:space="preserve"> provide the maximum time to consider the test results</w:t>
      </w:r>
      <w:r w:rsidRPr="00923DBD">
        <w:t xml:space="preserve">. Published studies have demonstrated successful health outcomes </w:t>
      </w:r>
      <w:r w:rsidR="006659F6">
        <w:t xml:space="preserve">such as fewer than </w:t>
      </w:r>
      <w:r w:rsidR="006659F6">
        <w:lastRenderedPageBreak/>
        <w:t>expected TSD cases, and significant decrease in the number of TSD-affected children born to parents previously tested</w:t>
      </w:r>
      <w:r w:rsidR="00F84B1C">
        <w:t xml:space="preserve"> </w:t>
      </w:r>
      <w:r w:rsidRPr="00923DBD">
        <w:t>by a combination of high school genetic testing programs, outreach community programs, opportunistic testing by medical practitioners and preconception testing</w:t>
      </w:r>
      <w:r w:rsidR="00E96718">
        <w:t xml:space="preserve"> </w:t>
      </w:r>
      <w:r w:rsidR="006659F6">
        <w:fldChar w:fldCharType="begin">
          <w:fldData xml:space="preserve">PEVuZE5vdGU+PENpdGU+PEF1dGhvcj5MZXc8L0F1dGhvcj48WWVhcj4yMDEyPC9ZZWFyPjxSZWNO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</w:fldData>
        </w:fldChar>
      </w:r>
      <w:r w:rsidR="006659F6">
        <w:instrText xml:space="preserve"> ADDIN EN.CITE </w:instrText>
      </w:r>
      <w:r w:rsidR="006659F6">
        <w:fldChar w:fldCharType="begin">
          <w:fldData xml:space="preserve">PEVuZE5vdGU+PENpdGU+PEF1dGhvcj5MZXc8L0F1dGhvcj48WWVhcj4yMDEyPC9ZZWFyPjxSZWNO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</w:fldData>
        </w:fldChar>
      </w:r>
      <w:r w:rsidR="006659F6">
        <w:instrText xml:space="preserve"> ADDIN EN.CITE.DATA </w:instrText>
      </w:r>
      <w:r w:rsidR="006659F6">
        <w:fldChar w:fldCharType="end"/>
      </w:r>
      <w:r w:rsidR="006659F6">
        <w:fldChar w:fldCharType="separate"/>
      </w:r>
      <w:r w:rsidR="006659F6">
        <w:rPr>
          <w:noProof/>
        </w:rPr>
        <w:t>(Lew et al., 2012)</w:t>
      </w:r>
      <w:r w:rsidR="006659F6">
        <w:fldChar w:fldCharType="end"/>
      </w:r>
      <w:r w:rsidRPr="00923DBD">
        <w:t>.</w:t>
      </w:r>
    </w:p>
    <w:p w14:paraId="56F71F21" w14:textId="77777777" w:rsidR="002844D5" w:rsidRDefault="007757A7" w:rsidP="00907004">
      <w:pPr>
        <w:rPr>
          <w:rFonts w:asciiTheme="minorHAnsi" w:hAnsiTheme="minorHAnsi" w:cstheme="minorHAnsi"/>
          <w:i/>
        </w:rPr>
      </w:pPr>
      <w:r w:rsidRPr="00E32EFA">
        <w:rPr>
          <w:i/>
          <w:iCs/>
        </w:rPr>
        <w:t xml:space="preserve">PASC considered the merits of limiting the population to individuals of reproductive age or to individuals planning reproduction. PASC considered that this restriction would lead to fewer counselling events downstream, and may prove to be more cost-effective, and/or avoid anxiety in </w:t>
      </w:r>
      <w:r w:rsidR="0020327D" w:rsidRPr="00E32EFA">
        <w:rPr>
          <w:i/>
          <w:iCs/>
        </w:rPr>
        <w:t>individuals</w:t>
      </w:r>
      <w:r w:rsidRPr="00E32EFA">
        <w:rPr>
          <w:i/>
          <w:iCs/>
        </w:rPr>
        <w:t xml:space="preserve"> not planning a pregnancy. However, such testing among Ashkenazi Jews in the past has been proven to be successful in identifying the carriers and avoiding births of children with these severe diseases, and the applicant stated that testing reduces anxiety. </w:t>
      </w:r>
      <w:r w:rsidR="00E32EFA" w:rsidRPr="00D54AF5">
        <w:rPr>
          <w:rFonts w:asciiTheme="minorHAnsi" w:hAnsiTheme="minorHAnsi" w:cstheme="minorHAnsi"/>
          <w:i/>
        </w:rPr>
        <w:t>PASC suggested the applicant should revisit this issue out of session.</w:t>
      </w:r>
    </w:p>
    <w:p w14:paraId="439D41BA" w14:textId="0B3A4F0B" w:rsidR="00AB7B49" w:rsidRPr="00907004" w:rsidRDefault="00E32EFA" w:rsidP="00907004">
      <w:r w:rsidRPr="007757A7">
        <w:rPr>
          <w:rFonts w:asciiTheme="minorHAnsi" w:hAnsiTheme="minorHAnsi" w:cstheme="minorHAnsi"/>
          <w:i/>
        </w:rPr>
        <w:t xml:space="preserve">At the post-PASC meeting, the applicant </w:t>
      </w:r>
      <w:r>
        <w:rPr>
          <w:rFonts w:asciiTheme="minorHAnsi" w:hAnsiTheme="minorHAnsi" w:cstheme="minorHAnsi"/>
          <w:i/>
        </w:rPr>
        <w:t xml:space="preserve">stated </w:t>
      </w:r>
      <w:r w:rsidRPr="00E32EFA">
        <w:rPr>
          <w:rFonts w:asciiTheme="minorHAnsi" w:hAnsiTheme="minorHAnsi"/>
          <w:i/>
          <w:iCs/>
        </w:rPr>
        <w:t xml:space="preserve">it remains supportive of testing long in advance of reproductive decision-making, though acknowledged that the items are more likely to be utilised at the point of conception or in early pregnancy. The applicant requested </w:t>
      </w:r>
      <w:r w:rsidRPr="007757A7">
        <w:rPr>
          <w:rFonts w:asciiTheme="minorHAnsi" w:hAnsiTheme="minorHAnsi" w:cstheme="minorHAnsi"/>
          <w:i/>
        </w:rPr>
        <w:t>the DCAR examine both options for the timing of testing</w:t>
      </w:r>
      <w:r>
        <w:rPr>
          <w:rFonts w:asciiTheme="minorHAnsi" w:hAnsiTheme="minorHAnsi" w:cstheme="minorHAnsi"/>
          <w:i/>
        </w:rPr>
        <w:t>.</w:t>
      </w:r>
    </w:p>
    <w:p w14:paraId="606A3857" w14:textId="2846EA75" w:rsidR="00666B40" w:rsidRDefault="00666B40" w:rsidP="00666B40">
      <w:pPr>
        <w:ind w:left="52"/>
      </w:pPr>
      <w:r>
        <w:rPr>
          <w:i/>
          <w:iCs/>
          <w:u w:val="single"/>
        </w:rPr>
        <w:t xml:space="preserve">Population with the genetic variants </w:t>
      </w:r>
    </w:p>
    <w:p w14:paraId="7166A24C" w14:textId="3AC640BD" w:rsidR="008C09F8" w:rsidRDefault="00B538B5" w:rsidP="00BC1BCD">
      <w:pPr>
        <w:keepNext/>
      </w:pPr>
      <w:r>
        <w:t xml:space="preserve">This </w:t>
      </w:r>
      <w:r w:rsidR="007757A7">
        <w:t xml:space="preserve">application </w:t>
      </w:r>
      <w:r>
        <w:t xml:space="preserve">will </w:t>
      </w:r>
      <w:r w:rsidR="007757A7">
        <w:t>address</w:t>
      </w:r>
      <w:r w:rsidR="00871FD9">
        <w:t xml:space="preserve"> </w:t>
      </w:r>
      <w:r>
        <w:t>the Ashkenazi Jewish population</w:t>
      </w:r>
      <w:r w:rsidR="00C8457A">
        <w:t>,</w:t>
      </w:r>
      <w:r>
        <w:t xml:space="preserve"> as </w:t>
      </w:r>
      <w:r w:rsidR="00082858">
        <w:t>this population is</w:t>
      </w:r>
      <w:r w:rsidR="00666B40">
        <w:t xml:space="preserve"> </w:t>
      </w:r>
      <w:r w:rsidR="008C09F8">
        <w:t>likely to benefit from genetic carrier testing.</w:t>
      </w:r>
      <w:r w:rsidR="00E90162">
        <w:t xml:space="preserve"> </w:t>
      </w:r>
      <w:r w:rsidR="00C64757">
        <w:t>To</w:t>
      </w:r>
      <w:r w:rsidR="007C1E20">
        <w:t xml:space="preserve"> </w:t>
      </w:r>
      <w:r w:rsidR="00666B40">
        <w:t>date, the</w:t>
      </w:r>
      <w:r w:rsidR="00C8457A">
        <w:t>re is a considerable volume of</w:t>
      </w:r>
      <w:r w:rsidR="00666B40">
        <w:t xml:space="preserve"> clinical literature describ</w:t>
      </w:r>
      <w:r w:rsidR="00C8457A">
        <w:t>ing</w:t>
      </w:r>
      <w:r w:rsidR="00666B40">
        <w:t xml:space="preserve"> genetic testing for autosomal recessive genetic variants in the Ashkenazi Jewish</w:t>
      </w:r>
      <w:r w:rsidR="00666B40" w:rsidRPr="003A3B88">
        <w:t xml:space="preserve"> population</w:t>
      </w:r>
      <w:r w:rsidR="00666B40">
        <w:t xml:space="preserve">. </w:t>
      </w:r>
      <w:r w:rsidR="008C09F8">
        <w:fldChar w:fldCharType="begin"/>
      </w:r>
      <w:r w:rsidR="008C09F8">
        <w:instrText xml:space="preserve"> REF _Ref76134044 \h </w:instrText>
      </w:r>
      <w:r w:rsidR="008C09F8">
        <w:fldChar w:fldCharType="separate"/>
      </w:r>
      <w:r w:rsidR="00E1397A">
        <w:t xml:space="preserve">Table </w:t>
      </w:r>
      <w:r w:rsidR="00E1397A">
        <w:rPr>
          <w:noProof/>
        </w:rPr>
        <w:t>2</w:t>
      </w:r>
      <w:r w:rsidR="008C09F8">
        <w:fldChar w:fldCharType="end"/>
      </w:r>
      <w:r w:rsidR="008C09F8">
        <w:t xml:space="preserve"> </w:t>
      </w:r>
      <w:r w:rsidR="008C09F8" w:rsidRPr="00105D9D">
        <w:t>describes the</w:t>
      </w:r>
      <w:r w:rsidR="008C09F8">
        <w:t xml:space="preserve"> estimated carrier frequencies and clinical features of the disorders commonly found among the Ashkenazi Jewish populations.</w:t>
      </w:r>
      <w:bookmarkStart w:id="4" w:name="_Hlk81243136"/>
    </w:p>
    <w:bookmarkEnd w:id="4"/>
    <w:p w14:paraId="2F8CE052" w14:textId="272EE384" w:rsidR="008C09F8" w:rsidRDefault="008C09F8" w:rsidP="008C09F8">
      <w:r>
        <w:t>In 2016, Australia’s total Jewish population was estimated to be 117,903, with the majority identifying as Ashkenazi Jews</w:t>
      </w:r>
      <w:r w:rsidR="006E4B60">
        <w:t xml:space="preserve"> </w:t>
      </w:r>
      <w:r>
        <w:fldChar w:fldCharType="begin"/>
      </w:r>
      <w:r>
        <w:instrText xml:space="preserve"> ADDIN EN.CITE &lt;EndNote&gt;&lt;Cite&gt;&lt;Author&gt;Graham&lt;/Author&gt;&lt;Year&gt;2019&lt;/Year&gt;&lt;RecNum&gt;71&lt;/RecNum&gt;&lt;DisplayText&gt;(Graham &amp;amp; Narunsky, 2019)&lt;/DisplayText&gt;&lt;record&gt;&lt;rec-number&gt;71&lt;/rec-number&gt;&lt;foreign-keys&gt;&lt;key app="EN" db-id="tvd2x2aeprp90te22eox9tvxfe2a0xv0tdfs" timestamp="1623373160"&gt;71&lt;/key&gt;&lt;/foreign-keys&gt;&lt;ref-type name="Report"&gt;27&lt;/ref-type&gt;&lt;contributors&gt;&lt;authors&gt;&lt;author&gt;Graham, D.&lt;/author&gt;&lt;author&gt;Narunsky, L.&lt;/author&gt;&lt;/authors&gt;&lt;tertiary-authors&gt;&lt;author&gt;Jewish Community Appeal (JCA)&lt;/author&gt;&lt;/tertiary-authors&gt;&lt;/contributors&gt;&lt;titles&gt;&lt;title&gt;The Jewish population of Australia- Key findings from the 2016 census&lt;/title&gt;&lt;/titles&gt;&lt;dates&gt;&lt;year&gt;2019&lt;/year&gt;&lt;/dates&gt;&lt;pub-location&gt;Sydney, Australia&lt;/pub-location&gt;&lt;publisher&gt;Monash University&amp;apos;s Australian Centre for Jewish Civilisation- Jewish Community Appeal&lt;/publisher&gt;&lt;urls&gt;&lt;related-urls&gt;&lt;url&gt;https://jca.org.au/wp-content/uploads/2020/06/Census-Report-2016-1.1.pdf&lt;/url&gt;&lt;/related-urls&gt;&lt;/urls&gt;&lt;access-date&gt;2 July 2021&lt;/access-date&gt;&lt;/record&gt;&lt;/Cite&gt;&lt;/EndNote&gt;</w:instrText>
      </w:r>
      <w:r>
        <w:fldChar w:fldCharType="separate"/>
      </w:r>
      <w:r>
        <w:rPr>
          <w:noProof/>
        </w:rPr>
        <w:t>(Graham &amp; Narunsky, 2019)</w:t>
      </w:r>
      <w:r>
        <w:fldChar w:fldCharType="end"/>
      </w:r>
      <w:r>
        <w:t xml:space="preserve">. The overwhelming majority of the Australian Ashkenazi Jewish population live in the urban centres of Melbourne and Sydney (83.9%). In the five years between 2011 and 2016, the recorded Jewish population in Australia grew by only one per cent, a sharp decrease in growth compared to 2006-2011, when six per cent growth was recorded </w:t>
      </w:r>
      <w:r>
        <w:fldChar w:fldCharType="begin"/>
      </w:r>
      <w:r>
        <w:instrText xml:space="preserve"> ADDIN EN.CITE &lt;EndNote&gt;&lt;Cite&gt;&lt;Author&gt;Graham&lt;/Author&gt;&lt;Year&gt;2019&lt;/Year&gt;&lt;RecNum&gt;71&lt;/RecNum&gt;&lt;DisplayText&gt;(Graham &amp;amp; Narunsky, 2019)&lt;/DisplayText&gt;&lt;record&gt;&lt;rec-number&gt;71&lt;/rec-number&gt;&lt;foreign-keys&gt;&lt;key app="EN" db-id="tvd2x2aeprp90te22eox9tvxfe2a0xv0tdfs" timestamp="1623373160"&gt;71&lt;/key&gt;&lt;/foreign-keys&gt;&lt;ref-type name="Report"&gt;27&lt;/ref-type&gt;&lt;contributors&gt;&lt;authors&gt;&lt;author&gt;Graham, D.&lt;/author&gt;&lt;author&gt;Narunsky, L.&lt;/author&gt;&lt;/authors&gt;&lt;tertiary-authors&gt;&lt;author&gt;Jewish Community Appeal (JCA)&lt;/author&gt;&lt;/tertiary-authors&gt;&lt;/contributors&gt;&lt;titles&gt;&lt;title&gt;The Jewish population of Australia- Key findings from the 2016 census&lt;/title&gt;&lt;/titles&gt;&lt;dates&gt;&lt;year&gt;2019&lt;/year&gt;&lt;/dates&gt;&lt;pub-location&gt;Sydney, Australia&lt;/pub-location&gt;&lt;publisher&gt;Monash University&amp;apos;s Australian Centre for Jewish Civilisation- Jewish Community Appeal&lt;/publisher&gt;&lt;urls&gt;&lt;related-urls&gt;&lt;url&gt;https://jca.org.au/wp-content/uploads/2020/06/Census-Report-2016-1.1.pdf&lt;/url&gt;&lt;/related-urls&gt;&lt;/urls&gt;&lt;access-date&gt;2 July 2021&lt;/access-date&gt;&lt;/record&gt;&lt;/Cite&gt;&lt;/EndNote&gt;</w:instrText>
      </w:r>
      <w:r>
        <w:fldChar w:fldCharType="separate"/>
      </w:r>
      <w:r>
        <w:rPr>
          <w:noProof/>
        </w:rPr>
        <w:t>(Graham &amp; Narunsky, 2019)</w:t>
      </w:r>
      <w:r>
        <w:fldChar w:fldCharType="end"/>
      </w:r>
      <w:r>
        <w:t>. This might be due to changes in population growth, changes in self-identification as Jewish, or loss of knowledge of Jewish ancestry.</w:t>
      </w:r>
    </w:p>
    <w:p w14:paraId="23793CCE" w14:textId="62AE58B7" w:rsidR="008C09F8" w:rsidRDefault="008C09F8" w:rsidP="008C09F8">
      <w:r>
        <w:t>Overall, more than 80 per cent of Australian Ashkenazi Jewish individuals in the reproductive age group have not had, or no longer have, the opportunity to participate in existing Jewish high school-based screening programs. This is because the school-based program is now only offered in New South Wales (the Victorian program having ceased operation due to financial constraints)</w:t>
      </w:r>
      <w:r w:rsidR="006E4B60">
        <w:t xml:space="preserve"> </w:t>
      </w:r>
      <w:r>
        <w:t xml:space="preserve">in the six schools with the highest numbers of Ashkenazi Jewish student enrolments. In Australian Jewish communities living outside of Melbourne and Sydney, where no high school-based screening programs were conducted, the proportion of unscreened Ashkenazi Jewish individuals of reproductive age is likely to be even higher </w:t>
      </w:r>
      <w:r>
        <w:fldChar w:fldCharType="begin"/>
      </w:r>
      <w:r>
        <w:instrText xml:space="preserve"> ADDIN EN.CITE &lt;EndNote&gt;&lt;Cite&gt;&lt;Author&gt;HGSA&lt;/Author&gt;&lt;Year&gt;2015&lt;/Year&gt;&lt;RecNum&gt;4&lt;/RecNum&gt;&lt;DisplayText&gt;(HGSA, 2015)&lt;/DisplayText&gt;&lt;record&gt;&lt;rec-number&gt;4&lt;/rec-number&gt;&lt;foreign-keys&gt;&lt;key app="EN" db-id="tvd2x2aeprp90te22eox9tvxfe2a0xv0tdfs" timestamp="1623373157"&gt;4&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fldChar w:fldCharType="separate"/>
      </w:r>
      <w:r>
        <w:rPr>
          <w:noProof/>
        </w:rPr>
        <w:t>(HGSA, 2015)</w:t>
      </w:r>
      <w:r>
        <w:fldChar w:fldCharType="end"/>
      </w:r>
      <w:r>
        <w:t>.</w:t>
      </w:r>
    </w:p>
    <w:p w14:paraId="1B66C1E6" w14:textId="01D01003" w:rsidR="008C09F8" w:rsidRDefault="008C09F8" w:rsidP="008C09F8">
      <w:r w:rsidRPr="00551E57">
        <w:t xml:space="preserve">A small number of recessive genetic conditions are responsible for significant morbidity and mortality in the </w:t>
      </w:r>
      <w:r>
        <w:t>Ashkenazi Jewish</w:t>
      </w:r>
      <w:r w:rsidRPr="00551E57">
        <w:t xml:space="preserve"> population</w:t>
      </w:r>
      <w:r>
        <w:t xml:space="preserve">. </w:t>
      </w:r>
      <w:r w:rsidRPr="00551E57">
        <w:t xml:space="preserve">Although </w:t>
      </w:r>
      <w:r>
        <w:t xml:space="preserve">some of these </w:t>
      </w:r>
      <w:r w:rsidRPr="00551E57">
        <w:t xml:space="preserve">conditions </w:t>
      </w:r>
      <w:r>
        <w:t xml:space="preserve">are considered </w:t>
      </w:r>
      <w:r w:rsidRPr="00551E57">
        <w:t xml:space="preserve">rare in </w:t>
      </w:r>
      <w:r w:rsidR="004306C0">
        <w:t xml:space="preserve">the general </w:t>
      </w:r>
      <w:r w:rsidR="007C1E20">
        <w:t xml:space="preserve">Australian </w:t>
      </w:r>
      <w:r w:rsidR="004306C0">
        <w:t>population</w:t>
      </w:r>
      <w:r w:rsidRPr="00551E57">
        <w:t xml:space="preserve">, </w:t>
      </w:r>
      <w:r>
        <w:t>approximately</w:t>
      </w:r>
      <w:r w:rsidRPr="00551E57">
        <w:t xml:space="preserve"> </w:t>
      </w:r>
      <w:r w:rsidR="006E4B60">
        <w:t>one</w:t>
      </w:r>
      <w:r w:rsidR="006E4B60" w:rsidRPr="00551E57">
        <w:t xml:space="preserve"> </w:t>
      </w:r>
      <w:r w:rsidRPr="00551E57">
        <w:t xml:space="preserve">in </w:t>
      </w:r>
      <w:r w:rsidR="006E4B60">
        <w:t>five</w:t>
      </w:r>
      <w:r w:rsidRPr="00551E57">
        <w:t xml:space="preserve"> (20%) </w:t>
      </w:r>
      <w:r>
        <w:t>of Ashkenazi Jewish</w:t>
      </w:r>
      <w:r w:rsidRPr="00551E57">
        <w:t xml:space="preserve"> individuals </w:t>
      </w:r>
      <w:r>
        <w:t>who undergo genetic testing</w:t>
      </w:r>
      <w:r w:rsidRPr="00551E57">
        <w:t xml:space="preserve"> will be carriers for one or more of these conditions</w:t>
      </w:r>
      <w:r>
        <w:t xml:space="preserve">. </w:t>
      </w:r>
      <w:r w:rsidRPr="004E138A">
        <w:t xml:space="preserve">The clinical characteristics, mode of inheritance and prevalence of </w:t>
      </w:r>
      <w:r>
        <w:t xml:space="preserve">the conditions recommended to be tested for </w:t>
      </w:r>
      <w:r w:rsidRPr="004E138A">
        <w:t>are summarised in</w:t>
      </w:r>
      <w:r w:rsidR="000B2FC0">
        <w:t xml:space="preserve"> </w:t>
      </w:r>
      <w:r w:rsidR="000B2FC0">
        <w:fldChar w:fldCharType="begin"/>
      </w:r>
      <w:r w:rsidR="000B2FC0">
        <w:instrText xml:space="preserve"> REF _Ref76134044 \h </w:instrText>
      </w:r>
      <w:r w:rsidR="000B2FC0">
        <w:fldChar w:fldCharType="separate"/>
      </w:r>
      <w:r w:rsidR="000B2FC0">
        <w:t xml:space="preserve">Table </w:t>
      </w:r>
      <w:r w:rsidR="000B2FC0">
        <w:rPr>
          <w:noProof/>
        </w:rPr>
        <w:t>2</w:t>
      </w:r>
      <w:r w:rsidR="000B2FC0">
        <w:fldChar w:fldCharType="end"/>
      </w:r>
      <w:r w:rsidRPr="004E138A">
        <w:t>.</w:t>
      </w:r>
      <w:r w:rsidRPr="00EC1C52">
        <w:t xml:space="preserve"> </w:t>
      </w:r>
      <w:r w:rsidRPr="00BC1BCD">
        <w:t xml:space="preserve">Given the prevalence of these conditions in the Ashkenazi Jewish population, and the current state of the evidence base this application will consider </w:t>
      </w:r>
      <w:r w:rsidR="007757A7">
        <w:t xml:space="preserve">testing of the </w:t>
      </w:r>
      <w:r w:rsidR="00316040" w:rsidRPr="001C3AA1">
        <w:rPr>
          <w:rStyle w:val="Emphasis"/>
          <w:i w:val="0"/>
          <w:iCs w:val="0"/>
        </w:rPr>
        <w:t>genes associated with nine severe monogenic disorders:</w:t>
      </w:r>
      <w:r w:rsidR="00316040" w:rsidRPr="008D4C6A">
        <w:rPr>
          <w:rStyle w:val="Emphasis"/>
        </w:rPr>
        <w:t xml:space="preserve"> </w:t>
      </w:r>
      <w:r w:rsidR="00F71F53" w:rsidRPr="002F1C7A">
        <w:rPr>
          <w:rFonts w:asciiTheme="minorHAnsi" w:hAnsiTheme="minorHAnsi" w:cstheme="minorHAnsi"/>
          <w:iCs/>
        </w:rPr>
        <w:t>TSD, CD, FD, MLD, GSD1, FA, GD, NPD and BS</w:t>
      </w:r>
      <w:r w:rsidRPr="008D4C6A">
        <w:t xml:space="preserve">. It should </w:t>
      </w:r>
      <w:r>
        <w:t xml:space="preserve">be noted that </w:t>
      </w:r>
      <w:r w:rsidRPr="00EC1C52">
        <w:rPr>
          <w:i/>
          <w:iCs/>
        </w:rPr>
        <w:t>CFTR</w:t>
      </w:r>
      <w:r>
        <w:t xml:space="preserve"> and </w:t>
      </w:r>
      <w:r w:rsidRPr="00EC1C52">
        <w:rPr>
          <w:i/>
          <w:iCs/>
        </w:rPr>
        <w:t>SM</w:t>
      </w:r>
      <w:r w:rsidR="007C1E20">
        <w:rPr>
          <w:i/>
          <w:iCs/>
        </w:rPr>
        <w:t>N</w:t>
      </w:r>
      <w:r w:rsidR="00E1397A">
        <w:rPr>
          <w:i/>
          <w:iCs/>
        </w:rPr>
        <w:t>1</w:t>
      </w:r>
      <w:r>
        <w:t xml:space="preserve"> are </w:t>
      </w:r>
      <w:r>
        <w:lastRenderedPageBreak/>
        <w:t xml:space="preserve">equally prevalent in the non-Ashkenazi Jewish Australian population, and publicly funded carrier testing for these genes (plus </w:t>
      </w:r>
      <w:r w:rsidR="00F71F53">
        <w:t>FXS</w:t>
      </w:r>
      <w:r>
        <w:t xml:space="preserve">) </w:t>
      </w:r>
      <w:r w:rsidR="00227C16">
        <w:t xml:space="preserve">has already been </w:t>
      </w:r>
      <w:r w:rsidR="00C8457A">
        <w:t>supported</w:t>
      </w:r>
      <w:r>
        <w:t xml:space="preserve"> by MSAC (MSAC application 1573).</w:t>
      </w:r>
    </w:p>
    <w:p w14:paraId="7B935A48" w14:textId="515C972B" w:rsidR="004C266D" w:rsidRDefault="008C09F8" w:rsidP="004C266D">
      <w:r>
        <w:t xml:space="preserve">Further, the Human Genetics Society of Australasia (HGSA) </w:t>
      </w:r>
      <w:r>
        <w:fldChar w:fldCharType="begin"/>
      </w:r>
      <w:r>
        <w:instrText xml:space="preserve"> ADDIN EN.CITE &lt;EndNote&gt;&lt;Cite&gt;&lt;Author&gt;HGSA&lt;/Author&gt;&lt;Year&gt;2015&lt;/Year&gt;&lt;RecNum&gt;4&lt;/RecNum&gt;&lt;DisplayText&gt;(HGSA, 2015)&lt;/DisplayText&gt;&lt;record&gt;&lt;rec-number&gt;4&lt;/rec-number&gt;&lt;foreign-keys&gt;&lt;key app="EN" db-id="tvd2x2aeprp90te22eox9tvxfe2a0xv0tdfs" timestamp="1623373157"&gt;4&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fldChar w:fldCharType="separate"/>
      </w:r>
      <w:r>
        <w:rPr>
          <w:noProof/>
        </w:rPr>
        <w:t>(HGSA, 2015)</w:t>
      </w:r>
      <w:r>
        <w:fldChar w:fldCharType="end"/>
      </w:r>
      <w:r>
        <w:t xml:space="preserve">) and the </w:t>
      </w:r>
      <w:r w:rsidRPr="00E60B13">
        <w:t>Royal Australian and New Zealand College of Obstetricians and Gynaecologists</w:t>
      </w:r>
      <w:r>
        <w:t xml:space="preserve"> (RANZCOG) </w:t>
      </w:r>
      <w:r>
        <w:fldChar w:fldCharType="begin"/>
      </w:r>
      <w:r>
        <w:instrText xml:space="preserve"> ADDIN EN.CITE &lt;EndNote&gt;&lt;Cite&gt;&lt;Author&gt;RANZCOG&lt;/Author&gt;&lt;Year&gt;2019&lt;/Year&gt;&lt;RecNum&gt;7&lt;/RecNum&gt;&lt;DisplayText&gt;(RANZCOG, 2019)&lt;/DisplayText&gt;&lt;record&gt;&lt;rec-number&gt;7&lt;/rec-number&gt;&lt;foreign-keys&gt;&lt;key app="EN" db-id="tvd2x2aeprp90te22eox9tvxfe2a0xv0tdfs" timestamp="1623373158"&gt;7&lt;/key&gt;&lt;/foreign-keys&gt;&lt;ref-type name="Web Page"&gt;12&lt;/ref-type&gt;&lt;contributors&gt;&lt;authors&gt;&lt;author&gt;RANZCOG&lt;/author&gt;&lt;/authors&gt;&lt;/contributors&gt;&lt;titles&gt;&lt;title&gt;Genetic carrier screening&lt;/title&gt;&lt;/titles&gt;&lt;volume&gt;2020&lt;/volume&gt;&lt;number&gt;21st September&lt;/number&gt;&lt;dates&gt;&lt;year&gt;2019&lt;/year&gt;&lt;/dates&gt;&lt;pub-location&gt;Melbourne, Victoria&lt;/pub-location&gt;&lt;publisher&gt;RANCOG&lt;/publisher&gt;&lt;urls&gt;&lt;related-urls&gt;&lt;url&gt;https://ranzcog.edu.au/RANZCOG_SITE/media/RANZCOG-MEDIA/Women%27s%20Health/Statement%20and%20guidelines/Clinical-Obstetrics/Genetic-carrier-screening(C-Obs-63)New-March-2019_1.pdf?ext=.pdf&lt;/url&gt;&lt;/related-urls&gt;&lt;/urls&gt;&lt;/record&gt;&lt;/Cite&gt;&lt;/EndNote&gt;</w:instrText>
      </w:r>
      <w:r>
        <w:fldChar w:fldCharType="separate"/>
      </w:r>
      <w:r>
        <w:rPr>
          <w:noProof/>
        </w:rPr>
        <w:t>(RANZCOG, 2019)</w:t>
      </w:r>
      <w:r>
        <w:fldChar w:fldCharType="end"/>
      </w:r>
      <w:r>
        <w:t xml:space="preserve"> recommend offering Ashkenazi Jews access to testing for TSD</w:t>
      </w:r>
      <w:r w:rsidRPr="00D2201F">
        <w:t xml:space="preserve">, </w:t>
      </w:r>
      <w:r>
        <w:t>CF, NPD,</w:t>
      </w:r>
      <w:r w:rsidRPr="00D2201F">
        <w:t xml:space="preserve"> </w:t>
      </w:r>
      <w:r>
        <w:t>FA</w:t>
      </w:r>
      <w:r w:rsidRPr="00D2201F">
        <w:t xml:space="preserve">, </w:t>
      </w:r>
      <w:r>
        <w:t>FD</w:t>
      </w:r>
      <w:r w:rsidRPr="00923DBD">
        <w:t xml:space="preserve">, </w:t>
      </w:r>
      <w:r>
        <w:t>BS</w:t>
      </w:r>
      <w:r w:rsidRPr="00923DBD">
        <w:t xml:space="preserve">, </w:t>
      </w:r>
      <w:r>
        <w:t>CD</w:t>
      </w:r>
      <w:r w:rsidRPr="00923DBD">
        <w:t xml:space="preserve"> and </w:t>
      </w:r>
      <w:r>
        <w:t>MLD, because of the relatively high prevalence</w:t>
      </w:r>
      <w:r w:rsidR="007C1E20">
        <w:t xml:space="preserve"> of these diseases</w:t>
      </w:r>
      <w:r>
        <w:t xml:space="preserve"> among Ashkenazi Jews </w:t>
      </w:r>
      <w:r w:rsidR="007C1E20">
        <w:t xml:space="preserve">compared to </w:t>
      </w:r>
      <w:r>
        <w:t xml:space="preserve">the general population. </w:t>
      </w:r>
    </w:p>
    <w:p w14:paraId="7516440D" w14:textId="77777777" w:rsidR="003B2EF3" w:rsidRDefault="003B2EF3" w:rsidP="004C266D">
      <w:pPr>
        <w:sectPr w:rsidR="003B2EF3" w:rsidSect="006C5509">
          <w:footerReference w:type="even" r:id="rId9"/>
          <w:footerReference w:type="default" r:id="rId10"/>
          <w:pgSz w:w="11906" w:h="16838"/>
          <w:pgMar w:top="682" w:right="1134" w:bottom="709" w:left="1191" w:header="709" w:footer="709" w:gutter="0"/>
          <w:pgNumType w:start="0"/>
          <w:cols w:space="708"/>
          <w:titlePg/>
          <w:docGrid w:linePitch="360"/>
        </w:sectPr>
      </w:pPr>
    </w:p>
    <w:p w14:paraId="639D51AA" w14:textId="7A190E20" w:rsidR="003B2EF3" w:rsidRDefault="003B2EF3" w:rsidP="003B2EF3">
      <w:pPr>
        <w:pStyle w:val="Caption"/>
      </w:pPr>
      <w:bookmarkStart w:id="7" w:name="_Ref76134044"/>
      <w:r>
        <w:lastRenderedPageBreak/>
        <w:t xml:space="preserve">Table </w:t>
      </w:r>
      <w:r>
        <w:fldChar w:fldCharType="begin"/>
      </w:r>
      <w:r>
        <w:instrText xml:space="preserve"> SEQ Table \* ARABIC </w:instrText>
      </w:r>
      <w:r>
        <w:fldChar w:fldCharType="separate"/>
      </w:r>
      <w:r w:rsidR="00E1397A">
        <w:rPr>
          <w:noProof/>
        </w:rPr>
        <w:t>2</w:t>
      </w:r>
      <w:r>
        <w:fldChar w:fldCharType="end"/>
      </w:r>
      <w:bookmarkEnd w:id="7"/>
      <w:r>
        <w:t xml:space="preserve"> </w:t>
      </w:r>
      <w:r w:rsidRPr="00356619">
        <w:tab/>
        <w:t>Characteristics of disorders recommended to be tested for in individuals with a &gt;10% personal risk of being a heterozygous genetic carrier</w:t>
      </w:r>
    </w:p>
    <w:tbl>
      <w:tblPr>
        <w:tblStyle w:val="TableGrid"/>
        <w:tblW w:w="5000" w:type="pct"/>
        <w:tblInd w:w="0" w:type="dxa"/>
        <w:tblLook w:val="04A0" w:firstRow="1" w:lastRow="0" w:firstColumn="1" w:lastColumn="0" w:noHBand="0" w:noVBand="1"/>
      </w:tblPr>
      <w:tblGrid>
        <w:gridCol w:w="1506"/>
        <w:gridCol w:w="2487"/>
        <w:gridCol w:w="2614"/>
        <w:gridCol w:w="3073"/>
        <w:gridCol w:w="2039"/>
        <w:gridCol w:w="3406"/>
      </w:tblGrid>
      <w:tr w:rsidR="003B2EF3" w:rsidRPr="00E82F54" w14:paraId="37F5EF33" w14:textId="77777777" w:rsidTr="007C3C21">
        <w:trPr>
          <w:tblHeader/>
        </w:trPr>
        <w:tc>
          <w:tcPr>
            <w:tcW w:w="498" w:type="pct"/>
            <w:tcBorders>
              <w:bottom w:val="single" w:sz="4" w:space="0" w:color="auto"/>
            </w:tcBorders>
            <w:shd w:val="clear" w:color="auto" w:fill="auto"/>
          </w:tcPr>
          <w:p w14:paraId="2552CF36" w14:textId="77777777" w:rsidR="003B2EF3" w:rsidRPr="00E82F54" w:rsidRDefault="003B2EF3" w:rsidP="00024485">
            <w:pPr>
              <w:pStyle w:val="TableHEADER"/>
            </w:pPr>
            <w:r>
              <w:t>Condition</w:t>
            </w:r>
          </w:p>
        </w:tc>
        <w:tc>
          <w:tcPr>
            <w:tcW w:w="822" w:type="pct"/>
            <w:tcBorders>
              <w:bottom w:val="single" w:sz="4" w:space="0" w:color="auto"/>
            </w:tcBorders>
            <w:shd w:val="clear" w:color="auto" w:fill="auto"/>
          </w:tcPr>
          <w:p w14:paraId="74E40608" w14:textId="77777777" w:rsidR="003B2EF3" w:rsidRPr="00E82F54" w:rsidRDefault="003B2EF3" w:rsidP="00024485">
            <w:pPr>
              <w:pStyle w:val="TableHEADER"/>
            </w:pPr>
            <w:r>
              <w:t>Clinical features</w:t>
            </w:r>
          </w:p>
        </w:tc>
        <w:tc>
          <w:tcPr>
            <w:tcW w:w="864" w:type="pct"/>
            <w:tcBorders>
              <w:bottom w:val="single" w:sz="4" w:space="0" w:color="auto"/>
            </w:tcBorders>
            <w:shd w:val="clear" w:color="auto" w:fill="auto"/>
          </w:tcPr>
          <w:p w14:paraId="6AC862AE" w14:textId="77777777" w:rsidR="003B2EF3" w:rsidRPr="00E82F54" w:rsidRDefault="003B2EF3" w:rsidP="00024485">
            <w:pPr>
              <w:pStyle w:val="TableHEADER"/>
            </w:pPr>
            <w:r>
              <w:t>Mode of inheritance and cause of condition</w:t>
            </w:r>
          </w:p>
        </w:tc>
        <w:tc>
          <w:tcPr>
            <w:tcW w:w="1016" w:type="pct"/>
            <w:tcBorders>
              <w:bottom w:val="single" w:sz="4" w:space="0" w:color="auto"/>
            </w:tcBorders>
            <w:shd w:val="clear" w:color="auto" w:fill="auto"/>
          </w:tcPr>
          <w:p w14:paraId="247E9E21" w14:textId="77777777" w:rsidR="003B2EF3" w:rsidRPr="00E82F54" w:rsidRDefault="003B2EF3" w:rsidP="00024485">
            <w:pPr>
              <w:pStyle w:val="TableHEADER"/>
            </w:pPr>
            <w:r>
              <w:t>Treatment and/or management</w:t>
            </w:r>
          </w:p>
        </w:tc>
        <w:tc>
          <w:tcPr>
            <w:tcW w:w="674" w:type="pct"/>
            <w:tcBorders>
              <w:bottom w:val="single" w:sz="4" w:space="0" w:color="auto"/>
            </w:tcBorders>
            <w:shd w:val="clear" w:color="auto" w:fill="auto"/>
          </w:tcPr>
          <w:p w14:paraId="288527A4" w14:textId="3922FC36" w:rsidR="003B2EF3" w:rsidRPr="00E82F54" w:rsidRDefault="003B2EF3" w:rsidP="00024485">
            <w:pPr>
              <w:pStyle w:val="TableHEADER"/>
            </w:pPr>
            <w:r>
              <w:t xml:space="preserve">Prevalence and carrier frequency </w:t>
            </w:r>
            <w:r w:rsidRPr="0025524C">
              <w:t xml:space="preserve">in </w:t>
            </w:r>
            <w:r w:rsidR="00666B40">
              <w:t xml:space="preserve">Ashkenazi Jewish </w:t>
            </w:r>
            <w:r w:rsidRPr="0025524C">
              <w:t>population</w:t>
            </w:r>
          </w:p>
        </w:tc>
        <w:tc>
          <w:tcPr>
            <w:tcW w:w="1126" w:type="pct"/>
            <w:tcBorders>
              <w:bottom w:val="single" w:sz="4" w:space="0" w:color="auto"/>
            </w:tcBorders>
            <w:shd w:val="clear" w:color="auto" w:fill="auto"/>
          </w:tcPr>
          <w:p w14:paraId="174E7547" w14:textId="77777777" w:rsidR="003B2EF3" w:rsidRPr="00E82F54" w:rsidRDefault="003B2EF3" w:rsidP="00024485">
            <w:pPr>
              <w:pStyle w:val="TableHEADER"/>
            </w:pPr>
            <w:r>
              <w:t>Carrier testing</w:t>
            </w:r>
          </w:p>
        </w:tc>
      </w:tr>
      <w:tr w:rsidR="003B2EF3" w:rsidRPr="00E82F54" w14:paraId="0AB5F3A7" w14:textId="77777777" w:rsidTr="007C3C21">
        <w:tc>
          <w:tcPr>
            <w:tcW w:w="498" w:type="pct"/>
            <w:tcBorders>
              <w:bottom w:val="single" w:sz="4" w:space="0" w:color="auto"/>
            </w:tcBorders>
          </w:tcPr>
          <w:p w14:paraId="70E63929" w14:textId="1C960A5F" w:rsidR="003B2EF3" w:rsidRPr="00FA4A2E" w:rsidRDefault="003B2EF3" w:rsidP="00024485">
            <w:pPr>
              <w:pStyle w:val="Tabletext"/>
            </w:pPr>
            <w:bookmarkStart w:id="8" w:name="_Hlk76561385"/>
            <w:bookmarkStart w:id="9" w:name="_Hlk76122973"/>
            <w:r w:rsidRPr="004E138A">
              <w:t>Tay-Sachs disease</w:t>
            </w:r>
            <w:r>
              <w:t xml:space="preserve"> (TSD</w:t>
            </w:r>
            <w:bookmarkEnd w:id="8"/>
            <w:r>
              <w:t xml:space="preserve">), </w:t>
            </w:r>
            <w:r w:rsidRPr="004E138A">
              <w:t>a lysosomal storage disorder</w:t>
            </w:r>
            <w:r>
              <w:t xml:space="preserve"> </w:t>
            </w:r>
            <w:r>
              <w:fldChar w:fldCharType="begin"/>
            </w:r>
            <w:r>
              <w:instrText xml:space="preserve"> ADDIN EN.CITE &lt;EndNote&gt;&lt;Cite&gt;&lt;Author&gt;NIH&lt;/Author&gt;&lt;Year&gt;2012&lt;/Year&gt;&lt;RecNum&gt;37&lt;/RecNum&gt;&lt;DisplayText&gt;(NIH, 2012b)&lt;/DisplayText&gt;&lt;record&gt;&lt;rec-number&gt;37&lt;/rec-number&gt;&lt;foreign-keys&gt;&lt;key app="EN" db-id="tvd2x2aeprp90te22eox9tvxfe2a0xv0tdfs" timestamp="1623373159"&gt;37&lt;/key&gt;&lt;/foreign-keys&gt;&lt;ref-type name="Web Page"&gt;12&lt;/ref-type&gt;&lt;contributors&gt;&lt;authors&gt;&lt;author&gt;NIH&lt;/author&gt;&lt;/authors&gt;&lt;/contributors&gt;&lt;titles&gt;&lt;title&gt;Tay-Sachs disease&lt;/title&gt;&lt;secondary-title&gt;Genetics Home Reference&lt;/secondary-title&gt;&lt;/titles&gt;&lt;volume&gt;2020&lt;/volume&gt;&lt;number&gt;18th August&lt;/number&gt;&lt;dates&gt;&lt;year&gt;2012&lt;/year&gt;&lt;/dates&gt;&lt;pub-location&gt;Bethesda, Maryland, USA&lt;/pub-location&gt;&lt;publisher&gt;U.S. National Institutes of Health and National Library of Medicine&lt;/publisher&gt;&lt;urls&gt;&lt;related-urls&gt;&lt;url&gt;https://ghr.nlm.nih.gov/condition/tay-sachs-disease&lt;/url&gt;&lt;/related-urls&gt;&lt;/urls&gt;&lt;/record&gt;&lt;/Cite&gt;&lt;/EndNote&gt;</w:instrText>
            </w:r>
            <w:r>
              <w:fldChar w:fldCharType="separate"/>
            </w:r>
            <w:r>
              <w:rPr>
                <w:noProof/>
              </w:rPr>
              <w:t>(NIH, 2012b)</w:t>
            </w:r>
            <w:r>
              <w:fldChar w:fldCharType="end"/>
            </w:r>
          </w:p>
        </w:tc>
        <w:tc>
          <w:tcPr>
            <w:tcW w:w="822" w:type="pct"/>
            <w:tcBorders>
              <w:bottom w:val="single" w:sz="4" w:space="0" w:color="auto"/>
            </w:tcBorders>
          </w:tcPr>
          <w:p w14:paraId="4B2BDE98" w14:textId="77777777" w:rsidR="003B2EF3" w:rsidRPr="00FA4A2E" w:rsidRDefault="003B2EF3" w:rsidP="00024485">
            <w:pPr>
              <w:pStyle w:val="Tabletext"/>
            </w:pPr>
            <w:r>
              <w:t>T</w:t>
            </w:r>
            <w:r w:rsidRPr="004E138A">
              <w:t>ypically appears in infants aged 3</w:t>
            </w:r>
            <w:r>
              <w:t>-</w:t>
            </w:r>
            <w:r w:rsidRPr="004E138A">
              <w:t>6 months, when normal development slows, and muscles used for movement weaken, resulting in a loss of motor skills such as turning over, sitting, and crawling. Disease progression is a result of neurons in the brain and spinal cord gradually being destroyed, with symptoms including an exaggerated startle reaction to loud noises, seizures, vision and hearing loss, intellectual disability, and paralysis</w:t>
            </w:r>
            <w:r>
              <w:t>/</w:t>
            </w:r>
            <w:r w:rsidRPr="00EF4464">
              <w:t>spasticity</w:t>
            </w:r>
            <w:r w:rsidRPr="004E138A">
              <w:t>. Children with severe infantile form of T</w:t>
            </w:r>
            <w:r>
              <w:t>SD</w:t>
            </w:r>
            <w:r w:rsidRPr="004E138A">
              <w:t xml:space="preserve"> usually only live into early childhood</w:t>
            </w:r>
            <w:r>
              <w:t xml:space="preserve"> (&lt;4 years)</w:t>
            </w:r>
            <w:r w:rsidRPr="004E138A">
              <w:t>. Although there are other milder, late-onset forms of T</w:t>
            </w:r>
            <w:r>
              <w:t>SD</w:t>
            </w:r>
            <w:r w:rsidRPr="004E138A">
              <w:t xml:space="preserve"> that may occur in childhood, adolescence, or adulthood, these forms are extremely rare</w:t>
            </w:r>
            <w:r>
              <w:t xml:space="preserve"> </w:t>
            </w:r>
            <w:r>
              <w:fldChar w:fldCharType="begin"/>
            </w:r>
            <w:r>
              <w:instrText xml:space="preserve"> ADDIN EN.CITE &lt;EndNote&gt;&lt;Cite&gt;&lt;Author&gt;NIH&lt;/Author&gt;&lt;Year&gt;2012&lt;/Year&gt;&lt;RecNum&gt;37&lt;/RecNum&gt;&lt;DisplayText&gt;(NIH, 2012b)&lt;/DisplayText&gt;&lt;record&gt;&lt;rec-number&gt;37&lt;/rec-number&gt;&lt;foreign-keys&gt;&lt;key app="EN" db-id="tvd2x2aeprp90te22eox9tvxfe2a0xv0tdfs" timestamp="1623373159"&gt;37&lt;/key&gt;&lt;/foreign-keys&gt;&lt;ref-type name="Web Page"&gt;12&lt;/ref-type&gt;&lt;contributors&gt;&lt;authors&gt;&lt;author&gt;NIH&lt;/author&gt;&lt;/authors&gt;&lt;/contributors&gt;&lt;titles&gt;&lt;title&gt;Tay-Sachs disease&lt;/title&gt;&lt;secondary-title&gt;Genetics Home Reference&lt;/secondary-title&gt;&lt;/titles&gt;&lt;volume&gt;2020&lt;/volume&gt;&lt;number&gt;18th August&lt;/number&gt;&lt;dates&gt;&lt;year&gt;2012&lt;/year&gt;&lt;/dates&gt;&lt;pub-location&gt;Bethesda, Maryland, USA&lt;/pub-location&gt;&lt;publisher&gt;U.S. National Institutes of Health and National Library of Medicine&lt;/publisher&gt;&lt;urls&gt;&lt;related-urls&gt;&lt;url&gt;https://ghr.nlm.nih.gov/condition/tay-sachs-disease&lt;/url&gt;&lt;/related-urls&gt;&lt;/urls&gt;&lt;/record&gt;&lt;/Cite&gt;&lt;/EndNote&gt;</w:instrText>
            </w:r>
            <w:r>
              <w:fldChar w:fldCharType="separate"/>
            </w:r>
            <w:r>
              <w:rPr>
                <w:noProof/>
              </w:rPr>
              <w:t>(NIH, 2012b)</w:t>
            </w:r>
            <w:r>
              <w:fldChar w:fldCharType="end"/>
            </w:r>
            <w:r>
              <w:t>.</w:t>
            </w:r>
          </w:p>
        </w:tc>
        <w:tc>
          <w:tcPr>
            <w:tcW w:w="864" w:type="pct"/>
            <w:tcBorders>
              <w:bottom w:val="single" w:sz="4" w:space="0" w:color="auto"/>
            </w:tcBorders>
          </w:tcPr>
          <w:p w14:paraId="6D073B11" w14:textId="77777777" w:rsidR="003B2EF3" w:rsidRPr="00FA4A2E" w:rsidRDefault="003B2EF3" w:rsidP="00024485">
            <w:pPr>
              <w:pStyle w:val="Tabletext"/>
            </w:pPr>
            <w:r w:rsidRPr="00FA4A2E">
              <w:t>Autosomal recessive.</w:t>
            </w:r>
            <w:r>
              <w:t xml:space="preserve"> Carriers </w:t>
            </w:r>
            <w:r w:rsidRPr="004E138A">
              <w:t xml:space="preserve">typically do not show signs </w:t>
            </w:r>
            <w:r>
              <w:t xml:space="preserve">or </w:t>
            </w:r>
            <w:r w:rsidRPr="004E138A">
              <w:t xml:space="preserve">symptoms of </w:t>
            </w:r>
            <w:r>
              <w:t>TSD</w:t>
            </w:r>
            <w:r w:rsidRPr="004E138A">
              <w:t>.</w:t>
            </w:r>
          </w:p>
          <w:p w14:paraId="4971F0D0" w14:textId="77777777" w:rsidR="003B2EF3" w:rsidRDefault="003B2EF3" w:rsidP="00024485">
            <w:pPr>
              <w:pStyle w:val="Tabletext"/>
            </w:pPr>
            <w:r>
              <w:t>C</w:t>
            </w:r>
            <w:r w:rsidRPr="004E138A">
              <w:t xml:space="preserve">aused by variants in the </w:t>
            </w:r>
            <w:r w:rsidRPr="00160DA0">
              <w:rPr>
                <w:rStyle w:val="Emphasis"/>
              </w:rPr>
              <w:t>HEXA</w:t>
            </w:r>
            <w:r w:rsidRPr="004E138A">
              <w:t xml:space="preserve"> gene, which is required </w:t>
            </w:r>
            <w:proofErr w:type="gramStart"/>
            <w:r w:rsidRPr="004E138A">
              <w:t>for the production of</w:t>
            </w:r>
            <w:proofErr w:type="gramEnd"/>
            <w:r w:rsidRPr="004E138A">
              <w:t xml:space="preserve"> beta-hexosaminidase A, a </w:t>
            </w:r>
            <w:r>
              <w:t>key</w:t>
            </w:r>
            <w:r w:rsidRPr="004E138A">
              <w:t xml:space="preserve"> lysosomal enzyme needed to breakdown GM2 gangliosides. Without functional beta-hexosaminidase A, GM2 gangliosides accumulate to toxic levels causing progressive damage to neurons within the brain and spinal cord</w:t>
            </w:r>
            <w:r>
              <w:t>.</w:t>
            </w:r>
            <w:r>
              <w:fldChar w:fldCharType="begin"/>
            </w:r>
            <w:r>
              <w:instrText xml:space="preserve"> ADDIN EN.CITE &lt;EndNote&gt;&lt;Cite&gt;&lt;Author&gt;NIH&lt;/Author&gt;&lt;Year&gt;2008&lt;/Year&gt;&lt;RecNum&gt;38&lt;/RecNum&gt;&lt;DisplayText&gt;(NIH, 2008)&lt;/DisplayText&gt;&lt;record&gt;&lt;rec-number&gt;38&lt;/rec-number&gt;&lt;foreign-keys&gt;&lt;key app="EN" db-id="tvd2x2aeprp90te22eox9tvxfe2a0xv0tdfs" timestamp="1623373159"&gt;38&lt;/key&gt;&lt;/foreign-keys&gt;&lt;ref-type name="Web Page"&gt;12&lt;/ref-type&gt;&lt;contributors&gt;&lt;authors&gt;&lt;author&gt;NIH&lt;/author&gt;&lt;/authors&gt;&lt;/contributors&gt;&lt;titles&gt;&lt;title&gt;HEXA gene&lt;/title&gt;&lt;secondary-title&gt;Genetics Home Reference&lt;/secondary-title&gt;&lt;/titles&gt;&lt;volume&gt;2020&lt;/volume&gt;&lt;number&gt;18th August&lt;/number&gt;&lt;dates&gt;&lt;year&gt;2008&lt;/year&gt;&lt;/dates&gt;&lt;pub-location&gt;Bethesda, Maryland, USA&lt;/pub-location&gt;&lt;publisher&gt;U.S. National Institutes of Health and National Library of Medicine&lt;/publisher&gt;&lt;urls&gt;&lt;related-urls&gt;&lt;url&gt;https://ghr.nlm.nih.gov/gene/HEXA#location&lt;/url&gt;&lt;/related-urls&gt;&lt;/urls&gt;&lt;/record&gt;&lt;/Cite&gt;&lt;/EndNote&gt;</w:instrText>
            </w:r>
            <w:r>
              <w:fldChar w:fldCharType="separate"/>
            </w:r>
            <w:r>
              <w:rPr>
                <w:noProof/>
              </w:rPr>
              <w:t>(NIH, 2008)</w:t>
            </w:r>
            <w:r>
              <w:fldChar w:fldCharType="end"/>
            </w:r>
            <w:r w:rsidRPr="004E138A">
              <w:t xml:space="preserve"> </w:t>
            </w:r>
          </w:p>
          <w:p w14:paraId="33303C4C" w14:textId="4318A445" w:rsidR="003B2EF3" w:rsidRPr="00FA4A2E" w:rsidRDefault="003B2EF3" w:rsidP="00024485">
            <w:pPr>
              <w:pStyle w:val="Tabletext"/>
            </w:pPr>
            <w:r w:rsidRPr="00511DCE">
              <w:t xml:space="preserve">Individuals </w:t>
            </w:r>
            <w:r>
              <w:t xml:space="preserve">with </w:t>
            </w:r>
            <w:r w:rsidRPr="00511DCE">
              <w:t xml:space="preserve">TSD have two null alleles with no </w:t>
            </w:r>
            <w:r w:rsidRPr="003B2EF3">
              <w:rPr>
                <w:i/>
                <w:iCs/>
              </w:rPr>
              <w:t>HEXA</w:t>
            </w:r>
            <w:r w:rsidRPr="00511DCE">
              <w:t xml:space="preserve"> enzymatic activity</w:t>
            </w:r>
            <w:r>
              <w:t xml:space="preserve"> </w:t>
            </w:r>
            <w:r>
              <w:fldChar w:fldCharType="begin"/>
            </w:r>
            <w:r>
              <w:instrText xml:space="preserve"> ADDIN EN.CITE &lt;EndNote&gt;&lt;Cite&gt;&lt;Author&gt;Kaback&lt;/Author&gt;&lt;Year&gt;2011&lt;/Year&gt;&lt;RecNum&gt;39&lt;/RecNum&gt;&lt;DisplayText&gt;(Kaback &amp;amp; Desnick, 2011)&lt;/DisplayText&gt;&lt;record&gt;&lt;rec-number&gt;39&lt;/rec-number&gt;&lt;foreign-keys&gt;&lt;key app="EN" db-id="tvd2x2aeprp90te22eox9tvxfe2a0xv0tdfs" timestamp="1623373159"&gt;39&lt;/key&gt;&lt;/foreign-keys&gt;&lt;ref-type name="Web Page"&gt;12&lt;/ref-type&gt;&lt;contributors&gt;&lt;authors&gt;&lt;author&gt;Kaback, M.M.&lt;/author&gt;&lt;author&gt;Desnick, R.J. &lt;/author&gt;&lt;/authors&gt;&lt;secondary-authors&gt;&lt;author&gt;Adam, M.P.&lt;/author&gt;&lt;author&gt;Ardinger, H.H.&lt;/author&gt;&lt;author&gt;Pagon, R.A.&lt;/author&gt;&lt;/secondary-authors&gt;&lt;/contributors&gt;&lt;titles&gt;&lt;title&gt;Hexosaminidase A Deficiency&lt;/title&gt;&lt;secondary-title&gt;GeneReviews®&lt;/secondary-title&gt;&lt;/titles&gt;&lt;volume&gt;2020&lt;/volume&gt;&lt;number&gt;15th June&lt;/number&gt;&lt;dates&gt;&lt;year&gt;2011&lt;/year&gt;&lt;/dates&gt;&lt;pub-location&gt;Seattle&lt;/pub-location&gt;&lt;publisher&gt;University of Washington&lt;/publisher&gt;&lt;urls&gt;&lt;related-urls&gt;&lt;url&gt;https://www.ncbi.nlm.nih.gov/books/NBK1218/pdf/Bookshelf_NBK1218.pdf&lt;/url&gt;&lt;/related-urls&gt;&lt;/urls&gt;&lt;/record&gt;&lt;/Cite&gt;&lt;/EndNote&gt;</w:instrText>
            </w:r>
            <w:r>
              <w:fldChar w:fldCharType="separate"/>
            </w:r>
            <w:r>
              <w:rPr>
                <w:noProof/>
              </w:rPr>
              <w:t>(Kaback &amp; Desnick, 2011)</w:t>
            </w:r>
            <w:r>
              <w:fldChar w:fldCharType="end"/>
            </w:r>
            <w:r>
              <w:t>.</w:t>
            </w:r>
          </w:p>
        </w:tc>
        <w:tc>
          <w:tcPr>
            <w:tcW w:w="1016" w:type="pct"/>
            <w:tcBorders>
              <w:bottom w:val="single" w:sz="4" w:space="0" w:color="auto"/>
            </w:tcBorders>
          </w:tcPr>
          <w:p w14:paraId="5C85F631" w14:textId="77777777" w:rsidR="003B2EF3" w:rsidRDefault="003B2EF3" w:rsidP="00024485">
            <w:pPr>
              <w:pStyle w:val="Tabletext"/>
            </w:pPr>
            <w:r w:rsidRPr="00FA4A2E">
              <w:t xml:space="preserve">No cure. </w:t>
            </w:r>
          </w:p>
          <w:p w14:paraId="1A4293B0" w14:textId="50651DA4" w:rsidR="003B2EF3" w:rsidRPr="00FA4A2E" w:rsidRDefault="003B2EF3" w:rsidP="00024485">
            <w:pPr>
              <w:pStyle w:val="Tabletext"/>
            </w:pPr>
            <w:r w:rsidRPr="00DF4758">
              <w:t>Treatment is mostly supportive</w:t>
            </w:r>
            <w:r>
              <w:t>.</w:t>
            </w:r>
            <w:r w:rsidRPr="00DF4758">
              <w:t xml:space="preserve"> Seizure</w:t>
            </w:r>
            <w:r>
              <w:t xml:space="preserve">s may be </w:t>
            </w:r>
            <w:r w:rsidRPr="00DF4758">
              <w:t>control</w:t>
            </w:r>
            <w:r>
              <w:t>led</w:t>
            </w:r>
            <w:r w:rsidRPr="00DF4758">
              <w:t xml:space="preserve"> using conventional antiepileptic drugs such as benzodiazepines, </w:t>
            </w:r>
            <w:r w:rsidR="00B22205" w:rsidRPr="00DF4758">
              <w:t>phenytoin</w:t>
            </w:r>
            <w:r w:rsidRPr="00DF4758">
              <w:t xml:space="preserve">, and/or barbiturates; </w:t>
            </w:r>
            <w:r>
              <w:t>however,</w:t>
            </w:r>
            <w:r w:rsidRPr="00DF4758">
              <w:t xml:space="preserve"> seizures are progressive and can change in type and severity</w:t>
            </w:r>
            <w:r>
              <w:t xml:space="preserve"> </w:t>
            </w:r>
            <w:r>
              <w:fldChar w:fldCharType="begin"/>
            </w:r>
            <w:r>
              <w:instrText xml:space="preserve"> ADDIN EN.CITE &lt;EndNote&gt;&lt;Cite&gt;&lt;Author&gt;Kaback&lt;/Author&gt;&lt;Year&gt;2011&lt;/Year&gt;&lt;RecNum&gt;39&lt;/RecNum&gt;&lt;DisplayText&gt;(Kaback &amp;amp; Desnick, 2011)&lt;/DisplayText&gt;&lt;record&gt;&lt;rec-number&gt;39&lt;/rec-number&gt;&lt;foreign-keys&gt;&lt;key app="EN" db-id="tvd2x2aeprp90te22eox9tvxfe2a0xv0tdfs" timestamp="1623373159"&gt;39&lt;/key&gt;&lt;/foreign-keys&gt;&lt;ref-type name="Web Page"&gt;12&lt;/ref-type&gt;&lt;contributors&gt;&lt;authors&gt;&lt;author&gt;Kaback, M.M.&lt;/author&gt;&lt;author&gt;Desnick, R.J. &lt;/author&gt;&lt;/authors&gt;&lt;secondary-authors&gt;&lt;author&gt;Adam, M.P.&lt;/author&gt;&lt;author&gt;Ardinger, H.H.&lt;/author&gt;&lt;author&gt;Pagon, R.A.&lt;/author&gt;&lt;/secondary-authors&gt;&lt;/contributors&gt;&lt;titles&gt;&lt;title&gt;Hexosaminidase A Deficiency&lt;/title&gt;&lt;secondary-title&gt;GeneReviews®&lt;/secondary-title&gt;&lt;/titles&gt;&lt;volume&gt;2020&lt;/volume&gt;&lt;number&gt;15th June&lt;/number&gt;&lt;dates&gt;&lt;year&gt;2011&lt;/year&gt;&lt;/dates&gt;&lt;pub-location&gt;Seattle&lt;/pub-location&gt;&lt;publisher&gt;University of Washington&lt;/publisher&gt;&lt;urls&gt;&lt;related-urls&gt;&lt;url&gt;https://www.ncbi.nlm.nih.gov/books/NBK1218/pdf/Bookshelf_NBK1218.pdf&lt;/url&gt;&lt;/related-urls&gt;&lt;/urls&gt;&lt;/record&gt;&lt;/Cite&gt;&lt;/EndNote&gt;</w:instrText>
            </w:r>
            <w:r>
              <w:fldChar w:fldCharType="separate"/>
            </w:r>
            <w:r>
              <w:rPr>
                <w:noProof/>
              </w:rPr>
              <w:t>(Kaback &amp; Desnick, 2011)</w:t>
            </w:r>
            <w:r>
              <w:fldChar w:fldCharType="end"/>
            </w:r>
            <w:r>
              <w:t>.</w:t>
            </w:r>
          </w:p>
        </w:tc>
        <w:tc>
          <w:tcPr>
            <w:tcW w:w="674" w:type="pct"/>
            <w:tcBorders>
              <w:bottom w:val="single" w:sz="4" w:space="0" w:color="auto"/>
            </w:tcBorders>
          </w:tcPr>
          <w:p w14:paraId="07289145" w14:textId="77777777" w:rsidR="003B2EF3" w:rsidRDefault="003B2EF3" w:rsidP="00024485">
            <w:pPr>
              <w:pStyle w:val="Tabletext"/>
            </w:pPr>
            <w:r w:rsidRPr="00102840">
              <w:rPr>
                <w:bCs/>
              </w:rPr>
              <w:t>Incidence</w:t>
            </w:r>
            <w:r w:rsidRPr="002C0872">
              <w:t xml:space="preserve"> in unscreened Jewish populations is </w:t>
            </w:r>
            <w:r>
              <w:br/>
              <w:t>1:</w:t>
            </w:r>
            <w:r w:rsidRPr="002C0872">
              <w:t>3,900 births</w:t>
            </w:r>
            <w:r>
              <w:t xml:space="preserve"> </w:t>
            </w:r>
            <w:r>
              <w:fldChar w:fldCharType="begin">
                <w:fldData xml:space="preserve">PEVuZE5vdGU+PENpdGU+PEF1dGhvcj5MZXc8L0F1dGhvcj48WWVhcj4yMDEyPC9ZZWFyPjxSZWNO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</w:fldData>
              </w:fldChar>
            </w:r>
            <w:r>
              <w:instrText xml:space="preserve"> ADDIN EN.CITE </w:instrText>
            </w:r>
            <w:r>
              <w:fldChar w:fldCharType="begin">
                <w:fldData xml:space="preserve">PEVuZE5vdGU+PENpdGU+PEF1dGhvcj5MZXc8L0F1dGhvcj48WWVhcj4yMDEyPC9ZZWFyPjxSZWNO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</w:fldData>
              </w:fldChar>
            </w:r>
            <w:r>
              <w:instrText xml:space="preserve"> ADDIN EN.CITE.DATA </w:instrText>
            </w:r>
            <w:r>
              <w:fldChar w:fldCharType="end"/>
            </w:r>
            <w:r>
              <w:fldChar w:fldCharType="separate"/>
            </w:r>
            <w:r>
              <w:rPr>
                <w:noProof/>
              </w:rPr>
              <w:t>(Lew et al., 2012)</w:t>
            </w:r>
            <w:r>
              <w:fldChar w:fldCharType="end"/>
            </w:r>
          </w:p>
          <w:p w14:paraId="3A59BEBC" w14:textId="77777777" w:rsidR="003B2EF3" w:rsidRDefault="003B2EF3" w:rsidP="00024485">
            <w:pPr>
              <w:pStyle w:val="Tabletext"/>
            </w:pPr>
            <w:r w:rsidRPr="00102840">
              <w:rPr>
                <w:bCs/>
              </w:rPr>
              <w:t>Carrier frequency</w:t>
            </w:r>
            <w:r>
              <w:t xml:space="preserve"> in </w:t>
            </w:r>
            <w:r w:rsidRPr="0025524C">
              <w:t xml:space="preserve">Ashkenazi Jewish population </w:t>
            </w:r>
            <w:r>
              <w:br/>
              <w:t xml:space="preserve">1:25 </w:t>
            </w:r>
          </w:p>
          <w:p w14:paraId="1FF714C1" w14:textId="77777777" w:rsidR="003B2EF3" w:rsidRPr="00FA4A2E" w:rsidRDefault="003B2EF3" w:rsidP="00024485">
            <w:pPr>
              <w:pStyle w:val="Tabletext"/>
            </w:pPr>
            <w:r w:rsidRPr="00102840">
              <w:rPr>
                <w:bCs/>
              </w:rPr>
              <w:t>Carrier frequency</w:t>
            </w:r>
            <w:r>
              <w:t xml:space="preserve"> in general population 1:250 </w:t>
            </w:r>
            <w:r>
              <w:fldChar w:fldCharType="begin"/>
            </w:r>
            <w:r>
              <w:instrText xml:space="preserve"> ADDIN EN.CITE &lt;EndNote&gt;&lt;Cite&gt;&lt;Author&gt;HGSA&lt;/Author&gt;&lt;Year&gt;2015&lt;/Year&gt;&lt;RecNum&gt;4&lt;/RecNum&gt;&lt;DisplayText&gt;(HGSA, 2015)&lt;/DisplayText&gt;&lt;record&gt;&lt;rec-number&gt;4&lt;/rec-number&gt;&lt;foreign-keys&gt;&lt;key app="EN" db-id="tvd2x2aeprp90te22eox9tvxfe2a0xv0tdfs" timestamp="1623373157"&gt;4&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fldChar w:fldCharType="separate"/>
            </w:r>
            <w:r>
              <w:rPr>
                <w:noProof/>
              </w:rPr>
              <w:t>(HGSA, 2015)</w:t>
            </w:r>
            <w:r>
              <w:fldChar w:fldCharType="end"/>
            </w:r>
          </w:p>
        </w:tc>
        <w:tc>
          <w:tcPr>
            <w:tcW w:w="1126" w:type="pct"/>
            <w:tcBorders>
              <w:bottom w:val="single" w:sz="4" w:space="0" w:color="auto"/>
            </w:tcBorders>
          </w:tcPr>
          <w:p w14:paraId="64E3FD83" w14:textId="77777777" w:rsidR="003B2EF3" w:rsidRDefault="003B2EF3" w:rsidP="00024485">
            <w:pPr>
              <w:pStyle w:val="Tabletext"/>
            </w:pPr>
            <w:r w:rsidRPr="004E138A">
              <w:t xml:space="preserve">More than 120 variants in the </w:t>
            </w:r>
            <w:r w:rsidRPr="00160DA0">
              <w:rPr>
                <w:rStyle w:val="Emphasis"/>
              </w:rPr>
              <w:t>HEXA</w:t>
            </w:r>
            <w:r w:rsidRPr="004E138A">
              <w:t xml:space="preserve"> gene described that reduce or eliminate the functional activity of beta-hexosaminidase A, resulting in T</w:t>
            </w:r>
            <w:r>
              <w:t xml:space="preserve">SD </w:t>
            </w:r>
            <w:r>
              <w:fldChar w:fldCharType="begin"/>
            </w:r>
            <w:r>
              <w:instrText xml:space="preserve"> ADDIN EN.CITE &lt;EndNote&gt;&lt;Cite&gt;&lt;Author&gt;NIH&lt;/Author&gt;&lt;Year&gt;2008&lt;/Year&gt;&lt;RecNum&gt;38&lt;/RecNum&gt;&lt;DisplayText&gt;(NIH, 2008)&lt;/DisplayText&gt;&lt;record&gt;&lt;rec-number&gt;38&lt;/rec-number&gt;&lt;foreign-keys&gt;&lt;key app="EN" db-id="tvd2x2aeprp90te22eox9tvxfe2a0xv0tdfs" timestamp="1623373159"&gt;38&lt;/key&gt;&lt;/foreign-keys&gt;&lt;ref-type name="Web Page"&gt;12&lt;/ref-type&gt;&lt;contributors&gt;&lt;authors&gt;&lt;author&gt;NIH&lt;/author&gt;&lt;/authors&gt;&lt;/contributors&gt;&lt;titles&gt;&lt;title&gt;HEXA gene&lt;/title&gt;&lt;secondary-title&gt;Genetics Home Reference&lt;/secondary-title&gt;&lt;/titles&gt;&lt;volume&gt;2020&lt;/volume&gt;&lt;number&gt;18th August&lt;/number&gt;&lt;dates&gt;&lt;year&gt;2008&lt;/year&gt;&lt;/dates&gt;&lt;pub-location&gt;Bethesda, Maryland, USA&lt;/pub-location&gt;&lt;publisher&gt;U.S. National Institutes of Health and National Library of Medicine&lt;/publisher&gt;&lt;urls&gt;&lt;related-urls&gt;&lt;url&gt;https://ghr.nlm.nih.gov/gene/HEXA#location&lt;/url&gt;&lt;/related-urls&gt;&lt;/urls&gt;&lt;/record&gt;&lt;/Cite&gt;&lt;/EndNote&gt;</w:instrText>
            </w:r>
            <w:r>
              <w:fldChar w:fldCharType="separate"/>
            </w:r>
            <w:r>
              <w:rPr>
                <w:noProof/>
              </w:rPr>
              <w:t>(NIH, 2008)</w:t>
            </w:r>
            <w:r>
              <w:fldChar w:fldCharType="end"/>
            </w:r>
            <w:r w:rsidRPr="004E138A">
              <w:t>.</w:t>
            </w:r>
          </w:p>
          <w:p w14:paraId="19817CC9" w14:textId="77777777" w:rsidR="003B2EF3" w:rsidRPr="00545629" w:rsidRDefault="003B2EF3" w:rsidP="00024485">
            <w:pPr>
              <w:pStyle w:val="Tabletext"/>
            </w:pPr>
            <w:r w:rsidRPr="00545629">
              <w:t xml:space="preserve">Targeted analysis </w:t>
            </w:r>
            <w:r>
              <w:t xml:space="preserve">of the </w:t>
            </w:r>
            <w:r w:rsidRPr="005A03F1">
              <w:t>6</w:t>
            </w:r>
            <w:r>
              <w:t xml:space="preserve"> most common </w:t>
            </w:r>
            <w:r w:rsidRPr="00545629">
              <w:t>pathogenic variants</w:t>
            </w:r>
            <w:r>
              <w:t xml:space="preserve">: </w:t>
            </w:r>
            <w:r>
              <w:br/>
            </w:r>
            <w:r w:rsidRPr="00511DCE">
              <w:rPr>
                <w:bCs/>
              </w:rPr>
              <w:t>3 null alleles</w:t>
            </w:r>
            <w:r>
              <w:t>:</w:t>
            </w:r>
            <w:r w:rsidRPr="00545629">
              <w:t xml:space="preserve"> </w:t>
            </w:r>
            <w:proofErr w:type="gramStart"/>
            <w:r w:rsidRPr="00545629">
              <w:t>p.Tyr</w:t>
            </w:r>
            <w:proofErr w:type="gramEnd"/>
            <w:r w:rsidRPr="00545629">
              <w:t>427IlefsTer5</w:t>
            </w:r>
            <w:r>
              <w:br/>
            </w:r>
            <w:r w:rsidRPr="00545629">
              <w:t>c.1421+1G&gt;C</w:t>
            </w:r>
            <w:r>
              <w:br/>
            </w:r>
            <w:r w:rsidRPr="00545629">
              <w:t xml:space="preserve">c.1073+G&gt;A </w:t>
            </w:r>
          </w:p>
          <w:p w14:paraId="179CD79B" w14:textId="77777777" w:rsidR="003B2EF3" w:rsidRDefault="003B2EF3" w:rsidP="00024485">
            <w:pPr>
              <w:pStyle w:val="Tabletext"/>
            </w:pPr>
            <w:r w:rsidRPr="00511DCE">
              <w:rPr>
                <w:bCs/>
              </w:rPr>
              <w:t>Adult onset</w:t>
            </w:r>
            <w:r>
              <w:br/>
            </w:r>
            <w:proofErr w:type="gramStart"/>
            <w:r w:rsidRPr="00511DCE">
              <w:t>p.Gly</w:t>
            </w:r>
            <w:proofErr w:type="gramEnd"/>
            <w:r w:rsidRPr="00511DCE">
              <w:t>269Ser</w:t>
            </w:r>
            <w:r w:rsidRPr="00545629">
              <w:t xml:space="preserve"> </w:t>
            </w:r>
          </w:p>
          <w:p w14:paraId="77080BB4" w14:textId="77777777" w:rsidR="003B2EF3" w:rsidRPr="00132ECC" w:rsidRDefault="003B2EF3" w:rsidP="00024485">
            <w:pPr>
              <w:pStyle w:val="Tabletext"/>
            </w:pPr>
            <w:r w:rsidRPr="00511DCE">
              <w:rPr>
                <w:bCs/>
              </w:rPr>
              <w:t>2 pseudo-deficiency alleles</w:t>
            </w:r>
            <w:r>
              <w:rPr>
                <w:bCs/>
              </w:rPr>
              <w:br/>
            </w:r>
            <w:r w:rsidRPr="00511DCE">
              <w:t>p.Arg247Trp</w:t>
            </w:r>
            <w:r>
              <w:br/>
            </w:r>
            <w:r w:rsidRPr="00511DCE">
              <w:t xml:space="preserve">p.Arg249Trp </w:t>
            </w:r>
            <w:r>
              <w:fldChar w:fldCharType="begin"/>
            </w:r>
            <w:r>
              <w:instrText xml:space="preserve"> ADDIN EN.CITE &lt;EndNote&gt;&lt;Cite&gt;&lt;Author&gt;Kaback&lt;/Author&gt;&lt;Year&gt;2011&lt;/Year&gt;&lt;RecNum&gt;39&lt;/RecNum&gt;&lt;DisplayText&gt;(Kaback &amp;amp; Desnick, 2011)&lt;/DisplayText&gt;&lt;record&gt;&lt;rec-number&gt;39&lt;/rec-number&gt;&lt;foreign-keys&gt;&lt;key app="EN" db-id="tvd2x2aeprp90te22eox9tvxfe2a0xv0tdfs" timestamp="1623373159"&gt;39&lt;/key&gt;&lt;/foreign-keys&gt;&lt;ref-type name="Web Page"&gt;12&lt;/ref-type&gt;&lt;contributors&gt;&lt;authors&gt;&lt;author&gt;Kaback, M.M.&lt;/author&gt;&lt;author&gt;Desnick, R.J. &lt;/author&gt;&lt;/authors&gt;&lt;secondary-authors&gt;&lt;author&gt;Adam, M.P.&lt;/author&gt;&lt;author&gt;Ardinger, H.H.&lt;/author&gt;&lt;author&gt;Pagon, R.A.&lt;/author&gt;&lt;/secondary-authors&gt;&lt;/contributors&gt;&lt;titles&gt;&lt;title&gt;Hexosaminidase A Deficiency&lt;/title&gt;&lt;secondary-title&gt;GeneReviews®&lt;/secondary-title&gt;&lt;/titles&gt;&lt;volume&gt;2020&lt;/volume&gt;&lt;number&gt;15th June&lt;/number&gt;&lt;dates&gt;&lt;year&gt;2011&lt;/year&gt;&lt;/dates&gt;&lt;pub-location&gt;Seattle&lt;/pub-location&gt;&lt;publisher&gt;University of Washington&lt;/publisher&gt;&lt;urls&gt;&lt;related-urls&gt;&lt;url&gt;https://www.ncbi.nlm.nih.gov/books/NBK1218/pdf/Bookshelf_NBK1218.pdf&lt;/url&gt;&lt;/related-urls&gt;&lt;/urls&gt;&lt;/record&gt;&lt;/Cite&gt;&lt;/EndNote&gt;</w:instrText>
            </w:r>
            <w:r>
              <w:fldChar w:fldCharType="separate"/>
            </w:r>
            <w:r>
              <w:rPr>
                <w:noProof/>
              </w:rPr>
              <w:t>(Kaback &amp; Desnick, 2011)</w:t>
            </w:r>
            <w:r>
              <w:fldChar w:fldCharType="end"/>
            </w:r>
          </w:p>
        </w:tc>
      </w:tr>
      <w:tr w:rsidR="003B2EF3" w:rsidRPr="00E82F54" w14:paraId="302442DB" w14:textId="77777777" w:rsidTr="007C3C21">
        <w:tc>
          <w:tcPr>
            <w:tcW w:w="498" w:type="pct"/>
            <w:tcBorders>
              <w:top w:val="single" w:sz="4" w:space="0" w:color="auto"/>
              <w:bottom w:val="single" w:sz="4" w:space="0" w:color="auto"/>
            </w:tcBorders>
          </w:tcPr>
          <w:p w14:paraId="6BFC5880" w14:textId="77777777" w:rsidR="003B2EF3" w:rsidRPr="00FA4A2E" w:rsidRDefault="003B2EF3" w:rsidP="00024485">
            <w:pPr>
              <w:pStyle w:val="Tabletext"/>
            </w:pPr>
            <w:bookmarkStart w:id="10" w:name="_Hlk59613818"/>
            <w:bookmarkStart w:id="11" w:name="_Hlk76561167"/>
            <w:bookmarkEnd w:id="9"/>
            <w:r w:rsidRPr="00F503C6">
              <w:t xml:space="preserve">Canavan disease </w:t>
            </w:r>
            <w:bookmarkEnd w:id="10"/>
            <w:r w:rsidRPr="00F503C6">
              <w:t>(</w:t>
            </w:r>
            <w:r>
              <w:t>CD</w:t>
            </w:r>
            <w:r w:rsidRPr="00F503C6">
              <w:t>)</w:t>
            </w:r>
            <w:bookmarkEnd w:id="11"/>
          </w:p>
        </w:tc>
        <w:tc>
          <w:tcPr>
            <w:tcW w:w="822" w:type="pct"/>
            <w:tcBorders>
              <w:top w:val="single" w:sz="4" w:space="0" w:color="auto"/>
              <w:bottom w:val="single" w:sz="4" w:space="0" w:color="auto"/>
            </w:tcBorders>
          </w:tcPr>
          <w:p w14:paraId="4ADC2966" w14:textId="77777777" w:rsidR="003B2EF3" w:rsidRPr="00FA4A2E" w:rsidRDefault="003B2EF3" w:rsidP="00024485">
            <w:pPr>
              <w:pStyle w:val="Tabletext"/>
            </w:pPr>
            <w:r w:rsidRPr="003455E4">
              <w:t>Neonatal/infantile C</w:t>
            </w:r>
            <w:r>
              <w:t>D</w:t>
            </w:r>
            <w:r w:rsidRPr="003455E4">
              <w:t xml:space="preserve"> is the most common and most severe form of the condition</w:t>
            </w:r>
            <w:r>
              <w:t>. A</w:t>
            </w:r>
            <w:r w:rsidRPr="003455E4">
              <w:t>ffected infants appear normal for the first few months of life</w:t>
            </w:r>
            <w:r>
              <w:t>; however,</w:t>
            </w:r>
            <w:r w:rsidRPr="003455E4">
              <w:t xml:space="preserve"> </w:t>
            </w:r>
            <w:r>
              <w:t xml:space="preserve">a loss of motor skills begins to develop </w:t>
            </w:r>
            <w:r w:rsidRPr="003455E4">
              <w:t>by 3</w:t>
            </w:r>
            <w:r>
              <w:t>-</w:t>
            </w:r>
            <w:r w:rsidRPr="003455E4">
              <w:t>5 months</w:t>
            </w:r>
            <w:r>
              <w:t xml:space="preserve">. Affected infants have </w:t>
            </w:r>
            <w:r>
              <w:lastRenderedPageBreak/>
              <w:t xml:space="preserve">difficulty with </w:t>
            </w:r>
            <w:r w:rsidRPr="003455E4">
              <w:t>turning over, controlling head movement, and sitting without support. Other common features include hypotonia, macrocephaly, and irritability. Feeding and swallowing difficulties, seizures, and sleep disturbances may also develop</w:t>
            </w:r>
            <w:r>
              <w:t xml:space="preserve"> </w:t>
            </w:r>
            <w:r>
              <w:fldChar w:fldCharType="begin"/>
            </w:r>
            <w:r>
              <w:instrText xml:space="preserve"> ADDIN EN.CITE &lt;EndNote&gt;&lt;Cite&gt;&lt;Author&gt;NIH&lt;/Author&gt;&lt;Year&gt;2015&lt;/Year&gt;&lt;RecNum&gt;43&lt;/RecNum&gt;&lt;DisplayText&gt;(NIH, 2015b)&lt;/DisplayText&gt;&lt;record&gt;&lt;rec-number&gt;43&lt;/rec-number&gt;&lt;foreign-keys&gt;&lt;key app="EN" db-id="tvd2x2aeprp90te22eox9tvxfe2a0xv0tdfs" timestamp="1623373159"&gt;43&lt;/key&gt;&lt;/foreign-keys&gt;&lt;ref-type name="Web Page"&gt;12&lt;/ref-type&gt;&lt;contributors&gt;&lt;authors&gt;&lt;author&gt;NIH&lt;/author&gt;&lt;/authors&gt;&lt;/contributors&gt;&lt;titles&gt;&lt;title&gt;Canavan diseas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canavan-disease&lt;/url&gt;&lt;/related-urls&gt;&lt;/urls&gt;&lt;/record&gt;&lt;/Cite&gt;&lt;/EndNote&gt;</w:instrText>
            </w:r>
            <w:r>
              <w:fldChar w:fldCharType="separate"/>
            </w:r>
            <w:r>
              <w:rPr>
                <w:noProof/>
              </w:rPr>
              <w:t>(NIH, 2015b)</w:t>
            </w:r>
            <w:r>
              <w:fldChar w:fldCharType="end"/>
            </w:r>
            <w:r>
              <w:t>.</w:t>
            </w:r>
          </w:p>
        </w:tc>
        <w:tc>
          <w:tcPr>
            <w:tcW w:w="864" w:type="pct"/>
            <w:tcBorders>
              <w:top w:val="single" w:sz="4" w:space="0" w:color="auto"/>
              <w:bottom w:val="single" w:sz="4" w:space="0" w:color="auto"/>
            </w:tcBorders>
          </w:tcPr>
          <w:p w14:paraId="7B2D147A" w14:textId="77777777" w:rsidR="003B2EF3" w:rsidRPr="00FA4A2E" w:rsidRDefault="003B2EF3" w:rsidP="00024485">
            <w:pPr>
              <w:pStyle w:val="Tabletext"/>
            </w:pPr>
            <w:r w:rsidRPr="00FA4A2E">
              <w:lastRenderedPageBreak/>
              <w:t>Autosomal recessive.</w:t>
            </w:r>
            <w:r>
              <w:t xml:space="preserve"> Carriers </w:t>
            </w:r>
            <w:r w:rsidRPr="004E138A">
              <w:t xml:space="preserve">typically do not show signs </w:t>
            </w:r>
            <w:r>
              <w:t xml:space="preserve">or </w:t>
            </w:r>
            <w:r w:rsidRPr="004E138A">
              <w:t xml:space="preserve">symptoms of </w:t>
            </w:r>
            <w:r>
              <w:t>CD</w:t>
            </w:r>
            <w:r w:rsidRPr="004E138A">
              <w:t>.</w:t>
            </w:r>
          </w:p>
          <w:p w14:paraId="0B779824" w14:textId="33D7A49D" w:rsidR="003B2EF3" w:rsidRPr="00FA4A2E" w:rsidRDefault="003B2EF3" w:rsidP="00024485">
            <w:pPr>
              <w:pStyle w:val="Tabletext"/>
            </w:pPr>
            <w:r>
              <w:t xml:space="preserve">Caused by </w:t>
            </w:r>
            <w:r w:rsidR="00E90162">
              <w:t xml:space="preserve">variants </w:t>
            </w:r>
            <w:r w:rsidR="00E90162" w:rsidRPr="00C314B7">
              <w:t>in</w:t>
            </w:r>
            <w:r w:rsidRPr="00C314B7">
              <w:t xml:space="preserve"> the </w:t>
            </w:r>
            <w:r w:rsidRPr="00C314B7">
              <w:rPr>
                <w:i/>
                <w:iCs/>
              </w:rPr>
              <w:t>ASPA</w:t>
            </w:r>
            <w:r w:rsidRPr="00C314B7">
              <w:t xml:space="preserve"> gene</w:t>
            </w:r>
            <w:r>
              <w:t xml:space="preserve">, which codes for </w:t>
            </w:r>
            <w:proofErr w:type="spellStart"/>
            <w:r w:rsidRPr="00C314B7">
              <w:t>aspartoacylase</w:t>
            </w:r>
            <w:proofErr w:type="spellEnd"/>
            <w:r>
              <w:t>, an</w:t>
            </w:r>
            <w:r w:rsidRPr="00C314B7">
              <w:t xml:space="preserve"> enzyme </w:t>
            </w:r>
            <w:r>
              <w:t xml:space="preserve">that </w:t>
            </w:r>
            <w:r w:rsidRPr="00C314B7">
              <w:t xml:space="preserve">breaks down </w:t>
            </w:r>
            <w:bookmarkStart w:id="12" w:name="_Hlk76561185"/>
            <w:r w:rsidRPr="00C314B7">
              <w:t xml:space="preserve">N-acetyl-L-aspartic </w:t>
            </w:r>
            <w:r w:rsidRPr="00C314B7">
              <w:lastRenderedPageBreak/>
              <w:t>acid (NAA</w:t>
            </w:r>
            <w:bookmarkEnd w:id="12"/>
            <w:r w:rsidRPr="00C314B7">
              <w:t>)</w:t>
            </w:r>
            <w:r>
              <w:t xml:space="preserve">. NAA is found </w:t>
            </w:r>
            <w:r w:rsidRPr="00C314B7">
              <w:t>predominantly in neurons in the brain</w:t>
            </w:r>
            <w:r>
              <w:t>; however, its role is currently</w:t>
            </w:r>
            <w:r w:rsidRPr="00C314B7">
              <w:t xml:space="preserve"> unclear</w:t>
            </w:r>
            <w:r>
              <w:t xml:space="preserve">. </w:t>
            </w:r>
            <w:r w:rsidRPr="00C314B7">
              <w:t xml:space="preserve">Mutations in the </w:t>
            </w:r>
            <w:r w:rsidRPr="00160DA0">
              <w:rPr>
                <w:rStyle w:val="Emphasis"/>
              </w:rPr>
              <w:t xml:space="preserve">ASPA </w:t>
            </w:r>
            <w:r w:rsidRPr="00C314B7">
              <w:t xml:space="preserve">gene reduce the function of </w:t>
            </w:r>
            <w:proofErr w:type="spellStart"/>
            <w:r w:rsidRPr="00C314B7">
              <w:t>aspartoacylase</w:t>
            </w:r>
            <w:proofErr w:type="spellEnd"/>
            <w:r w:rsidRPr="00C314B7">
              <w:t>, prevent</w:t>
            </w:r>
            <w:r>
              <w:t>ing</w:t>
            </w:r>
            <w:r w:rsidRPr="00C314B7">
              <w:t xml:space="preserve"> the breakdown of NAA</w:t>
            </w:r>
            <w:r>
              <w:t xml:space="preserve">, leading to a build-up of NAA and subsequent impairment of enzyme activity. High levels of NAA build up in the </w:t>
            </w:r>
            <w:r w:rsidRPr="00C314B7">
              <w:t>neonatal/infantile form of C</w:t>
            </w:r>
            <w:r>
              <w:t>D, with lower levels in the milder, juvenile form. The</w:t>
            </w:r>
            <w:r w:rsidRPr="00C314B7">
              <w:t xml:space="preserve"> build-up of NAA leads to the progressive destruction of existing myelin sheaths</w:t>
            </w:r>
            <w:r>
              <w:t xml:space="preserve">, causing </w:t>
            </w:r>
            <w:r w:rsidRPr="00C314B7">
              <w:t>malfunction</w:t>
            </w:r>
            <w:r>
              <w:t xml:space="preserve"> of nerves, </w:t>
            </w:r>
            <w:r w:rsidRPr="00C314B7">
              <w:t>which disrupts normal brain development</w:t>
            </w:r>
            <w:r>
              <w:t xml:space="preserve"> </w:t>
            </w:r>
            <w:r>
              <w:fldChar w:fldCharType="begin"/>
            </w:r>
            <w:r>
              <w:instrText xml:space="preserve"> ADDIN EN.CITE &lt;EndNote&gt;&lt;Cite&gt;&lt;Author&gt;NIH&lt;/Author&gt;&lt;Year&gt;2015&lt;/Year&gt;&lt;RecNum&gt;43&lt;/RecNum&gt;&lt;DisplayText&gt;(NIH, 2015b)&lt;/DisplayText&gt;&lt;record&gt;&lt;rec-number&gt;43&lt;/rec-number&gt;&lt;foreign-keys&gt;&lt;key app="EN" db-id="tvd2x2aeprp90te22eox9tvxfe2a0xv0tdfs" timestamp="1623373159"&gt;43&lt;/key&gt;&lt;/foreign-keys&gt;&lt;ref-type name="Web Page"&gt;12&lt;/ref-type&gt;&lt;contributors&gt;&lt;authors&gt;&lt;author&gt;NIH&lt;/author&gt;&lt;/authors&gt;&lt;/contributors&gt;&lt;titles&gt;&lt;title&gt;Canavan diseas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canavan-disease&lt;/url&gt;&lt;/related-urls&gt;&lt;/urls&gt;&lt;/record&gt;&lt;/Cite&gt;&lt;/EndNote&gt;</w:instrText>
            </w:r>
            <w:r>
              <w:fldChar w:fldCharType="separate"/>
            </w:r>
            <w:r>
              <w:rPr>
                <w:noProof/>
              </w:rPr>
              <w:t>(NIH, 2015b)</w:t>
            </w:r>
            <w:r>
              <w:fldChar w:fldCharType="end"/>
            </w:r>
            <w:r>
              <w:t>.</w:t>
            </w:r>
          </w:p>
        </w:tc>
        <w:tc>
          <w:tcPr>
            <w:tcW w:w="1016" w:type="pct"/>
            <w:tcBorders>
              <w:top w:val="single" w:sz="4" w:space="0" w:color="auto"/>
              <w:bottom w:val="single" w:sz="4" w:space="0" w:color="auto"/>
            </w:tcBorders>
          </w:tcPr>
          <w:p w14:paraId="06144E76" w14:textId="77777777" w:rsidR="003B2EF3" w:rsidRDefault="003B2EF3" w:rsidP="00024485">
            <w:pPr>
              <w:pStyle w:val="Tabletext"/>
            </w:pPr>
            <w:r w:rsidRPr="00FA4A2E">
              <w:lastRenderedPageBreak/>
              <w:t xml:space="preserve">No cure. </w:t>
            </w:r>
          </w:p>
          <w:p w14:paraId="5412ACE1" w14:textId="77777777" w:rsidR="003B2EF3" w:rsidRDefault="003B2EF3" w:rsidP="00024485">
            <w:pPr>
              <w:pStyle w:val="Tabletext"/>
            </w:pPr>
            <w:r>
              <w:t xml:space="preserve">The </w:t>
            </w:r>
            <w:r w:rsidRPr="00BD4168">
              <w:t xml:space="preserve">average life expectancy for infants affected </w:t>
            </w:r>
            <w:r>
              <w:t>with n</w:t>
            </w:r>
            <w:r w:rsidRPr="00BD4168">
              <w:t>eonatal/infantile CD is 18 months</w:t>
            </w:r>
            <w:r>
              <w:t xml:space="preserve">, </w:t>
            </w:r>
            <w:r w:rsidRPr="00AC1311">
              <w:t xml:space="preserve">although some </w:t>
            </w:r>
            <w:r>
              <w:t xml:space="preserve">individuals may </w:t>
            </w:r>
            <w:r w:rsidRPr="00AC1311">
              <w:t>survive into adolescence or beyond</w:t>
            </w:r>
            <w:r>
              <w:t xml:space="preserve"> </w:t>
            </w:r>
            <w:r>
              <w:fldChar w:fldCharType="begin"/>
            </w:r>
            <w:r>
              <w:instrText xml:space="preserve"> ADDIN EN.CITE &lt;EndNote&gt;&lt;Cite&gt;&lt;Author&gt;HGSA&lt;/Author&gt;&lt;Year&gt;2015&lt;/Year&gt;&lt;RecNum&gt;4&lt;/RecNum&gt;&lt;DisplayText&gt;(HGSA, 2015)&lt;/DisplayText&gt;&lt;record&gt;&lt;rec-number&gt;4&lt;/rec-number&gt;&lt;foreign-keys&gt;&lt;key app="EN" db-id="tvd2x2aeprp90te22eox9tvxfe2a0xv0tdfs" timestamp="1623373157"&gt;4&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fldChar w:fldCharType="separate"/>
            </w:r>
            <w:r>
              <w:rPr>
                <w:noProof/>
              </w:rPr>
              <w:t>(HGSA, 2015)</w:t>
            </w:r>
            <w:r>
              <w:fldChar w:fldCharType="end"/>
            </w:r>
            <w:r>
              <w:t>.</w:t>
            </w:r>
            <w:r w:rsidRPr="00AC1311">
              <w:t xml:space="preserve"> </w:t>
            </w:r>
          </w:p>
          <w:p w14:paraId="6B7F0D6D" w14:textId="77777777" w:rsidR="003B2EF3" w:rsidRDefault="003B2EF3" w:rsidP="00024485">
            <w:pPr>
              <w:pStyle w:val="Tabletext"/>
            </w:pPr>
            <w:r>
              <w:lastRenderedPageBreak/>
              <w:t>T</w:t>
            </w:r>
            <w:r w:rsidRPr="00AC1311">
              <w:t>he mild</w:t>
            </w:r>
            <w:r>
              <w:t xml:space="preserve">er, </w:t>
            </w:r>
            <w:r w:rsidRPr="00AC1311">
              <w:t>juvenile form do</w:t>
            </w:r>
            <w:r>
              <w:t>es</w:t>
            </w:r>
            <w:r w:rsidRPr="00AC1311">
              <w:t xml:space="preserve"> not </w:t>
            </w:r>
            <w:r>
              <w:t>usually</w:t>
            </w:r>
            <w:r w:rsidRPr="00AC1311">
              <w:t xml:space="preserve"> </w:t>
            </w:r>
            <w:r>
              <w:t xml:space="preserve">result in </w:t>
            </w:r>
            <w:r w:rsidRPr="00AC1311">
              <w:t>a shortened lifespan</w:t>
            </w:r>
            <w:r>
              <w:t xml:space="preserve"> </w:t>
            </w:r>
            <w:r>
              <w:fldChar w:fldCharType="begin"/>
            </w:r>
            <w:r>
              <w:instrText xml:space="preserve"> ADDIN EN.CITE &lt;EndNote&gt;&lt;Cite&gt;&lt;Author&gt;NIH&lt;/Author&gt;&lt;Year&gt;2015&lt;/Year&gt;&lt;RecNum&gt;43&lt;/RecNum&gt;&lt;DisplayText&gt;(NIH, 2015b)&lt;/DisplayText&gt;&lt;record&gt;&lt;rec-number&gt;43&lt;/rec-number&gt;&lt;foreign-keys&gt;&lt;key app="EN" db-id="tvd2x2aeprp90te22eox9tvxfe2a0xv0tdfs" timestamp="1623373159"&gt;43&lt;/key&gt;&lt;/foreign-keys&gt;&lt;ref-type name="Web Page"&gt;12&lt;/ref-type&gt;&lt;contributors&gt;&lt;authors&gt;&lt;author&gt;NIH&lt;/author&gt;&lt;/authors&gt;&lt;/contributors&gt;&lt;titles&gt;&lt;title&gt;Canavan diseas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canavan-disease&lt;/url&gt;&lt;/related-urls&gt;&lt;/urls&gt;&lt;/record&gt;&lt;/Cite&gt;&lt;/EndNote&gt;</w:instrText>
            </w:r>
            <w:r>
              <w:fldChar w:fldCharType="separate"/>
            </w:r>
            <w:r>
              <w:rPr>
                <w:noProof/>
              </w:rPr>
              <w:t>(NIH, 2015b)</w:t>
            </w:r>
            <w:r>
              <w:fldChar w:fldCharType="end"/>
            </w:r>
            <w:r>
              <w:t>.</w:t>
            </w:r>
          </w:p>
          <w:p w14:paraId="0432F8B3" w14:textId="77777777" w:rsidR="003B2EF3" w:rsidRDefault="003B2EF3" w:rsidP="00024485">
            <w:pPr>
              <w:pStyle w:val="Tabletext"/>
            </w:pPr>
            <w:r>
              <w:t xml:space="preserve">Once diagnosed, patients will usually undergo a brain </w:t>
            </w:r>
            <w:r w:rsidRPr="00646D30">
              <w:t xml:space="preserve">MRI </w:t>
            </w:r>
            <w:r>
              <w:t>and n</w:t>
            </w:r>
            <w:r w:rsidRPr="00646D30">
              <w:t>eurologic</w:t>
            </w:r>
            <w:r>
              <w:t>, d</w:t>
            </w:r>
            <w:r w:rsidRPr="00646D30">
              <w:t xml:space="preserve">evelopmental </w:t>
            </w:r>
            <w:r>
              <w:t>and o</w:t>
            </w:r>
            <w:r w:rsidRPr="00646D30">
              <w:t>phthalmologic assessment</w:t>
            </w:r>
            <w:r>
              <w:t xml:space="preserve">s </w:t>
            </w:r>
            <w:r>
              <w:fldChar w:fldCharType="begin"/>
            </w:r>
            <w:r>
              <w:instrText xml:space="preserve"> ADDIN EN.CITE &lt;EndNote&gt;&lt;Cite&gt;&lt;Author&gt;Matalon&lt;/Author&gt;&lt;Year&gt;2018&lt;/Year&gt;&lt;RecNum&gt;44&lt;/RecNum&gt;&lt;DisplayText&gt;(Matalon, Delgado, &amp;amp; Michals-Matalon, 2018)&lt;/DisplayText&gt;&lt;record&gt;&lt;rec-number&gt;44&lt;/rec-number&gt;&lt;foreign-keys&gt;&lt;key app="EN" db-id="tvd2x2aeprp90te22eox9tvxfe2a0xv0tdfs" timestamp="1623373159"&gt;44&lt;/key&gt;&lt;/foreign-keys&gt;&lt;ref-type name="Web Page"&gt;12&lt;/ref-type&gt;&lt;contributors&gt;&lt;authors&gt;&lt;author&gt;Matalon, R.&lt;/author&gt;&lt;author&gt;Delgado, L.&lt;/author&gt;&lt;author&gt;Michals-Matalon, K.&lt;/author&gt;&lt;/authors&gt;&lt;secondary-authors&gt;&lt;author&gt;Adam, M.P.&lt;/author&gt;&lt;author&gt;Ardinger, H.H.&lt;/author&gt;&lt;author&gt;Pagon, R.A.&lt;/author&gt;&lt;/secondary-authors&gt;&lt;/contributors&gt;&lt;titles&gt;&lt;title&gt;Canavan Disease&lt;/title&gt;&lt;secondary-title&gt;GeneReviews®&lt;/secondary-title&gt;&lt;/titles&gt;&lt;volume&gt;2020&lt;/volume&gt;&lt;number&gt;19th August&lt;/number&gt;&lt;dates&gt;&lt;year&gt;2018&lt;/year&gt;&lt;/dates&gt;&lt;pub-location&gt;Seattle&lt;/pub-location&gt;&lt;publisher&gt;University of Washington&lt;/publisher&gt;&lt;urls&gt;&lt;related-urls&gt;&lt;url&gt;https://www.ncbi.nlm.nih.gov/books/NBK1234/&lt;/url&gt;&lt;/related-urls&gt;&lt;/urls&gt;&lt;/record&gt;&lt;/Cite&gt;&lt;/EndNote&gt;</w:instrText>
            </w:r>
            <w:r>
              <w:fldChar w:fldCharType="separate"/>
            </w:r>
            <w:r>
              <w:rPr>
                <w:noProof/>
              </w:rPr>
              <w:t>(Matalon, Delgado, &amp; Michals-Matalon, 2018)</w:t>
            </w:r>
            <w:r>
              <w:fldChar w:fldCharType="end"/>
            </w:r>
            <w:r>
              <w:t>.</w:t>
            </w:r>
          </w:p>
          <w:p w14:paraId="327BA64C" w14:textId="77777777" w:rsidR="003B2EF3" w:rsidRPr="00FA4A2E" w:rsidRDefault="003B2EF3" w:rsidP="00024485">
            <w:pPr>
              <w:pStyle w:val="Tabletext"/>
            </w:pPr>
            <w:r>
              <w:t>Treatment of n</w:t>
            </w:r>
            <w:r w:rsidRPr="00DB5BDA">
              <w:t>eonatal/infantile C</w:t>
            </w:r>
            <w:r>
              <w:t>D</w:t>
            </w:r>
            <w:r w:rsidRPr="00DB5BDA">
              <w:t xml:space="preserve"> is supportive</w:t>
            </w:r>
            <w:r>
              <w:t xml:space="preserve">, aiming to provide </w:t>
            </w:r>
            <w:r w:rsidRPr="00DB5BDA">
              <w:t xml:space="preserve">adequate nutrition and hydration, managing infectious diseases, and protecting the airway. Physical therapy </w:t>
            </w:r>
            <w:r>
              <w:t xml:space="preserve">may </w:t>
            </w:r>
            <w:r w:rsidRPr="00DB5BDA">
              <w:t>minimi</w:t>
            </w:r>
            <w:r>
              <w:t>s</w:t>
            </w:r>
            <w:r w:rsidRPr="00DB5BDA">
              <w:t>e contractures and maximi</w:t>
            </w:r>
            <w:r>
              <w:t>s</w:t>
            </w:r>
            <w:r w:rsidRPr="00DB5BDA">
              <w:t xml:space="preserve">e motor </w:t>
            </w:r>
            <w:r>
              <w:t>function.</w:t>
            </w:r>
            <w:r w:rsidRPr="00DB5BDA">
              <w:t xml:space="preserve"> Seizures </w:t>
            </w:r>
            <w:r>
              <w:t xml:space="preserve">can be </w:t>
            </w:r>
            <w:r w:rsidRPr="00DB5BDA">
              <w:t>treated with antiepileptic drugs</w:t>
            </w:r>
            <w:r>
              <w:t xml:space="preserve"> </w:t>
            </w:r>
            <w:r>
              <w:fldChar w:fldCharType="begin"/>
            </w:r>
            <w:r>
              <w:instrText xml:space="preserve"> ADDIN EN.CITE &lt;EndNote&gt;&lt;Cite&gt;&lt;Author&gt;Matalon&lt;/Author&gt;&lt;Year&gt;2018&lt;/Year&gt;&lt;RecNum&gt;44&lt;/RecNum&gt;&lt;DisplayText&gt;(Matalon et al., 2018)&lt;/DisplayText&gt;&lt;record&gt;&lt;rec-number&gt;44&lt;/rec-number&gt;&lt;foreign-keys&gt;&lt;key app="EN" db-id="tvd2x2aeprp90te22eox9tvxfe2a0xv0tdfs" timestamp="1623373159"&gt;44&lt;/key&gt;&lt;/foreign-keys&gt;&lt;ref-type name="Web Page"&gt;12&lt;/ref-type&gt;&lt;contributors&gt;&lt;authors&gt;&lt;author&gt;Matalon, R.&lt;/author&gt;&lt;author&gt;Delgado, L.&lt;/author&gt;&lt;author&gt;Michals-Matalon, K.&lt;/author&gt;&lt;/authors&gt;&lt;secondary-authors&gt;&lt;author&gt;Adam, M.P.&lt;/author&gt;&lt;author&gt;Ardinger, H.H.&lt;/author&gt;&lt;author&gt;Pagon, R.A.&lt;/author&gt;&lt;/secondary-authors&gt;&lt;/contributors&gt;&lt;titles&gt;&lt;title&gt;Canavan Disease&lt;/title&gt;&lt;secondary-title&gt;GeneReviews®&lt;/secondary-title&gt;&lt;/titles&gt;&lt;volume&gt;2020&lt;/volume&gt;&lt;number&gt;19th August&lt;/number&gt;&lt;dates&gt;&lt;year&gt;2018&lt;/year&gt;&lt;/dates&gt;&lt;pub-location&gt;Seattle&lt;/pub-location&gt;&lt;publisher&gt;University of Washington&lt;/publisher&gt;&lt;urls&gt;&lt;related-urls&gt;&lt;url&gt;https://www.ncbi.nlm.nih.gov/books/NBK1234/&lt;/url&gt;&lt;/related-urls&gt;&lt;/urls&gt;&lt;/record&gt;&lt;/Cite&gt;&lt;/EndNote&gt;</w:instrText>
            </w:r>
            <w:r>
              <w:fldChar w:fldCharType="separate"/>
            </w:r>
            <w:r>
              <w:rPr>
                <w:noProof/>
              </w:rPr>
              <w:t>(Matalon et al., 2018)</w:t>
            </w:r>
            <w:r>
              <w:fldChar w:fldCharType="end"/>
            </w:r>
            <w:r>
              <w:t>.</w:t>
            </w:r>
          </w:p>
        </w:tc>
        <w:tc>
          <w:tcPr>
            <w:tcW w:w="674" w:type="pct"/>
            <w:tcBorders>
              <w:top w:val="single" w:sz="4" w:space="0" w:color="auto"/>
              <w:bottom w:val="single" w:sz="4" w:space="0" w:color="auto"/>
            </w:tcBorders>
          </w:tcPr>
          <w:p w14:paraId="4CA77F16" w14:textId="77777777" w:rsidR="003B2EF3" w:rsidRDefault="003B2EF3" w:rsidP="00024485">
            <w:pPr>
              <w:pStyle w:val="Tabletext"/>
            </w:pPr>
            <w:r w:rsidRPr="00102840">
              <w:rPr>
                <w:bCs/>
              </w:rPr>
              <w:lastRenderedPageBreak/>
              <w:t>Prevalence</w:t>
            </w:r>
            <w:r>
              <w:rPr>
                <w:highlight w:val="yellow"/>
              </w:rPr>
              <w:br/>
            </w:r>
            <w:r w:rsidRPr="001456F1">
              <w:t>1 in 6,400 to 13,500</w:t>
            </w:r>
            <w:r>
              <w:t xml:space="preserve"> </w:t>
            </w:r>
            <w:r>
              <w:fldChar w:fldCharType="begin"/>
            </w:r>
            <w:r>
              <w:instrText xml:space="preserve"> ADDIN EN.CITE &lt;EndNote&gt;&lt;Cite&gt;&lt;Author&gt;NIH&lt;/Author&gt;&lt;Year&gt;2015&lt;/Year&gt;&lt;RecNum&gt;43&lt;/RecNum&gt;&lt;DisplayText&gt;(NIH, 2015b)&lt;/DisplayText&gt;&lt;record&gt;&lt;rec-number&gt;43&lt;/rec-number&gt;&lt;foreign-keys&gt;&lt;key app="EN" db-id="tvd2x2aeprp90te22eox9tvxfe2a0xv0tdfs" timestamp="1623373159"&gt;43&lt;/key&gt;&lt;/foreign-keys&gt;&lt;ref-type name="Web Page"&gt;12&lt;/ref-type&gt;&lt;contributors&gt;&lt;authors&gt;&lt;author&gt;NIH&lt;/author&gt;&lt;/authors&gt;&lt;/contributors&gt;&lt;titles&gt;&lt;title&gt;Canavan diseas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canavan-disease&lt;/url&gt;&lt;/related-urls&gt;&lt;/urls&gt;&lt;/record&gt;&lt;/Cite&gt;&lt;/EndNote&gt;</w:instrText>
            </w:r>
            <w:r>
              <w:fldChar w:fldCharType="separate"/>
            </w:r>
            <w:r>
              <w:rPr>
                <w:noProof/>
              </w:rPr>
              <w:t>(NIH, 2015b)</w:t>
            </w:r>
            <w:r>
              <w:fldChar w:fldCharType="end"/>
            </w:r>
          </w:p>
          <w:p w14:paraId="50C341CA" w14:textId="77777777" w:rsidR="003B2EF3" w:rsidRPr="00FA4A2E" w:rsidRDefault="003B2EF3" w:rsidP="00024485">
            <w:pPr>
              <w:pStyle w:val="Tabletext"/>
            </w:pPr>
            <w:r w:rsidRPr="00BD4168">
              <w:rPr>
                <w:bCs/>
              </w:rPr>
              <w:t>Carrier frequency</w:t>
            </w:r>
            <w:r>
              <w:rPr>
                <w:bCs/>
              </w:rPr>
              <w:br/>
            </w:r>
            <w:r>
              <w:t xml:space="preserve">1:40 </w:t>
            </w:r>
            <w:r>
              <w:fldChar w:fldCharType="begin"/>
            </w:r>
            <w:r>
              <w:instrText xml:space="preserve"> ADDIN EN.CITE &lt;EndNote&gt;&lt;Cite&gt;&lt;Author&gt;HGSA&lt;/Author&gt;&lt;Year&gt;2015&lt;/Year&gt;&lt;RecNum&gt;4&lt;/RecNum&gt;&lt;DisplayText&gt;(HGSA, 2015)&lt;/DisplayText&gt;&lt;record&gt;&lt;rec-number&gt;4&lt;/rec-number&gt;&lt;foreign-keys&gt;&lt;key app="EN" db-id="tvd2x2aeprp90te22eox9tvxfe2a0xv0tdfs" timestamp="1623373157"&gt;4&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fldChar w:fldCharType="separate"/>
            </w:r>
            <w:r>
              <w:rPr>
                <w:noProof/>
              </w:rPr>
              <w:t>(HGSA, 2015)</w:t>
            </w:r>
            <w:r>
              <w:fldChar w:fldCharType="end"/>
            </w:r>
          </w:p>
        </w:tc>
        <w:tc>
          <w:tcPr>
            <w:tcW w:w="1126" w:type="pct"/>
            <w:tcBorders>
              <w:top w:val="single" w:sz="4" w:space="0" w:color="auto"/>
              <w:bottom w:val="single" w:sz="4" w:space="0" w:color="auto"/>
            </w:tcBorders>
          </w:tcPr>
          <w:p w14:paraId="6DBFB134" w14:textId="27562683" w:rsidR="003B2EF3" w:rsidRDefault="003B2EF3" w:rsidP="00024485">
            <w:pPr>
              <w:pStyle w:val="Tabletext"/>
            </w:pPr>
            <w:r w:rsidRPr="002E20E1">
              <w:t xml:space="preserve">In </w:t>
            </w:r>
            <w:r w:rsidR="00666B40" w:rsidRPr="0025524C">
              <w:t>Ashkenazi Jewish</w:t>
            </w:r>
            <w:r w:rsidR="00666B40" w:rsidRPr="002E20E1">
              <w:t xml:space="preserve"> </w:t>
            </w:r>
            <w:r w:rsidRPr="002E20E1">
              <w:t xml:space="preserve">populations, 97% of CD is caused by </w:t>
            </w:r>
            <w:r>
              <w:t xml:space="preserve">2 pathogenic variants in the </w:t>
            </w:r>
            <w:r w:rsidRPr="00160DA0">
              <w:rPr>
                <w:rStyle w:val="Emphasis"/>
              </w:rPr>
              <w:t xml:space="preserve">ASPA </w:t>
            </w:r>
            <w:r w:rsidRPr="00C314B7">
              <w:t>gene</w:t>
            </w:r>
            <w:r>
              <w:t>:</w:t>
            </w:r>
          </w:p>
          <w:p w14:paraId="6DFE1B63" w14:textId="77777777" w:rsidR="003B2EF3" w:rsidRDefault="003B2EF3" w:rsidP="00024485">
            <w:pPr>
              <w:pStyle w:val="Tabletext"/>
            </w:pPr>
            <w:r w:rsidRPr="00944F3A">
              <w:rPr>
                <w:bCs/>
              </w:rPr>
              <w:t>Missense mutation</w:t>
            </w:r>
            <w:r w:rsidRPr="002E20E1">
              <w:t xml:space="preserve"> c.854A&gt;C</w:t>
            </w:r>
            <w:r>
              <w:br/>
            </w:r>
            <w:r w:rsidRPr="002E20E1">
              <w:t>(</w:t>
            </w:r>
            <w:proofErr w:type="gramStart"/>
            <w:r w:rsidRPr="002E20E1">
              <w:t>p.Glu</w:t>
            </w:r>
            <w:proofErr w:type="gramEnd"/>
            <w:r w:rsidRPr="002E20E1">
              <w:t xml:space="preserve">285Ala) </w:t>
            </w:r>
          </w:p>
          <w:p w14:paraId="486D9CC6" w14:textId="77777777" w:rsidR="003B2EF3" w:rsidRPr="00132ECC" w:rsidRDefault="003B2EF3" w:rsidP="00024485">
            <w:pPr>
              <w:pStyle w:val="Tabletext"/>
            </w:pPr>
            <w:r w:rsidRPr="00944F3A">
              <w:rPr>
                <w:bCs/>
              </w:rPr>
              <w:t>Nonsense mutation</w:t>
            </w:r>
            <w:r w:rsidRPr="002E20E1">
              <w:t xml:space="preserve"> c.693C&gt;A</w:t>
            </w:r>
            <w:r>
              <w:br/>
            </w:r>
            <w:r w:rsidRPr="002E20E1">
              <w:t>(p.Tyr231ter)</w:t>
            </w:r>
            <w:r>
              <w:t xml:space="preserve"> </w:t>
            </w:r>
            <w:r>
              <w:fldChar w:fldCharType="begin"/>
            </w:r>
            <w:r>
              <w:instrText xml:space="preserve"> ADDIN EN.CITE &lt;EndNote&gt;&lt;Cite&gt;&lt;Author&gt;HGSA&lt;/Author&gt;&lt;Year&gt;2015&lt;/Year&gt;&lt;RecNum&gt;4&lt;/RecNum&gt;&lt;DisplayText&gt;(HGSA, 2015)&lt;/DisplayText&gt;&lt;record&gt;&lt;rec-number&gt;4&lt;/rec-number&gt;&lt;foreign-keys&gt;&lt;key app="EN" db-id="tvd2x2aeprp90te22eox9tvxfe2a0xv0tdfs" timestamp="1623373157"&gt;4&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fldChar w:fldCharType="separate"/>
            </w:r>
            <w:r>
              <w:rPr>
                <w:noProof/>
              </w:rPr>
              <w:t>(HGSA, 2015)</w:t>
            </w:r>
            <w:r>
              <w:fldChar w:fldCharType="end"/>
            </w:r>
          </w:p>
        </w:tc>
      </w:tr>
      <w:tr w:rsidR="003B2EF3" w:rsidRPr="00E82F54" w14:paraId="7DBE2ED4" w14:textId="77777777" w:rsidTr="007C3C21">
        <w:tc>
          <w:tcPr>
            <w:tcW w:w="498" w:type="pct"/>
            <w:tcBorders>
              <w:top w:val="single" w:sz="4" w:space="0" w:color="auto"/>
              <w:bottom w:val="single" w:sz="4" w:space="0" w:color="auto"/>
            </w:tcBorders>
          </w:tcPr>
          <w:p w14:paraId="7A2586C0" w14:textId="15E4A6D3" w:rsidR="003B2EF3" w:rsidRPr="00F503C6" w:rsidRDefault="003B2EF3" w:rsidP="00024485">
            <w:pPr>
              <w:pStyle w:val="Tabletext"/>
            </w:pPr>
            <w:bookmarkStart w:id="13" w:name="_Hlk76561150"/>
            <w:r w:rsidRPr="00F503C6">
              <w:t xml:space="preserve">Familial dysautonomia </w:t>
            </w:r>
            <w:bookmarkEnd w:id="13"/>
            <w:r w:rsidR="00596D38">
              <w:t>(FD)</w:t>
            </w:r>
          </w:p>
        </w:tc>
        <w:tc>
          <w:tcPr>
            <w:tcW w:w="822" w:type="pct"/>
            <w:tcBorders>
              <w:top w:val="single" w:sz="4" w:space="0" w:color="auto"/>
              <w:bottom w:val="single" w:sz="4" w:space="0" w:color="auto"/>
            </w:tcBorders>
          </w:tcPr>
          <w:p w14:paraId="0CAF60A0" w14:textId="77777777" w:rsidR="003B2EF3" w:rsidRPr="00160DA0" w:rsidRDefault="003B2EF3" w:rsidP="00024485">
            <w:pPr>
              <w:pStyle w:val="Tabletext"/>
            </w:pPr>
            <w:r>
              <w:t>FD affects</w:t>
            </w:r>
            <w:r w:rsidRPr="00160DA0">
              <w:t xml:space="preserve"> cells </w:t>
            </w:r>
            <w:r>
              <w:t>of</w:t>
            </w:r>
            <w:r w:rsidRPr="00160DA0">
              <w:t xml:space="preserve"> the autonomic nervous system, </w:t>
            </w:r>
            <w:r>
              <w:t>responsible for</w:t>
            </w:r>
            <w:r w:rsidRPr="00160DA0">
              <w:t xml:space="preserve"> control</w:t>
            </w:r>
            <w:r>
              <w:t>ling</w:t>
            </w:r>
            <w:r w:rsidRPr="00160DA0">
              <w:t xml:space="preserve"> involuntary actions such as digestion, breathing, </w:t>
            </w:r>
            <w:r>
              <w:t xml:space="preserve">tear </w:t>
            </w:r>
            <w:r w:rsidRPr="00160DA0">
              <w:t xml:space="preserve">production, and regulation of blood pressure and body temperature. </w:t>
            </w:r>
            <w:r>
              <w:t>FD</w:t>
            </w:r>
            <w:r w:rsidRPr="00160DA0">
              <w:t xml:space="preserve"> also affects the sensory nervous system, which controls activities such as taste and the perception of pain, heat, and cold</w:t>
            </w:r>
            <w:r>
              <w:t xml:space="preserve"> </w:t>
            </w:r>
            <w:r>
              <w:fldChar w:fldCharType="begin"/>
            </w:r>
            <w:r>
              <w:instrText xml:space="preserve"> ADDIN EN.CITE &lt;EndNote&gt;&lt;Cite&gt;&lt;Author&gt;NIH&lt;/Author&gt;&lt;Year&gt;2013&lt;/Year&gt;&lt;RecNum&gt;45&lt;/RecNum&gt;&lt;DisplayText&gt;(NIH, 2013a)&lt;/DisplayText&gt;&lt;record&gt;&lt;rec-number&gt;45&lt;/rec-number&gt;&lt;foreign-keys&gt;&lt;key app="EN" db-id="tvd2x2aeprp90te22eox9tvxfe2a0xv0tdfs" timestamp="1623373159"&gt;45&lt;/key&gt;&lt;/foreign-keys&gt;&lt;ref-type name="Web Page"&gt;12&lt;/ref-type&gt;&lt;contributors&gt;&lt;authors&gt;&lt;author&gt;NIH&lt;/author&gt;&lt;/authors&gt;&lt;/contributors&gt;&lt;titles&gt;&lt;title&gt;Familial dysautonomia&lt;/title&gt;&lt;secondary-title&gt;Genetics Home Reference&lt;/secondary-title&gt;&lt;/titles&gt;&lt;volume&gt;2020&lt;/volume&gt;&lt;number&gt;18th August&lt;/number&gt;&lt;dates&gt;&lt;year&gt;2013&lt;/year&gt;&lt;/dates&gt;&lt;pub-location&gt;Bethesda, Maryland, USA&lt;/pub-location&gt;&lt;publisher&gt;U.S. National Institutes of Health and National Library of Medicine&lt;/publisher&gt;&lt;urls&gt;&lt;related-urls&gt;&lt;url&gt;https://ghr.nlm.nih.gov/condition/familial-dysautonomia&lt;/url&gt;&lt;/related-urls&gt;&lt;/urls&gt;&lt;/record&gt;&lt;/Cite&gt;&lt;/EndNote&gt;</w:instrText>
            </w:r>
            <w:r>
              <w:fldChar w:fldCharType="separate"/>
            </w:r>
            <w:r>
              <w:rPr>
                <w:noProof/>
              </w:rPr>
              <w:t>(NIH, 2013a)</w:t>
            </w:r>
            <w:r>
              <w:fldChar w:fldCharType="end"/>
            </w:r>
            <w:r>
              <w:t>.</w:t>
            </w:r>
          </w:p>
          <w:p w14:paraId="3F1A8AC1" w14:textId="441DD699" w:rsidR="003B2EF3" w:rsidRPr="00FA4A2E" w:rsidRDefault="003B2EF3" w:rsidP="00024485">
            <w:pPr>
              <w:pStyle w:val="Tabletext"/>
            </w:pPr>
            <w:r>
              <w:t xml:space="preserve">FD usually manifests </w:t>
            </w:r>
            <w:r w:rsidRPr="00160DA0">
              <w:t>during infancy</w:t>
            </w:r>
            <w:r>
              <w:t xml:space="preserve">, with early </w:t>
            </w:r>
            <w:r w:rsidRPr="00160DA0">
              <w:t>symptoms includ</w:t>
            </w:r>
            <w:r>
              <w:t>ing</w:t>
            </w:r>
            <w:r w:rsidRPr="00160DA0">
              <w:t xml:space="preserve"> hypotonia, feeding </w:t>
            </w:r>
            <w:r w:rsidRPr="00160DA0">
              <w:lastRenderedPageBreak/>
              <w:t xml:space="preserve">difficulties, poor growth, lack of tears, frequent lung infections, and difficulty maintaining body temperature. Developmental </w:t>
            </w:r>
            <w:r>
              <w:t xml:space="preserve">and motor </w:t>
            </w:r>
            <w:r w:rsidRPr="00160DA0">
              <w:t>milestones, such as walking and speech</w:t>
            </w:r>
            <w:r>
              <w:t>, may be</w:t>
            </w:r>
            <w:r w:rsidRPr="00160DA0">
              <w:t xml:space="preserve"> delayed</w:t>
            </w:r>
            <w:r>
              <w:t xml:space="preserve"> due to </w:t>
            </w:r>
            <w:r w:rsidRPr="00160DA0">
              <w:t>hypotonia</w:t>
            </w:r>
            <w:r>
              <w:t xml:space="preserve">, with some children experiencing </w:t>
            </w:r>
            <w:r w:rsidRPr="00160DA0">
              <w:t>learning disabilities</w:t>
            </w:r>
            <w:r>
              <w:t>. I</w:t>
            </w:r>
            <w:r w:rsidRPr="00160DA0">
              <w:t>ncreas</w:t>
            </w:r>
            <w:r>
              <w:t>ed</w:t>
            </w:r>
            <w:r w:rsidRPr="00160DA0">
              <w:t xml:space="preserve"> difficult</w:t>
            </w:r>
            <w:r>
              <w:t>y</w:t>
            </w:r>
            <w:r w:rsidRPr="00160DA0">
              <w:t xml:space="preserve"> with balance and walking</w:t>
            </w:r>
            <w:r>
              <w:t xml:space="preserve"> may occur with increasing age. </w:t>
            </w:r>
            <w:r w:rsidRPr="001D1FD0">
              <w:t>By adolescence, 95</w:t>
            </w:r>
            <w:r>
              <w:t>%</w:t>
            </w:r>
            <w:r w:rsidRPr="001D1FD0">
              <w:t xml:space="preserve"> of individuals with </w:t>
            </w:r>
            <w:r>
              <w:t>FD will</w:t>
            </w:r>
            <w:r w:rsidRPr="001D1FD0">
              <w:t xml:space="preserve"> have </w:t>
            </w:r>
            <w:r>
              <w:t>some</w:t>
            </w:r>
            <w:r w:rsidRPr="001D1FD0">
              <w:t xml:space="preserve"> </w:t>
            </w:r>
            <w:r>
              <w:t xml:space="preserve">evidence of </w:t>
            </w:r>
            <w:r w:rsidRPr="001D1FD0">
              <w:t>scoliosis</w:t>
            </w:r>
            <w:r>
              <w:t xml:space="preserve"> </w:t>
            </w:r>
            <w:r>
              <w:fldChar w:fldCharType="begin"/>
            </w:r>
            <w:r>
              <w:instrText xml:space="preserve"> ADDIN EN.CITE &lt;EndNote&gt;&lt;Cite&gt;&lt;Author&gt;NIH&lt;/Author&gt;&lt;Year&gt;2013&lt;/Year&gt;&lt;RecNum&gt;45&lt;/RecNum&gt;&lt;DisplayText&gt;(NIH, 2013a)&lt;/DisplayText&gt;&lt;record&gt;&lt;rec-number&gt;45&lt;/rec-number&gt;&lt;foreign-keys&gt;&lt;key app="EN" db-id="tvd2x2aeprp90te22eox9tvxfe2a0xv0tdfs" timestamp="1623373159"&gt;45&lt;/key&gt;&lt;/foreign-keys&gt;&lt;ref-type name="Web Page"&gt;12&lt;/ref-type&gt;&lt;contributors&gt;&lt;authors&gt;&lt;author&gt;NIH&lt;/author&gt;&lt;/authors&gt;&lt;/contributors&gt;&lt;titles&gt;&lt;title&gt;Familial dysautonomia&lt;/title&gt;&lt;secondary-title&gt;Genetics Home Reference&lt;/secondary-title&gt;&lt;/titles&gt;&lt;volume&gt;2020&lt;/volume&gt;&lt;number&gt;18th August&lt;/number&gt;&lt;dates&gt;&lt;year&gt;2013&lt;/year&gt;&lt;/dates&gt;&lt;pub-location&gt;Bethesda, Maryland, USA&lt;/pub-location&gt;&lt;publisher&gt;U.S. National Institutes of Health and National Library of Medicine&lt;/publisher&gt;&lt;urls&gt;&lt;related-urls&gt;&lt;url&gt;https://ghr.nlm.nih.gov/condition/familial-dysautonomia&lt;/url&gt;&lt;/related-urls&gt;&lt;/urls&gt;&lt;/record&gt;&lt;/Cite&gt;&lt;/EndNote&gt;</w:instrText>
            </w:r>
            <w:r>
              <w:fldChar w:fldCharType="separate"/>
            </w:r>
            <w:r>
              <w:rPr>
                <w:noProof/>
              </w:rPr>
              <w:t>(NIH, 2013a)</w:t>
            </w:r>
            <w:r>
              <w:fldChar w:fldCharType="end"/>
            </w:r>
            <w:r>
              <w:t>.</w:t>
            </w:r>
            <w:r w:rsidR="00F84B1C">
              <w:t xml:space="preserve"> </w:t>
            </w:r>
            <w:r w:rsidRPr="00775845">
              <w:t xml:space="preserve">Persons with FD are more likely than the general population to develop end-stage renal disease </w:t>
            </w:r>
            <w:r>
              <w:t xml:space="preserve">(at age 25 years FD 19% vs general population 0.1%) </w:t>
            </w:r>
            <w:r>
              <w:fldChar w:fldCharType="begin"/>
            </w:r>
            <w:r>
              <w:instrText xml:space="preserve"> ADDIN EN.CITE &lt;EndNote&gt;&lt;Cite&gt;&lt;Author&gt;Shohat&lt;/Author&gt;&lt;Year&gt;2014&lt;/Year&gt;&lt;RecNum&gt;46&lt;/RecNum&gt;&lt;DisplayText&gt;(Shohat &amp;amp; Weisz Hubshman, 2014)&lt;/DisplayText&gt;&lt;record&gt;&lt;rec-number&gt;46&lt;/rec-number&gt;&lt;foreign-keys&gt;&lt;key app="EN" db-id="tvd2x2aeprp90te22eox9tvxfe2a0xv0tdfs" timestamp="1623373159"&gt;46&lt;/key&gt;&lt;/foreign-keys&gt;&lt;ref-type name="Web Page"&gt;12&lt;/ref-type&gt;&lt;contributors&gt;&lt;authors&gt;&lt;author&gt;Shohat, M.&lt;/author&gt;&lt;author&gt;Weisz Hubshman, M.&lt;/author&gt;&lt;/authors&gt;&lt;secondary-authors&gt;&lt;author&gt;Adam, M.P.&lt;/author&gt;&lt;author&gt;Ardinger, H.H.&lt;/author&gt;&lt;author&gt;Pagon, R.A.&lt;/author&gt;&lt;/secondary-authors&gt;&lt;/contributors&gt;&lt;titles&gt;&lt;title&gt;Familial Dysautonomia&lt;/title&gt;&lt;secondary-title&gt;GeneReviews®&lt;/secondary-title&gt;&lt;/titles&gt;&lt;volume&gt;2020&lt;/volume&gt;&lt;number&gt;19th August&lt;/number&gt;&lt;dates&gt;&lt;year&gt;2014&lt;/year&gt;&lt;/dates&gt;&lt;pub-location&gt;Seattle&lt;/pub-location&gt;&lt;publisher&gt;University of Washington&lt;/publisher&gt;&lt;urls&gt;&lt;related-urls&gt;&lt;url&gt;https://www.ncbi.nlm.nih.gov/books/NBK1180/&lt;/url&gt;&lt;/related-urls&gt;&lt;/urls&gt;&lt;/record&gt;&lt;/Cite&gt;&lt;/EndNote&gt;</w:instrText>
            </w:r>
            <w:r>
              <w:fldChar w:fldCharType="separate"/>
            </w:r>
            <w:r>
              <w:rPr>
                <w:noProof/>
              </w:rPr>
              <w:t>(Shohat &amp; Weisz Hubshman, 2014)</w:t>
            </w:r>
            <w:r>
              <w:fldChar w:fldCharType="end"/>
            </w:r>
            <w:r>
              <w:t>.</w:t>
            </w:r>
          </w:p>
        </w:tc>
        <w:tc>
          <w:tcPr>
            <w:tcW w:w="864" w:type="pct"/>
            <w:tcBorders>
              <w:top w:val="single" w:sz="4" w:space="0" w:color="auto"/>
              <w:bottom w:val="single" w:sz="4" w:space="0" w:color="auto"/>
            </w:tcBorders>
          </w:tcPr>
          <w:p w14:paraId="7849E387" w14:textId="77777777" w:rsidR="003B2EF3" w:rsidRDefault="003B2EF3" w:rsidP="00024485">
            <w:pPr>
              <w:pStyle w:val="Tabletext"/>
            </w:pPr>
            <w:r w:rsidRPr="004634E2">
              <w:lastRenderedPageBreak/>
              <w:t xml:space="preserve">Autosomal recessive. </w:t>
            </w:r>
            <w:r>
              <w:br/>
              <w:t xml:space="preserve">Carriers </w:t>
            </w:r>
            <w:r w:rsidRPr="004E138A">
              <w:t xml:space="preserve">typically do not show signs </w:t>
            </w:r>
            <w:r>
              <w:t xml:space="preserve">or </w:t>
            </w:r>
            <w:r w:rsidRPr="004E138A">
              <w:t xml:space="preserve">symptoms of </w:t>
            </w:r>
            <w:r>
              <w:t>FD</w:t>
            </w:r>
            <w:r w:rsidRPr="004E138A">
              <w:t>.</w:t>
            </w:r>
          </w:p>
          <w:p w14:paraId="45AAB4F1" w14:textId="5F3DF845" w:rsidR="003B2EF3" w:rsidRPr="00FC7F18" w:rsidRDefault="003B2EF3" w:rsidP="00024485">
            <w:pPr>
              <w:pStyle w:val="Tabletext"/>
              <w:rPr>
                <w:i/>
                <w:iCs/>
              </w:rPr>
            </w:pPr>
            <w:r w:rsidRPr="00153786">
              <w:t xml:space="preserve">Mutations in the </w:t>
            </w:r>
            <w:r w:rsidRPr="00160DA0">
              <w:rPr>
                <w:rStyle w:val="Emphasis"/>
              </w:rPr>
              <w:t>ELP1</w:t>
            </w:r>
            <w:r>
              <w:t xml:space="preserve"> gene</w:t>
            </w:r>
            <w:r w:rsidRPr="00153786">
              <w:t xml:space="preserve"> cause </w:t>
            </w:r>
            <w:r>
              <w:t>FD</w:t>
            </w:r>
            <w:r w:rsidRPr="00153786">
              <w:t xml:space="preserve">. </w:t>
            </w:r>
            <w:r w:rsidRPr="00153786">
              <w:rPr>
                <w:i/>
                <w:iCs/>
              </w:rPr>
              <w:t>ELP1</w:t>
            </w:r>
            <w:r w:rsidRPr="00153786">
              <w:t xml:space="preserve"> </w:t>
            </w:r>
            <w:r>
              <w:t>codes</w:t>
            </w:r>
            <w:r w:rsidRPr="00153786">
              <w:t xml:space="preserve"> for a protein that is found in a variety of cells throughout the body, including brain cells.</w:t>
            </w:r>
            <w:r>
              <w:t xml:space="preserve"> </w:t>
            </w:r>
            <w:r w:rsidRPr="00153786">
              <w:t xml:space="preserve">Nearly all individuals with </w:t>
            </w:r>
            <w:r>
              <w:t>FD</w:t>
            </w:r>
            <w:r w:rsidRPr="00153786">
              <w:t xml:space="preserve"> have </w:t>
            </w:r>
            <w:r>
              <w:t>2</w:t>
            </w:r>
            <w:r w:rsidRPr="00153786">
              <w:t xml:space="preserve"> copies of the same </w:t>
            </w:r>
            <w:r w:rsidRPr="00775845">
              <w:rPr>
                <w:rStyle w:val="Emphasis"/>
              </w:rPr>
              <w:t>ELP1</w:t>
            </w:r>
            <w:r w:rsidRPr="00153786">
              <w:t xml:space="preserve"> </w:t>
            </w:r>
            <w:r>
              <w:t xml:space="preserve">variant, which </w:t>
            </w:r>
            <w:r w:rsidRPr="00153786">
              <w:t>disrupt</w:t>
            </w:r>
            <w:r>
              <w:t>s</w:t>
            </w:r>
            <w:r w:rsidRPr="00153786">
              <w:t xml:space="preserve"> production of ELP1 protein. </w:t>
            </w:r>
            <w:r>
              <w:t>R</w:t>
            </w:r>
            <w:r w:rsidRPr="00153786">
              <w:t xml:space="preserve">educed </w:t>
            </w:r>
            <w:r>
              <w:t xml:space="preserve">levels of </w:t>
            </w:r>
            <w:r w:rsidRPr="00153786">
              <w:t xml:space="preserve">ELP1 protein </w:t>
            </w:r>
            <w:r>
              <w:t xml:space="preserve">in the </w:t>
            </w:r>
            <w:r w:rsidRPr="00153786">
              <w:t xml:space="preserve">brain </w:t>
            </w:r>
            <w:r>
              <w:t>disrupts c</w:t>
            </w:r>
            <w:r w:rsidRPr="00153786">
              <w:t xml:space="preserve">ritical activities, leading to the signs </w:t>
            </w:r>
            <w:r w:rsidRPr="00153786">
              <w:lastRenderedPageBreak/>
              <w:t xml:space="preserve">and symptoms of </w:t>
            </w:r>
            <w:r>
              <w:t xml:space="preserve">FD </w:t>
            </w:r>
            <w:r>
              <w:fldChar w:fldCharType="begin"/>
            </w:r>
            <w:r>
              <w:instrText xml:space="preserve"> ADDIN EN.CITE &lt;EndNote&gt;&lt;Cite&gt;&lt;Author&gt;NIH&lt;/Author&gt;&lt;Year&gt;2013&lt;/Year&gt;&lt;RecNum&gt;45&lt;/RecNum&gt;&lt;DisplayText&gt;(NIH, 2013a)&lt;/DisplayText&gt;&lt;record&gt;&lt;rec-number&gt;45&lt;/rec-number&gt;&lt;foreign-keys&gt;&lt;key app="EN" db-id="tvd2x2aeprp90te22eox9tvxfe2a0xv0tdfs" timestamp="1623373159"&gt;45&lt;/key&gt;&lt;/foreign-keys&gt;&lt;ref-type name="Web Page"&gt;12&lt;/ref-type&gt;&lt;contributors&gt;&lt;authors&gt;&lt;author&gt;NIH&lt;/author&gt;&lt;/authors&gt;&lt;/contributors&gt;&lt;titles&gt;&lt;title&gt;Familial dysautonomia&lt;/title&gt;&lt;secondary-title&gt;Genetics Home Reference&lt;/secondary-title&gt;&lt;/titles&gt;&lt;volume&gt;2020&lt;/volume&gt;&lt;number&gt;18th August&lt;/number&gt;&lt;dates&gt;&lt;year&gt;2013&lt;/year&gt;&lt;/dates&gt;&lt;pub-location&gt;Bethesda, Maryland, USA&lt;/pub-location&gt;&lt;publisher&gt;U.S. National Institutes of Health and National Library of Medicine&lt;/publisher&gt;&lt;urls&gt;&lt;related-urls&gt;&lt;url&gt;https://ghr.nlm.nih.gov/condition/familial-dysautonomia&lt;/url&gt;&lt;/related-urls&gt;&lt;/urls&gt;&lt;/record&gt;&lt;/Cite&gt;&lt;/EndNote&gt;</w:instrText>
            </w:r>
            <w:r>
              <w:fldChar w:fldCharType="separate"/>
            </w:r>
            <w:r>
              <w:rPr>
                <w:noProof/>
              </w:rPr>
              <w:t>(NIH, 2013a)</w:t>
            </w:r>
            <w:r>
              <w:fldChar w:fldCharType="end"/>
            </w:r>
            <w:r>
              <w:t>.</w:t>
            </w:r>
          </w:p>
        </w:tc>
        <w:tc>
          <w:tcPr>
            <w:tcW w:w="1016" w:type="pct"/>
            <w:tcBorders>
              <w:top w:val="single" w:sz="4" w:space="0" w:color="auto"/>
              <w:bottom w:val="single" w:sz="4" w:space="0" w:color="auto"/>
            </w:tcBorders>
          </w:tcPr>
          <w:p w14:paraId="40EC67FA" w14:textId="77777777" w:rsidR="003B2EF3" w:rsidRPr="00FA4A2E" w:rsidRDefault="003B2EF3" w:rsidP="00024485">
            <w:pPr>
              <w:pStyle w:val="Tabletext"/>
            </w:pPr>
            <w:r>
              <w:lastRenderedPageBreak/>
              <w:t xml:space="preserve">Life expectancy is reduced, with affected individuals living up to 40 years of age. </w:t>
            </w:r>
            <w:r w:rsidRPr="001D1FD0">
              <w:t xml:space="preserve">Treatment </w:t>
            </w:r>
            <w:r>
              <w:t xml:space="preserve">aims to ameliorate symptoms by providing </w:t>
            </w:r>
            <w:r w:rsidRPr="001D1FD0">
              <w:t>adequate nutrition; measures to avoid aspiration; treatment of gastroesophageal reflux</w:t>
            </w:r>
            <w:r>
              <w:t xml:space="preserve">; </w:t>
            </w:r>
            <w:r w:rsidRPr="001D1FD0">
              <w:t xml:space="preserve">daily chest physiotherapy; possible high-frequency chest-wall oscillation; hydration, elastic stockings, leg exercises, counter-manoeuvres to treat orthostatic hypotension; pacemaker for bradyarrhythmia and/or syncope; </w:t>
            </w:r>
            <w:r>
              <w:t xml:space="preserve">and </w:t>
            </w:r>
            <w:r w:rsidRPr="001D1FD0">
              <w:t>artificial tear solutions for corneal healing</w:t>
            </w:r>
            <w:r>
              <w:t xml:space="preserve">. </w:t>
            </w:r>
            <w:r w:rsidRPr="001D1FD0">
              <w:t>An</w:t>
            </w:r>
            <w:r>
              <w:t xml:space="preserve"> an</w:t>
            </w:r>
            <w:r w:rsidRPr="001D1FD0">
              <w:t>nual spine examination for scoliosis</w:t>
            </w:r>
            <w:r>
              <w:t xml:space="preserve"> should be conducted, with</w:t>
            </w:r>
            <w:r w:rsidRPr="001D1FD0">
              <w:t xml:space="preserve"> </w:t>
            </w:r>
            <w:r w:rsidRPr="001D1FD0">
              <w:lastRenderedPageBreak/>
              <w:t xml:space="preserve">spinal fusion </w:t>
            </w:r>
            <w:r>
              <w:t xml:space="preserve">performed </w:t>
            </w:r>
            <w:r w:rsidRPr="001D1FD0">
              <w:t>as needed</w:t>
            </w:r>
            <w:r>
              <w:t xml:space="preserve"> </w:t>
            </w:r>
            <w:r>
              <w:fldChar w:fldCharType="begin"/>
            </w:r>
            <w:r>
              <w:instrText xml:space="preserve"> ADDIN EN.CITE &lt;EndNote&gt;&lt;Cite&gt;&lt;Author&gt;Shohat&lt;/Author&gt;&lt;Year&gt;2014&lt;/Year&gt;&lt;RecNum&gt;46&lt;/RecNum&gt;&lt;DisplayText&gt;(Shohat &amp;amp; Weisz Hubshman, 2014)&lt;/DisplayText&gt;&lt;record&gt;&lt;rec-number&gt;46&lt;/rec-number&gt;&lt;foreign-keys&gt;&lt;key app="EN" db-id="tvd2x2aeprp90te22eox9tvxfe2a0xv0tdfs" timestamp="1623373159"&gt;46&lt;/key&gt;&lt;/foreign-keys&gt;&lt;ref-type name="Web Page"&gt;12&lt;/ref-type&gt;&lt;contributors&gt;&lt;authors&gt;&lt;author&gt;Shohat, M.&lt;/author&gt;&lt;author&gt;Weisz Hubshman, M.&lt;/author&gt;&lt;/authors&gt;&lt;secondary-authors&gt;&lt;author&gt;Adam, M.P.&lt;/author&gt;&lt;author&gt;Ardinger, H.H.&lt;/author&gt;&lt;author&gt;Pagon, R.A.&lt;/author&gt;&lt;/secondary-authors&gt;&lt;/contributors&gt;&lt;titles&gt;&lt;title&gt;Familial Dysautonomia&lt;/title&gt;&lt;secondary-title&gt;GeneReviews®&lt;/secondary-title&gt;&lt;/titles&gt;&lt;volume&gt;2020&lt;/volume&gt;&lt;number&gt;19th August&lt;/number&gt;&lt;dates&gt;&lt;year&gt;2014&lt;/year&gt;&lt;/dates&gt;&lt;pub-location&gt;Seattle&lt;/pub-location&gt;&lt;publisher&gt;University of Washington&lt;/publisher&gt;&lt;urls&gt;&lt;related-urls&gt;&lt;url&gt;https://www.ncbi.nlm.nih.gov/books/NBK1180/&lt;/url&gt;&lt;/related-urls&gt;&lt;/urls&gt;&lt;/record&gt;&lt;/Cite&gt;&lt;/EndNote&gt;</w:instrText>
            </w:r>
            <w:r>
              <w:fldChar w:fldCharType="separate"/>
            </w:r>
            <w:r>
              <w:rPr>
                <w:noProof/>
              </w:rPr>
              <w:t>(Shohat &amp; Weisz Hubshman, 2014)</w:t>
            </w:r>
            <w:r>
              <w:fldChar w:fldCharType="end"/>
            </w:r>
            <w:r>
              <w:t>.</w:t>
            </w:r>
          </w:p>
        </w:tc>
        <w:tc>
          <w:tcPr>
            <w:tcW w:w="674" w:type="pct"/>
            <w:tcBorders>
              <w:top w:val="single" w:sz="4" w:space="0" w:color="auto"/>
              <w:bottom w:val="single" w:sz="4" w:space="0" w:color="auto"/>
            </w:tcBorders>
          </w:tcPr>
          <w:p w14:paraId="485DC746" w14:textId="77777777" w:rsidR="003B2EF3" w:rsidRDefault="003B2EF3" w:rsidP="00024485">
            <w:pPr>
              <w:pStyle w:val="Tabletext"/>
            </w:pPr>
            <w:r w:rsidRPr="00BD4168">
              <w:rPr>
                <w:bCs/>
              </w:rPr>
              <w:lastRenderedPageBreak/>
              <w:t>Birth prevalence</w:t>
            </w:r>
            <w:r>
              <w:br/>
            </w:r>
            <w:r w:rsidRPr="00FA4A2E">
              <w:t xml:space="preserve">1 in </w:t>
            </w:r>
            <w:r>
              <w:t>3</w:t>
            </w:r>
            <w:r w:rsidRPr="00FA4A2E">
              <w:t>,</w:t>
            </w:r>
            <w:r>
              <w:t>7</w:t>
            </w:r>
            <w:r w:rsidRPr="00FA4A2E">
              <w:t>00</w:t>
            </w:r>
            <w:r>
              <w:t xml:space="preserve"> </w:t>
            </w:r>
            <w:r>
              <w:fldChar w:fldCharType="begin"/>
            </w:r>
            <w:r>
              <w:instrText xml:space="preserve"> ADDIN EN.CITE &lt;EndNote&gt;&lt;Cite&gt;&lt;Author&gt;NIH&lt;/Author&gt;&lt;Year&gt;2013&lt;/Year&gt;&lt;RecNum&gt;45&lt;/RecNum&gt;&lt;DisplayText&gt;(NIH, 2013a)&lt;/DisplayText&gt;&lt;record&gt;&lt;rec-number&gt;45&lt;/rec-number&gt;&lt;foreign-keys&gt;&lt;key app="EN" db-id="tvd2x2aeprp90te22eox9tvxfe2a0xv0tdfs" timestamp="1623373159"&gt;45&lt;/key&gt;&lt;/foreign-keys&gt;&lt;ref-type name="Web Page"&gt;12&lt;/ref-type&gt;&lt;contributors&gt;&lt;authors&gt;&lt;author&gt;NIH&lt;/author&gt;&lt;/authors&gt;&lt;/contributors&gt;&lt;titles&gt;&lt;title&gt;Familial dysautonomia&lt;/title&gt;&lt;secondary-title&gt;Genetics Home Reference&lt;/secondary-title&gt;&lt;/titles&gt;&lt;volume&gt;2020&lt;/volume&gt;&lt;number&gt;18th August&lt;/number&gt;&lt;dates&gt;&lt;year&gt;2013&lt;/year&gt;&lt;/dates&gt;&lt;pub-location&gt;Bethesda, Maryland, USA&lt;/pub-location&gt;&lt;publisher&gt;U.S. National Institutes of Health and National Library of Medicine&lt;/publisher&gt;&lt;urls&gt;&lt;related-urls&gt;&lt;url&gt;https://ghr.nlm.nih.gov/condition/familial-dysautonomia&lt;/url&gt;&lt;/related-urls&gt;&lt;/urls&gt;&lt;/record&gt;&lt;/Cite&gt;&lt;/EndNote&gt;</w:instrText>
            </w:r>
            <w:r>
              <w:fldChar w:fldCharType="separate"/>
            </w:r>
            <w:r>
              <w:rPr>
                <w:noProof/>
              </w:rPr>
              <w:t>(NIH, 2013a)</w:t>
            </w:r>
            <w:r>
              <w:fldChar w:fldCharType="end"/>
            </w:r>
          </w:p>
          <w:p w14:paraId="50B2A005" w14:textId="77777777" w:rsidR="003B2EF3" w:rsidRPr="00FA4A2E" w:rsidRDefault="003B2EF3" w:rsidP="00024485">
            <w:pPr>
              <w:pStyle w:val="Tabletext"/>
            </w:pPr>
            <w:r w:rsidRPr="00944F3A">
              <w:rPr>
                <w:bCs/>
              </w:rPr>
              <w:t>Carrier frequency</w:t>
            </w:r>
            <w:r>
              <w:br/>
              <w:t xml:space="preserve">1:30 </w:t>
            </w:r>
            <w:r>
              <w:fldChar w:fldCharType="begin"/>
            </w:r>
            <w:r>
              <w:instrText xml:space="preserve"> ADDIN EN.CITE &lt;EndNote&gt;&lt;Cite&gt;&lt;Author&gt;HGSA&lt;/Author&gt;&lt;Year&gt;2015&lt;/Year&gt;&lt;RecNum&gt;4&lt;/RecNum&gt;&lt;DisplayText&gt;(HGSA, 2015)&lt;/DisplayText&gt;&lt;record&gt;&lt;rec-number&gt;4&lt;/rec-number&gt;&lt;foreign-keys&gt;&lt;key app="EN" db-id="tvd2x2aeprp90te22eox9tvxfe2a0xv0tdfs" timestamp="1623373157"&gt;4&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fldChar w:fldCharType="separate"/>
            </w:r>
            <w:r>
              <w:rPr>
                <w:noProof/>
              </w:rPr>
              <w:t>(HGSA, 2015)</w:t>
            </w:r>
            <w:r>
              <w:fldChar w:fldCharType="end"/>
            </w:r>
          </w:p>
        </w:tc>
        <w:tc>
          <w:tcPr>
            <w:tcW w:w="1126" w:type="pct"/>
            <w:tcBorders>
              <w:top w:val="single" w:sz="4" w:space="0" w:color="auto"/>
              <w:bottom w:val="single" w:sz="4" w:space="0" w:color="auto"/>
            </w:tcBorders>
          </w:tcPr>
          <w:p w14:paraId="6FB1C69E" w14:textId="7502AC5D" w:rsidR="003B2EF3" w:rsidRDefault="003B2EF3" w:rsidP="00024485">
            <w:pPr>
              <w:pStyle w:val="Tabletext"/>
            </w:pPr>
            <w:r w:rsidRPr="00944F3A">
              <w:t xml:space="preserve">In </w:t>
            </w:r>
            <w:r w:rsidR="00666B40" w:rsidRPr="0025524C">
              <w:t>Ashkenazi Jewish</w:t>
            </w:r>
            <w:r w:rsidRPr="00944F3A">
              <w:t xml:space="preserve"> populations, 9</w:t>
            </w:r>
            <w:r>
              <w:t>9</w:t>
            </w:r>
            <w:r w:rsidRPr="00944F3A">
              <w:t xml:space="preserve">% of CD is caused by 2 </w:t>
            </w:r>
            <w:r>
              <w:t xml:space="preserve">pathogenic </w:t>
            </w:r>
            <w:r w:rsidRPr="00944F3A">
              <w:t>variants</w:t>
            </w:r>
            <w:r>
              <w:t xml:space="preserve"> in the </w:t>
            </w:r>
            <w:r w:rsidRPr="00160DA0">
              <w:rPr>
                <w:rStyle w:val="Emphasis"/>
              </w:rPr>
              <w:t>ELP1</w:t>
            </w:r>
            <w:r>
              <w:t xml:space="preserve"> gene</w:t>
            </w:r>
            <w:r w:rsidRPr="00944F3A">
              <w:t>:</w:t>
            </w:r>
          </w:p>
          <w:p w14:paraId="121D7D55" w14:textId="77777777" w:rsidR="003B2EF3" w:rsidRDefault="003B2EF3" w:rsidP="00024485">
            <w:pPr>
              <w:pStyle w:val="Tabletext"/>
            </w:pPr>
            <w:r w:rsidRPr="00944F3A">
              <w:rPr>
                <w:bCs/>
              </w:rPr>
              <w:t>Major founder variant</w:t>
            </w:r>
            <w:r w:rsidRPr="00944F3A">
              <w:t xml:space="preserve"> c.2204+6T&gt;C </w:t>
            </w:r>
          </w:p>
          <w:p w14:paraId="105DE8F1" w14:textId="77777777" w:rsidR="003B2EF3" w:rsidRPr="00132ECC" w:rsidRDefault="003B2EF3" w:rsidP="00024485">
            <w:pPr>
              <w:pStyle w:val="Tabletext"/>
            </w:pPr>
            <w:r w:rsidRPr="00160DA0">
              <w:rPr>
                <w:bCs/>
              </w:rPr>
              <w:t>Rare variant</w:t>
            </w:r>
            <w:r>
              <w:br/>
            </w:r>
            <w:r w:rsidRPr="00944F3A">
              <w:t xml:space="preserve">p.Arg696Pro </w:t>
            </w:r>
            <w:r>
              <w:fldChar w:fldCharType="begin"/>
            </w:r>
            <w:r>
              <w:instrText xml:space="preserve"> ADDIN EN.CITE &lt;EndNote&gt;&lt;Cite&gt;&lt;Author&gt;Shohat&lt;/Author&gt;&lt;Year&gt;2014&lt;/Year&gt;&lt;RecNum&gt;46&lt;/RecNum&gt;&lt;DisplayText&gt;(Shohat &amp;amp; Weisz Hubshman, 2014)&lt;/DisplayText&gt;&lt;record&gt;&lt;rec-number&gt;46&lt;/rec-number&gt;&lt;foreign-keys&gt;&lt;key app="EN" db-id="tvd2x2aeprp90te22eox9tvxfe2a0xv0tdfs" timestamp="1623373159"&gt;46&lt;/key&gt;&lt;/foreign-keys&gt;&lt;ref-type name="Web Page"&gt;12&lt;/ref-type&gt;&lt;contributors&gt;&lt;authors&gt;&lt;author&gt;Shohat, M.&lt;/author&gt;&lt;author&gt;Weisz Hubshman, M.&lt;/author&gt;&lt;/authors&gt;&lt;secondary-authors&gt;&lt;author&gt;Adam, M.P.&lt;/author&gt;&lt;author&gt;Ardinger, H.H.&lt;/author&gt;&lt;author&gt;Pagon, R.A.&lt;/author&gt;&lt;/secondary-authors&gt;&lt;/contributors&gt;&lt;titles&gt;&lt;title&gt;Familial Dysautonomia&lt;/title&gt;&lt;secondary-title&gt;GeneReviews®&lt;/secondary-title&gt;&lt;/titles&gt;&lt;volume&gt;2020&lt;/volume&gt;&lt;number&gt;19th August&lt;/number&gt;&lt;dates&gt;&lt;year&gt;2014&lt;/year&gt;&lt;/dates&gt;&lt;pub-location&gt;Seattle&lt;/pub-location&gt;&lt;publisher&gt;University of Washington&lt;/publisher&gt;&lt;urls&gt;&lt;related-urls&gt;&lt;url&gt;https://www.ncbi.nlm.nih.gov/books/NBK1180/&lt;/url&gt;&lt;/related-urls&gt;&lt;/urls&gt;&lt;/record&gt;&lt;/Cite&gt;&lt;/EndNote&gt;</w:instrText>
            </w:r>
            <w:r>
              <w:fldChar w:fldCharType="separate"/>
            </w:r>
            <w:r>
              <w:rPr>
                <w:noProof/>
              </w:rPr>
              <w:t>(Shohat &amp; Weisz Hubshman, 2014)</w:t>
            </w:r>
            <w:r>
              <w:fldChar w:fldCharType="end"/>
            </w:r>
          </w:p>
        </w:tc>
      </w:tr>
      <w:tr w:rsidR="003B2EF3" w:rsidRPr="00E82F54" w14:paraId="32BCA0AC" w14:textId="77777777" w:rsidTr="007C3C21">
        <w:tc>
          <w:tcPr>
            <w:tcW w:w="498" w:type="pct"/>
            <w:tcBorders>
              <w:top w:val="single" w:sz="4" w:space="0" w:color="auto"/>
              <w:bottom w:val="single" w:sz="4" w:space="0" w:color="auto"/>
            </w:tcBorders>
          </w:tcPr>
          <w:p w14:paraId="04176D96" w14:textId="77777777" w:rsidR="003B2EF3" w:rsidRPr="00F503C6" w:rsidRDefault="003B2EF3" w:rsidP="00024485">
            <w:pPr>
              <w:pStyle w:val="Tabletext"/>
            </w:pPr>
            <w:bookmarkStart w:id="14" w:name="_Hlk76561120"/>
            <w:r w:rsidRPr="00F503C6">
              <w:t>Niemann Pick disease type A</w:t>
            </w:r>
            <w:r>
              <w:t xml:space="preserve"> (NPD)</w:t>
            </w:r>
            <w:bookmarkEnd w:id="14"/>
          </w:p>
        </w:tc>
        <w:tc>
          <w:tcPr>
            <w:tcW w:w="822" w:type="pct"/>
            <w:tcBorders>
              <w:top w:val="single" w:sz="4" w:space="0" w:color="auto"/>
              <w:bottom w:val="single" w:sz="4" w:space="0" w:color="auto"/>
            </w:tcBorders>
          </w:tcPr>
          <w:p w14:paraId="11D3BCA2" w14:textId="707C2FA6" w:rsidR="003B2EF3" w:rsidRPr="0067469B" w:rsidRDefault="003B2EF3" w:rsidP="00024485">
            <w:pPr>
              <w:pStyle w:val="Tabletext"/>
            </w:pPr>
            <w:r w:rsidRPr="0067469B">
              <w:t xml:space="preserve">There are 4 main types of NPD, classified based on genetic cause, and signs and symptoms of the condition: </w:t>
            </w:r>
            <w:r>
              <w:t>t</w:t>
            </w:r>
            <w:r w:rsidRPr="0067469B">
              <w:t>ypes A, B, C1 and C2</w:t>
            </w:r>
            <w:r>
              <w:t xml:space="preserve"> </w:t>
            </w:r>
            <w:r>
              <w:fldChar w:fldCharType="begin"/>
            </w:r>
            <w:r>
              <w:instrText xml:space="preserve"> ADDIN EN.CITE &lt;EndNote&gt;&lt;Cite&gt;&lt;Author&gt;NIH&lt;/Author&gt;&lt;Year&gt;2015&lt;/Year&gt;&lt;RecNum&gt;47&lt;/RecNum&gt;&lt;DisplayText&gt;(NIH, 2015d)&lt;/DisplayText&gt;&lt;record&gt;&lt;rec-number&gt;47&lt;/rec-number&gt;&lt;foreign-keys&gt;&lt;key app="EN" db-id="tvd2x2aeprp90te22eox9tvxfe2a0xv0tdfs" timestamp="1623373159"&gt;47&lt;/key&gt;&lt;/foreign-keys&gt;&lt;ref-type name="Web Page"&gt;12&lt;/ref-type&gt;&lt;contributors&gt;&lt;authors&gt;&lt;author&gt;NIH&lt;/author&gt;&lt;/authors&gt;&lt;/contributors&gt;&lt;titles&gt;&lt;title&gt;Niemann-Pick diseas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niemann-pick-disease&lt;/url&gt;&lt;/related-urls&gt;&lt;/urls&gt;&lt;/record&gt;&lt;/Cite&gt;&lt;/EndNote&gt;</w:instrText>
            </w:r>
            <w:r>
              <w:fldChar w:fldCharType="separate"/>
            </w:r>
            <w:r>
              <w:rPr>
                <w:noProof/>
              </w:rPr>
              <w:t>(NIH, 2015d)</w:t>
            </w:r>
            <w:r>
              <w:fldChar w:fldCharType="end"/>
            </w:r>
            <w:r>
              <w:t>.</w:t>
            </w:r>
            <w:r w:rsidRPr="0067469B">
              <w:t xml:space="preserve"> Type A is also known as neuronopathic NPD, with death occurring in early childhood.</w:t>
            </w:r>
            <w:r w:rsidR="00F84B1C">
              <w:t xml:space="preserve"> </w:t>
            </w:r>
            <w:r w:rsidRPr="0067469B">
              <w:t>NPD type B is also known as non-neuronopathic</w:t>
            </w:r>
            <w:r>
              <w:t xml:space="preserve"> </w:t>
            </w:r>
            <w:r>
              <w:fldChar w:fldCharType="begin"/>
            </w:r>
            <w:r>
              <w:instrText xml:space="preserve"> ADDIN EN.CITE &lt;EndNote&gt;&lt;Cite&gt;&lt;Author&gt;Wasserstein&lt;/Author&gt;&lt;Year&gt;2015&lt;/Year&gt;&lt;RecNum&gt;48&lt;/RecNum&gt;&lt;DisplayText&gt;(Wasserstein &amp;amp; Schuchman, 2015)&lt;/DisplayText&gt;&lt;record&gt;&lt;rec-number&gt;48&lt;/rec-number&gt;&lt;foreign-keys&gt;&lt;key app="EN" db-id="tvd2x2aeprp90te22eox9tvxfe2a0xv0tdfs" timestamp="1623373159"&gt;48&lt;/key&gt;&lt;/foreign-keys&gt;&lt;ref-type name="Web Page"&gt;12&lt;/ref-type&gt;&lt;contributors&gt;&lt;authors&gt;&lt;author&gt;Wasserstein, M.P.&lt;/author&gt;&lt;author&gt;Schuchman, E.H.&lt;/author&gt;&lt;/authors&gt;&lt;secondary-authors&gt;&lt;author&gt;Adam, M.P.&lt;/author&gt;&lt;author&gt;Ardinger, H.H.&lt;/author&gt;&lt;author&gt;Pagon, R.A.&lt;/author&gt;&lt;/secondary-authors&gt;&lt;/contributors&gt;&lt;titles&gt;&lt;title&gt;Acid Sphingomyelinase Deficiency&lt;/title&gt;&lt;secondary-title&gt;GeneReviews®&lt;/secondary-title&gt;&lt;/titles&gt;&lt;volume&gt;2020&lt;/volume&gt;&lt;number&gt;24th August&lt;/number&gt;&lt;dates&gt;&lt;year&gt;2015&lt;/year&gt;&lt;/dates&gt;&lt;pub-location&gt;Seattle&lt;/pub-location&gt;&lt;publisher&gt;University of Washington&lt;/publisher&gt;&lt;urls&gt;&lt;related-urls&gt;&lt;url&gt;https://www.ncbi.nlm.nih.gov/books/NBK1370/&lt;/url&gt;&lt;/related-urls&gt;&lt;/urls&gt;&lt;/record&gt;&lt;/Cite&gt;&lt;/EndNote&gt;</w:instrText>
            </w:r>
            <w:r>
              <w:fldChar w:fldCharType="separate"/>
            </w:r>
            <w:r>
              <w:rPr>
                <w:noProof/>
              </w:rPr>
              <w:t>(Wasserstein &amp; Schuchman, 2015)</w:t>
            </w:r>
            <w:r>
              <w:fldChar w:fldCharType="end"/>
            </w:r>
            <w:r>
              <w:t>.</w:t>
            </w:r>
          </w:p>
          <w:p w14:paraId="02F83B9E" w14:textId="6C2DCF72" w:rsidR="003B2EF3" w:rsidRPr="0067469B" w:rsidRDefault="003B2EF3" w:rsidP="00024485">
            <w:pPr>
              <w:pStyle w:val="Tabletext"/>
            </w:pPr>
            <w:r w:rsidRPr="0067469B">
              <w:lastRenderedPageBreak/>
              <w:t>Infants with NPD type A usually develop hepatosplenomegaly by 3 months and fail to thrive, with psychomotor regression occurring at 12</w:t>
            </w:r>
            <w:r>
              <w:t xml:space="preserve"> </w:t>
            </w:r>
            <w:r w:rsidRPr="0067469B">
              <w:t>months. Interstitial lung disease also develops, causing recurrent lung infections leading to respiratory failure.</w:t>
            </w:r>
            <w:r>
              <w:fldChar w:fldCharType="begin"/>
            </w:r>
            <w:r w:rsidR="00550E81">
              <w:instrText xml:space="preserve"> ADDIN EN.CITE &lt;EndNote&gt;&lt;Cite&gt;&lt;Author&gt;NIH&lt;/Author&gt;&lt;Year&gt;2015&lt;/Year&gt;&lt;RecNum&gt;47&lt;/RecNum&gt;&lt;DisplayText&gt;(NIH, 2015d)&lt;/DisplayText&gt;&lt;record&gt;&lt;rec-number&gt;47&lt;/rec-number&gt;&lt;foreign-keys&gt;&lt;key app="EN" db-id="tvd2x2aeprp90te22eox9tvxfe2a0xv0tdfs" timestamp="1623373159"&gt;47&lt;/key&gt;&lt;/foreign-keys&gt;&lt;ref-type name="Web Page"&gt;12&lt;/ref-type&gt;&lt;contributors&gt;&lt;authors&gt;&lt;author&gt;NIH&lt;/author&gt;&lt;/authors&gt;&lt;/contributors&gt;&lt;titles&gt;&lt;title&gt;Niemann-Pick diseas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niemann-pick-disease&lt;/url&gt;&lt;/related-urls&gt;&lt;/urls&gt;&lt;/record&gt;&lt;/Cite&gt;&lt;/EndNote&gt;</w:instrText>
            </w:r>
            <w:r>
              <w:fldChar w:fldCharType="separate"/>
            </w:r>
            <w:r w:rsidR="00550E81">
              <w:rPr>
                <w:noProof/>
              </w:rPr>
              <w:t>(NIH, 2015d)</w:t>
            </w:r>
            <w:r>
              <w:fldChar w:fldCharType="end"/>
            </w:r>
            <w:r>
              <w:t>.</w:t>
            </w:r>
          </w:p>
          <w:p w14:paraId="0813C8AF" w14:textId="77777777" w:rsidR="003B2EF3" w:rsidRPr="0067469B" w:rsidRDefault="003B2EF3" w:rsidP="00024485">
            <w:pPr>
              <w:pStyle w:val="Tabletext"/>
            </w:pPr>
            <w:r w:rsidRPr="0067469B">
              <w:t xml:space="preserve">NPD type B usually presents in mid-childhood, with milder symptoms </w:t>
            </w:r>
            <w:proofErr w:type="gramStart"/>
            <w:r w:rsidRPr="0067469B">
              <w:t>similar to</w:t>
            </w:r>
            <w:proofErr w:type="gramEnd"/>
            <w:r w:rsidRPr="0067469B">
              <w:t xml:space="preserve"> type A, with affected individuals surviving into adulthood. Patients with NPD type B often have hepatosplenomegaly, recurrent lung infections, and thrombocytopenia. They also have short stature, slowed mineralisation of bone, and approximately 1/3 may have neurological impairment</w:t>
            </w:r>
            <w:r>
              <w:t xml:space="preserve"> </w:t>
            </w:r>
            <w:r>
              <w:fldChar w:fldCharType="begin"/>
            </w:r>
            <w:r>
              <w:instrText xml:space="preserve"> ADDIN EN.CITE &lt;EndNote&gt;&lt;Cite&gt;&lt;Author&gt;NIH&lt;/Author&gt;&lt;Year&gt;2015&lt;/Year&gt;&lt;RecNum&gt;47&lt;/RecNum&gt;&lt;DisplayText&gt;(NIH, 2015d)&lt;/DisplayText&gt;&lt;record&gt;&lt;rec-number&gt;47&lt;/rec-number&gt;&lt;foreign-keys&gt;&lt;key app="EN" db-id="tvd2x2aeprp90te22eox9tvxfe2a0xv0tdfs" timestamp="1623373159"&gt;47&lt;/key&gt;&lt;/foreign-keys&gt;&lt;ref-type name="Web Page"&gt;12&lt;/ref-type&gt;&lt;contributors&gt;&lt;authors&gt;&lt;author&gt;NIH&lt;/author&gt;&lt;/authors&gt;&lt;/contributors&gt;&lt;titles&gt;&lt;title&gt;Niemann-Pick diseas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niemann-pick-disease&lt;/url&gt;&lt;/related-urls&gt;&lt;/urls&gt;&lt;/record&gt;&lt;/Cite&gt;&lt;/EndNote&gt;</w:instrText>
            </w:r>
            <w:r>
              <w:fldChar w:fldCharType="separate"/>
            </w:r>
            <w:r>
              <w:rPr>
                <w:noProof/>
              </w:rPr>
              <w:t>(NIH, 2015d)</w:t>
            </w:r>
            <w:r>
              <w:fldChar w:fldCharType="end"/>
            </w:r>
            <w:r>
              <w:t>.</w:t>
            </w:r>
          </w:p>
          <w:p w14:paraId="7A06A276" w14:textId="77777777" w:rsidR="003B2EF3" w:rsidRPr="0067469B" w:rsidRDefault="003B2EF3" w:rsidP="00024485">
            <w:pPr>
              <w:pStyle w:val="Tabletext"/>
            </w:pPr>
            <w:r w:rsidRPr="0067469B">
              <w:t xml:space="preserve">Symptoms of NPD types C1 and C2 can develop at any time but usually become apparent in childhood. Affected individuals may survive into adulthood. Symptoms include ataxia, vertical supranuclear gaze palsy, dystonia, severe liver disease, and interstitial lung disease. Affected </w:t>
            </w:r>
            <w:r w:rsidRPr="0067469B">
              <w:lastRenderedPageBreak/>
              <w:t>Individuals also have problems with speech and swallowing that worsen over time, eventually interfering with feeding. In addition, a progressive decline in intellectual function is common, and about 1/3 have seizures</w:t>
            </w:r>
            <w:r>
              <w:t xml:space="preserve"> </w:t>
            </w:r>
            <w:r>
              <w:fldChar w:fldCharType="begin"/>
            </w:r>
            <w:r>
              <w:instrText xml:space="preserve"> ADDIN EN.CITE &lt;EndNote&gt;&lt;Cite&gt;&lt;Author&gt;NIH&lt;/Author&gt;&lt;Year&gt;2015&lt;/Year&gt;&lt;RecNum&gt;47&lt;/RecNum&gt;&lt;DisplayText&gt;(NIH, 2015d)&lt;/DisplayText&gt;&lt;record&gt;&lt;rec-number&gt;47&lt;/rec-number&gt;&lt;foreign-keys&gt;&lt;key app="EN" db-id="tvd2x2aeprp90te22eox9tvxfe2a0xv0tdfs" timestamp="1623373159"&gt;47&lt;/key&gt;&lt;/foreign-keys&gt;&lt;ref-type name="Web Page"&gt;12&lt;/ref-type&gt;&lt;contributors&gt;&lt;authors&gt;&lt;author&gt;NIH&lt;/author&gt;&lt;/authors&gt;&lt;/contributors&gt;&lt;titles&gt;&lt;title&gt;Niemann-Pick diseas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niemann-pick-disease&lt;/url&gt;&lt;/related-urls&gt;&lt;/urls&gt;&lt;/record&gt;&lt;/Cite&gt;&lt;/EndNote&gt;</w:instrText>
            </w:r>
            <w:r>
              <w:fldChar w:fldCharType="separate"/>
            </w:r>
            <w:r>
              <w:rPr>
                <w:noProof/>
              </w:rPr>
              <w:t>(NIH, 2015d)</w:t>
            </w:r>
            <w:r>
              <w:fldChar w:fldCharType="end"/>
            </w:r>
            <w:r>
              <w:t>.</w:t>
            </w:r>
          </w:p>
        </w:tc>
        <w:tc>
          <w:tcPr>
            <w:tcW w:w="864" w:type="pct"/>
            <w:tcBorders>
              <w:top w:val="single" w:sz="4" w:space="0" w:color="auto"/>
              <w:bottom w:val="single" w:sz="4" w:space="0" w:color="auto"/>
            </w:tcBorders>
          </w:tcPr>
          <w:p w14:paraId="6B93853D" w14:textId="77777777" w:rsidR="003B2EF3" w:rsidRPr="0067469B" w:rsidRDefault="003B2EF3" w:rsidP="00024485">
            <w:pPr>
              <w:pStyle w:val="Tabletext"/>
            </w:pPr>
            <w:r w:rsidRPr="0067469B">
              <w:lastRenderedPageBreak/>
              <w:t>Autosomal recessive. Carriers typically do not show signs or symptoms of NPD.</w:t>
            </w:r>
          </w:p>
          <w:p w14:paraId="156B53F3" w14:textId="77777777" w:rsidR="003B2EF3" w:rsidRPr="0067469B" w:rsidRDefault="003B2EF3" w:rsidP="00024485">
            <w:pPr>
              <w:pStyle w:val="Tabletext"/>
            </w:pPr>
            <w:r w:rsidRPr="0067469B">
              <w:t xml:space="preserve">NPD types A and B are caused by mutations in the </w:t>
            </w:r>
            <w:r w:rsidRPr="0067469B">
              <w:rPr>
                <w:rStyle w:val="Emphasis"/>
              </w:rPr>
              <w:t>SMPD1</w:t>
            </w:r>
            <w:r w:rsidRPr="0067469B">
              <w:t xml:space="preserve"> gene, which codes for the enzyme acid sphingomyelinase. Acid sphingomyelinase is found in lysosomes, and converts the lipid, sphingomyelin, into ceramide. Mutations in </w:t>
            </w:r>
            <w:r w:rsidRPr="0067469B">
              <w:rPr>
                <w:rStyle w:val="Emphasis"/>
              </w:rPr>
              <w:t>SMPD1</w:t>
            </w:r>
            <w:r w:rsidRPr="0067469B">
              <w:t xml:space="preserve"> lead to a shortage of acid </w:t>
            </w:r>
            <w:r w:rsidRPr="0067469B">
              <w:lastRenderedPageBreak/>
              <w:t>sphingomyelinase, which results in the reduced breakdown, and accumulation of, sphingomyelin, in cells. As a result, cells malfunction and eventually die. Over time, cell loss impairs function of tissues and organs including the brain, lungs, spleen, and liver</w:t>
            </w:r>
            <w:r>
              <w:t xml:space="preserve"> </w:t>
            </w:r>
            <w:r>
              <w:fldChar w:fldCharType="begin"/>
            </w:r>
            <w:r>
              <w:instrText xml:space="preserve"> ADDIN EN.CITE &lt;EndNote&gt;&lt;Cite&gt;&lt;Author&gt;NIH&lt;/Author&gt;&lt;Year&gt;2015&lt;/Year&gt;&lt;RecNum&gt;47&lt;/RecNum&gt;&lt;DisplayText&gt;(NIH, 2015d)&lt;/DisplayText&gt;&lt;record&gt;&lt;rec-number&gt;47&lt;/rec-number&gt;&lt;foreign-keys&gt;&lt;key app="EN" db-id="tvd2x2aeprp90te22eox9tvxfe2a0xv0tdfs" timestamp="1623373159"&gt;47&lt;/key&gt;&lt;/foreign-keys&gt;&lt;ref-type name="Web Page"&gt;12&lt;/ref-type&gt;&lt;contributors&gt;&lt;authors&gt;&lt;author&gt;NIH&lt;/author&gt;&lt;/authors&gt;&lt;/contributors&gt;&lt;titles&gt;&lt;title&gt;Niemann-Pick diseas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niemann-pick-disease&lt;/url&gt;&lt;/related-urls&gt;&lt;/urls&gt;&lt;/record&gt;&lt;/Cite&gt;&lt;/EndNote&gt;</w:instrText>
            </w:r>
            <w:r>
              <w:fldChar w:fldCharType="separate"/>
            </w:r>
            <w:r>
              <w:rPr>
                <w:noProof/>
              </w:rPr>
              <w:t>(NIH, 2015d)</w:t>
            </w:r>
            <w:r>
              <w:fldChar w:fldCharType="end"/>
            </w:r>
            <w:r>
              <w:t>.</w:t>
            </w:r>
          </w:p>
          <w:p w14:paraId="51803C36" w14:textId="77777777" w:rsidR="003B2EF3" w:rsidRPr="0067469B" w:rsidRDefault="003B2EF3" w:rsidP="00024485">
            <w:pPr>
              <w:pStyle w:val="Tabletext"/>
            </w:pPr>
            <w:r w:rsidRPr="0067469B">
              <w:t xml:space="preserve">NPD type C is caused by variants in either the </w:t>
            </w:r>
            <w:r w:rsidRPr="0067469B">
              <w:rPr>
                <w:rStyle w:val="Emphasis"/>
              </w:rPr>
              <w:t>NPC1</w:t>
            </w:r>
            <w:r w:rsidRPr="0067469B">
              <w:t xml:space="preserve"> or </w:t>
            </w:r>
            <w:r w:rsidRPr="0067469B">
              <w:rPr>
                <w:rStyle w:val="Emphasis"/>
              </w:rPr>
              <w:t>NPC2</w:t>
            </w:r>
            <w:r w:rsidRPr="0067469B">
              <w:t xml:space="preserve"> genes. These variants lead to a shortage of functional protein, which prevents movement of cholesterol and other lipids, leading to their accumulation in cells. As a result, many normal cell functions that require these lipids, such as cell membrane formation, are impaired. The accumulation of lipids as well as the cell dysfunction eventually leads to cell death, resulting in the tissue and organ damage observed in NPD types C1 and C2</w:t>
            </w:r>
            <w:r>
              <w:t xml:space="preserve"> </w:t>
            </w:r>
            <w:r>
              <w:fldChar w:fldCharType="begin"/>
            </w:r>
            <w:r>
              <w:instrText xml:space="preserve"> ADDIN EN.CITE &lt;EndNote&gt;&lt;Cite&gt;&lt;Author&gt;NIH&lt;/Author&gt;&lt;Year&gt;2015&lt;/Year&gt;&lt;RecNum&gt;47&lt;/RecNum&gt;&lt;DisplayText&gt;(NIH, 2015d)&lt;/DisplayText&gt;&lt;record&gt;&lt;rec-number&gt;47&lt;/rec-number&gt;&lt;foreign-keys&gt;&lt;key app="EN" db-id="tvd2x2aeprp90te22eox9tvxfe2a0xv0tdfs" timestamp="1623373159"&gt;47&lt;/key&gt;&lt;/foreign-keys&gt;&lt;ref-type name="Web Page"&gt;12&lt;/ref-type&gt;&lt;contributors&gt;&lt;authors&gt;&lt;author&gt;NIH&lt;/author&gt;&lt;/authors&gt;&lt;/contributors&gt;&lt;titles&gt;&lt;title&gt;Niemann-Pick diseas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niemann-pick-disease&lt;/url&gt;&lt;/related-urls&gt;&lt;/urls&gt;&lt;/record&gt;&lt;/Cite&gt;&lt;/EndNote&gt;</w:instrText>
            </w:r>
            <w:r>
              <w:fldChar w:fldCharType="separate"/>
            </w:r>
            <w:r>
              <w:rPr>
                <w:noProof/>
              </w:rPr>
              <w:t>(NIH, 2015d)</w:t>
            </w:r>
            <w:r>
              <w:fldChar w:fldCharType="end"/>
            </w:r>
            <w:r>
              <w:t>.</w:t>
            </w:r>
          </w:p>
        </w:tc>
        <w:tc>
          <w:tcPr>
            <w:tcW w:w="1016" w:type="pct"/>
            <w:tcBorders>
              <w:top w:val="single" w:sz="4" w:space="0" w:color="auto"/>
              <w:bottom w:val="single" w:sz="4" w:space="0" w:color="auto"/>
            </w:tcBorders>
          </w:tcPr>
          <w:p w14:paraId="3F92C087" w14:textId="024F402D" w:rsidR="003B2EF3" w:rsidRPr="00546602" w:rsidRDefault="003B2EF3" w:rsidP="00024485">
            <w:pPr>
              <w:pStyle w:val="Tabletext"/>
            </w:pPr>
            <w:r w:rsidRPr="00546602">
              <w:lastRenderedPageBreak/>
              <w:t>NPD-A</w:t>
            </w:r>
            <w:r>
              <w:t xml:space="preserve">: </w:t>
            </w:r>
            <w:r w:rsidRPr="00546602">
              <w:t>Progressive neurologic disease. Physical and occupational therapy to maximi</w:t>
            </w:r>
            <w:r>
              <w:t>s</w:t>
            </w:r>
            <w:r w:rsidRPr="00546602">
              <w:t>e function and to prevent contractures is appropriate.</w:t>
            </w:r>
            <w:r w:rsidR="00F84B1C">
              <w:t xml:space="preserve"> </w:t>
            </w:r>
            <w:r w:rsidRPr="00546602">
              <w:t>Regular consultation with a dietician should be provided</w:t>
            </w:r>
            <w:r>
              <w:t>, and t</w:t>
            </w:r>
            <w:r w:rsidRPr="00546602">
              <w:t xml:space="preserve">he use of nasogastric tube </w:t>
            </w:r>
            <w:r w:rsidR="0020327D" w:rsidRPr="00546602">
              <w:t>feeding,</w:t>
            </w:r>
            <w:r w:rsidRPr="00546602">
              <w:t xml:space="preserve"> or surgical placement of a feeding tube </w:t>
            </w:r>
            <w:r>
              <w:t>may be required</w:t>
            </w:r>
            <w:r w:rsidRPr="00546602">
              <w:t>.</w:t>
            </w:r>
            <w:r>
              <w:t xml:space="preserve"> Medications for </w:t>
            </w:r>
            <w:r w:rsidRPr="00546602">
              <w:t xml:space="preserve">sleep disturbance </w:t>
            </w:r>
            <w:r>
              <w:t xml:space="preserve">may be needed </w:t>
            </w:r>
            <w:r>
              <w:fldChar w:fldCharType="begin"/>
            </w:r>
            <w:r>
              <w:instrText xml:space="preserve"> ADDIN EN.CITE &lt;EndNote&gt;&lt;Cite&gt;&lt;Author&gt;Wasserstein&lt;/Author&gt;&lt;Year&gt;2015&lt;/Year&gt;&lt;RecNum&gt;48&lt;/RecNum&gt;&lt;DisplayText&gt;(Wasserstein &amp;amp; Schuchman, 2015)&lt;/DisplayText&gt;&lt;record&gt;&lt;rec-number&gt;48&lt;/rec-number&gt;&lt;foreign-keys&gt;&lt;key app="EN" db-id="tvd2x2aeprp90te22eox9tvxfe2a0xv0tdfs" timestamp="1623373159"&gt;48&lt;/key&gt;&lt;/foreign-keys&gt;&lt;ref-type name="Web Page"&gt;12&lt;/ref-type&gt;&lt;contributors&gt;&lt;authors&gt;&lt;author&gt;Wasserstein, M.P.&lt;/author&gt;&lt;author&gt;Schuchman, E.H.&lt;/author&gt;&lt;/authors&gt;&lt;secondary-authors&gt;&lt;author&gt;Adam, M.P.&lt;/author&gt;&lt;author&gt;Ardinger, H.H.&lt;/author&gt;&lt;author&gt;Pagon, R.A.&lt;/author&gt;&lt;/secondary-authors&gt;&lt;/contributors&gt;&lt;titles&gt;&lt;title&gt;Acid Sphingomyelinase Deficiency&lt;/title&gt;&lt;secondary-title&gt;GeneReviews®&lt;/secondary-title&gt;&lt;/titles&gt;&lt;volume&gt;2020&lt;/volume&gt;&lt;number&gt;24th August&lt;/number&gt;&lt;dates&gt;&lt;year&gt;2015&lt;/year&gt;&lt;/dates&gt;&lt;pub-location&gt;Seattle&lt;/pub-location&gt;&lt;publisher&gt;University of Washington&lt;/publisher&gt;&lt;urls&gt;&lt;related-urls&gt;&lt;url&gt;https://www.ncbi.nlm.nih.gov/books/NBK1370/&lt;/url&gt;&lt;/related-urls&gt;&lt;/urls&gt;&lt;/record&gt;&lt;/Cite&gt;&lt;/EndNote&gt;</w:instrText>
            </w:r>
            <w:r>
              <w:fldChar w:fldCharType="separate"/>
            </w:r>
            <w:r>
              <w:rPr>
                <w:noProof/>
              </w:rPr>
              <w:t>(Wasserstein &amp; Schuchman, 2015)</w:t>
            </w:r>
            <w:r>
              <w:fldChar w:fldCharType="end"/>
            </w:r>
            <w:r>
              <w:t>.</w:t>
            </w:r>
          </w:p>
          <w:p w14:paraId="7BF0DDDF" w14:textId="26962826" w:rsidR="003B2EF3" w:rsidRPr="00546602" w:rsidRDefault="003B2EF3" w:rsidP="00024485">
            <w:pPr>
              <w:pStyle w:val="Tabletext"/>
            </w:pPr>
            <w:r w:rsidRPr="00546602">
              <w:lastRenderedPageBreak/>
              <w:t>NPD-B</w:t>
            </w:r>
            <w:r>
              <w:t xml:space="preserve">: </w:t>
            </w:r>
            <w:r w:rsidRPr="00546602">
              <w:t>Most affected individuals have thrombocytopenia</w:t>
            </w:r>
            <w:r>
              <w:t xml:space="preserve"> and blood </w:t>
            </w:r>
            <w:r w:rsidRPr="00546602">
              <w:t xml:space="preserve">transfusion </w:t>
            </w:r>
            <w:r>
              <w:t>may be required</w:t>
            </w:r>
            <w:r w:rsidRPr="00546602">
              <w:t xml:space="preserve">. </w:t>
            </w:r>
            <w:r>
              <w:t>P</w:t>
            </w:r>
            <w:r w:rsidRPr="00546602">
              <w:t>artial splenectomy may be considered for individuals with severe hypersplenism</w:t>
            </w:r>
            <w:r>
              <w:t>. T</w:t>
            </w:r>
            <w:r w:rsidRPr="00546602">
              <w:t xml:space="preserve">otal splenectomy should be avoided </w:t>
            </w:r>
            <w:r>
              <w:t xml:space="preserve">as the </w:t>
            </w:r>
            <w:r w:rsidRPr="00546602">
              <w:t xml:space="preserve">removal of the spleen </w:t>
            </w:r>
            <w:r>
              <w:t xml:space="preserve">will </w:t>
            </w:r>
            <w:r w:rsidRPr="00546602">
              <w:t>exacerbate pulmonary disease.</w:t>
            </w:r>
            <w:r>
              <w:t xml:space="preserve"> Patients </w:t>
            </w:r>
            <w:r w:rsidRPr="00546602">
              <w:t>with symptomatic pulmonary disease may require supplemental oxygen.</w:t>
            </w:r>
            <w:r w:rsidR="00F84B1C">
              <w:t xml:space="preserve"> </w:t>
            </w:r>
            <w:r w:rsidRPr="00546602">
              <w:t>Adults with hyperlipidaemia should be treated to bring the serum concentration of total cholesterol into the normal range.</w:t>
            </w:r>
            <w:r w:rsidR="00F84B1C">
              <w:t xml:space="preserve"> </w:t>
            </w:r>
            <w:r w:rsidRPr="00546602">
              <w:t xml:space="preserve">Dietary assessment is indicated in all cases to assure that calorie intake is adequate </w:t>
            </w:r>
            <w:r>
              <w:t>to prevent</w:t>
            </w:r>
            <w:r w:rsidRPr="00546602">
              <w:t xml:space="preserve"> growth</w:t>
            </w:r>
            <w:r>
              <w:t xml:space="preserve"> retardation </w:t>
            </w:r>
            <w:r>
              <w:fldChar w:fldCharType="begin"/>
            </w:r>
            <w:r>
              <w:instrText xml:space="preserve"> ADDIN EN.CITE &lt;EndNote&gt;&lt;Cite&gt;&lt;Author&gt;Wasserstein&lt;/Author&gt;&lt;Year&gt;2015&lt;/Year&gt;&lt;RecNum&gt;48&lt;/RecNum&gt;&lt;DisplayText&gt;(Wasserstein &amp;amp; Schuchman, 2015)&lt;/DisplayText&gt;&lt;record&gt;&lt;rec-number&gt;48&lt;/rec-number&gt;&lt;foreign-keys&gt;&lt;key app="EN" db-id="tvd2x2aeprp90te22eox9tvxfe2a0xv0tdfs" timestamp="1623373159"&gt;48&lt;/key&gt;&lt;/foreign-keys&gt;&lt;ref-type name="Web Page"&gt;12&lt;/ref-type&gt;&lt;contributors&gt;&lt;authors&gt;&lt;author&gt;Wasserstein, M.P.&lt;/author&gt;&lt;author&gt;Schuchman, E.H.&lt;/author&gt;&lt;/authors&gt;&lt;secondary-authors&gt;&lt;author&gt;Adam, M.P.&lt;/author&gt;&lt;author&gt;Ardinger, H.H.&lt;/author&gt;&lt;author&gt;Pagon, R.A.&lt;/author&gt;&lt;/secondary-authors&gt;&lt;/contributors&gt;&lt;titles&gt;&lt;title&gt;Acid Sphingomyelinase Deficiency&lt;/title&gt;&lt;secondary-title&gt;GeneReviews®&lt;/secondary-title&gt;&lt;/titles&gt;&lt;volume&gt;2020&lt;/volume&gt;&lt;number&gt;24th August&lt;/number&gt;&lt;dates&gt;&lt;year&gt;2015&lt;/year&gt;&lt;/dates&gt;&lt;pub-location&gt;Seattle&lt;/pub-location&gt;&lt;publisher&gt;University of Washington&lt;/publisher&gt;&lt;urls&gt;&lt;related-urls&gt;&lt;url&gt;https://www.ncbi.nlm.nih.gov/books/NBK1370/&lt;/url&gt;&lt;/related-urls&gt;&lt;/urls&gt;&lt;/record&gt;&lt;/Cite&gt;&lt;/EndNote&gt;</w:instrText>
            </w:r>
            <w:r>
              <w:fldChar w:fldCharType="separate"/>
            </w:r>
            <w:r>
              <w:rPr>
                <w:noProof/>
              </w:rPr>
              <w:t>(Wasserstein &amp; Schuchman, 2015)</w:t>
            </w:r>
            <w:r>
              <w:fldChar w:fldCharType="end"/>
            </w:r>
            <w:r>
              <w:t>.</w:t>
            </w:r>
          </w:p>
          <w:p w14:paraId="627CA441" w14:textId="77777777" w:rsidR="003B2EF3" w:rsidRPr="00FA4A2E" w:rsidRDefault="003B2EF3" w:rsidP="00024485">
            <w:pPr>
              <w:pStyle w:val="Tabletext"/>
            </w:pPr>
            <w:r w:rsidRPr="00546602">
              <w:t>Orthotopic liver transplantation in infant</w:t>
            </w:r>
            <w:r>
              <w:t>s</w:t>
            </w:r>
            <w:r w:rsidRPr="00546602">
              <w:t xml:space="preserve"> with NPD-A and amniotic cell transplantation in several individuals with NPD-B have been attempted with little or no success</w:t>
            </w:r>
            <w:r>
              <w:t xml:space="preserve"> </w:t>
            </w:r>
            <w:r>
              <w:fldChar w:fldCharType="begin"/>
            </w:r>
            <w:r>
              <w:instrText xml:space="preserve"> ADDIN EN.CITE &lt;EndNote&gt;&lt;Cite&gt;&lt;Author&gt;Wasserstein&lt;/Author&gt;&lt;Year&gt;2015&lt;/Year&gt;&lt;RecNum&gt;48&lt;/RecNum&gt;&lt;DisplayText&gt;(Wasserstein &amp;amp; Schuchman, 2015)&lt;/DisplayText&gt;&lt;record&gt;&lt;rec-number&gt;48&lt;/rec-number&gt;&lt;foreign-keys&gt;&lt;key app="EN" db-id="tvd2x2aeprp90te22eox9tvxfe2a0xv0tdfs" timestamp="1623373159"&gt;48&lt;/key&gt;&lt;/foreign-keys&gt;&lt;ref-type name="Web Page"&gt;12&lt;/ref-type&gt;&lt;contributors&gt;&lt;authors&gt;&lt;author&gt;Wasserstein, M.P.&lt;/author&gt;&lt;author&gt;Schuchman, E.H.&lt;/author&gt;&lt;/authors&gt;&lt;secondary-authors&gt;&lt;author&gt;Adam, M.P.&lt;/author&gt;&lt;author&gt;Ardinger, H.H.&lt;/author&gt;&lt;author&gt;Pagon, R.A.&lt;/author&gt;&lt;/secondary-authors&gt;&lt;/contributors&gt;&lt;titles&gt;&lt;title&gt;Acid Sphingomyelinase Deficiency&lt;/title&gt;&lt;secondary-title&gt;GeneReviews®&lt;/secondary-title&gt;&lt;/titles&gt;&lt;volume&gt;2020&lt;/volume&gt;&lt;number&gt;24th August&lt;/number&gt;&lt;dates&gt;&lt;year&gt;2015&lt;/year&gt;&lt;/dates&gt;&lt;pub-location&gt;Seattle&lt;/pub-location&gt;&lt;publisher&gt;University of Washington&lt;/publisher&gt;&lt;urls&gt;&lt;related-urls&gt;&lt;url&gt;https://www.ncbi.nlm.nih.gov/books/NBK1370/&lt;/url&gt;&lt;/related-urls&gt;&lt;/urls&gt;&lt;/record&gt;&lt;/Cite&gt;&lt;/EndNote&gt;</w:instrText>
            </w:r>
            <w:r>
              <w:fldChar w:fldCharType="separate"/>
            </w:r>
            <w:r>
              <w:rPr>
                <w:noProof/>
              </w:rPr>
              <w:t>(Wasserstein &amp; Schuchman, 2015)</w:t>
            </w:r>
            <w:r>
              <w:fldChar w:fldCharType="end"/>
            </w:r>
            <w:r>
              <w:t>.</w:t>
            </w:r>
          </w:p>
        </w:tc>
        <w:tc>
          <w:tcPr>
            <w:tcW w:w="674" w:type="pct"/>
            <w:tcBorders>
              <w:top w:val="single" w:sz="4" w:space="0" w:color="auto"/>
              <w:bottom w:val="single" w:sz="4" w:space="0" w:color="auto"/>
            </w:tcBorders>
          </w:tcPr>
          <w:p w14:paraId="62B62F59" w14:textId="77777777" w:rsidR="003B2EF3" w:rsidRPr="00546602" w:rsidRDefault="003B2EF3" w:rsidP="00024485">
            <w:pPr>
              <w:pStyle w:val="Tabletext"/>
            </w:pPr>
            <w:r w:rsidRPr="00546602">
              <w:lastRenderedPageBreak/>
              <w:t>Population prevalence estimated to be 1:250,000</w:t>
            </w:r>
            <w:r>
              <w:t xml:space="preserve"> </w:t>
            </w:r>
            <w:r>
              <w:fldChar w:fldCharType="begin"/>
            </w:r>
            <w:r>
              <w:instrText xml:space="preserve"> ADDIN EN.CITE &lt;EndNote&gt;&lt;Cite&gt;&lt;Author&gt;Wasserstein&lt;/Author&gt;&lt;Year&gt;2015&lt;/Year&gt;&lt;RecNum&gt;48&lt;/RecNum&gt;&lt;DisplayText&gt;(Wasserstein &amp;amp; Schuchman, 2015)&lt;/DisplayText&gt;&lt;record&gt;&lt;rec-number&gt;48&lt;/rec-number&gt;&lt;foreign-keys&gt;&lt;key app="EN" db-id="tvd2x2aeprp90te22eox9tvxfe2a0xv0tdfs" timestamp="1623373159"&gt;48&lt;/key&gt;&lt;/foreign-keys&gt;&lt;ref-type name="Web Page"&gt;12&lt;/ref-type&gt;&lt;contributors&gt;&lt;authors&gt;&lt;author&gt;Wasserstein, M.P.&lt;/author&gt;&lt;author&gt;Schuchman, E.H.&lt;/author&gt;&lt;/authors&gt;&lt;secondary-authors&gt;&lt;author&gt;Adam, M.P.&lt;/author&gt;&lt;author&gt;Ardinger, H.H.&lt;/author&gt;&lt;author&gt;Pagon, R.A.&lt;/author&gt;&lt;/secondary-authors&gt;&lt;/contributors&gt;&lt;titles&gt;&lt;title&gt;Acid Sphingomyelinase Deficiency&lt;/title&gt;&lt;secondary-title&gt;GeneReviews®&lt;/secondary-title&gt;&lt;/titles&gt;&lt;volume&gt;2020&lt;/volume&gt;&lt;number&gt;24th August&lt;/number&gt;&lt;dates&gt;&lt;year&gt;2015&lt;/year&gt;&lt;/dates&gt;&lt;pub-location&gt;Seattle&lt;/pub-location&gt;&lt;publisher&gt;University of Washington&lt;/publisher&gt;&lt;urls&gt;&lt;related-urls&gt;&lt;url&gt;https://www.ncbi.nlm.nih.gov/books/NBK1370/&lt;/url&gt;&lt;/related-urls&gt;&lt;/urls&gt;&lt;/record&gt;&lt;/Cite&gt;&lt;/EndNote&gt;</w:instrText>
            </w:r>
            <w:r>
              <w:fldChar w:fldCharType="separate"/>
            </w:r>
            <w:r>
              <w:rPr>
                <w:noProof/>
              </w:rPr>
              <w:t>(Wasserstein &amp; Schuchman, 2015)</w:t>
            </w:r>
            <w:r>
              <w:fldChar w:fldCharType="end"/>
            </w:r>
          </w:p>
          <w:p w14:paraId="02434C17" w14:textId="77777777" w:rsidR="003B2EF3" w:rsidRPr="00FA4A2E" w:rsidRDefault="003B2EF3" w:rsidP="00024485">
            <w:pPr>
              <w:pStyle w:val="Tabletext"/>
            </w:pPr>
            <w:r w:rsidRPr="009C6707">
              <w:rPr>
                <w:bCs/>
              </w:rPr>
              <w:t>Carrier frequency</w:t>
            </w:r>
            <w:r>
              <w:br/>
              <w:t xml:space="preserve">1:80 </w:t>
            </w:r>
            <w:r>
              <w:fldChar w:fldCharType="begin"/>
            </w:r>
            <w:r>
              <w:instrText xml:space="preserve"> ADDIN EN.CITE &lt;EndNote&gt;&lt;Cite&gt;&lt;Author&gt;HGSA&lt;/Author&gt;&lt;Year&gt;2015&lt;/Year&gt;&lt;RecNum&gt;4&lt;/RecNum&gt;&lt;DisplayText&gt;(HGSA, 2015)&lt;/DisplayText&gt;&lt;record&gt;&lt;rec-number&gt;4&lt;/rec-number&gt;&lt;foreign-keys&gt;&lt;key app="EN" db-id="tvd2x2aeprp90te22eox9tvxfe2a0xv0tdfs" timestamp="1623373157"&gt;4&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fldChar w:fldCharType="separate"/>
            </w:r>
            <w:r>
              <w:rPr>
                <w:noProof/>
              </w:rPr>
              <w:t>(HGSA, 2015)</w:t>
            </w:r>
            <w:r>
              <w:fldChar w:fldCharType="end"/>
            </w:r>
          </w:p>
        </w:tc>
        <w:tc>
          <w:tcPr>
            <w:tcW w:w="1126" w:type="pct"/>
            <w:tcBorders>
              <w:top w:val="single" w:sz="4" w:space="0" w:color="auto"/>
              <w:bottom w:val="single" w:sz="4" w:space="0" w:color="auto"/>
            </w:tcBorders>
          </w:tcPr>
          <w:p w14:paraId="6ACAD144" w14:textId="01377462" w:rsidR="003B2EF3" w:rsidRDefault="003B2EF3" w:rsidP="00024485">
            <w:pPr>
              <w:pStyle w:val="Tabletext"/>
            </w:pPr>
            <w:r>
              <w:t xml:space="preserve">3 </w:t>
            </w:r>
            <w:r w:rsidRPr="009221B4">
              <w:t xml:space="preserve">founder point </w:t>
            </w:r>
            <w:r>
              <w:t>variant</w:t>
            </w:r>
            <w:r w:rsidRPr="009221B4">
              <w:t xml:space="preserve">s account for 97% of </w:t>
            </w:r>
            <w:r w:rsidR="00666B40">
              <w:t>Ashkenazi Jewish</w:t>
            </w:r>
            <w:r w:rsidR="003B0ABB">
              <w:t xml:space="preserve"> </w:t>
            </w:r>
            <w:r w:rsidRPr="009221B4">
              <w:t>carriers</w:t>
            </w:r>
            <w:r>
              <w:t>:</w:t>
            </w:r>
          </w:p>
          <w:p w14:paraId="01CAFF6B" w14:textId="77777777" w:rsidR="003B2EF3" w:rsidRDefault="003B2EF3" w:rsidP="00024485">
            <w:pPr>
              <w:pStyle w:val="Tabletext"/>
            </w:pPr>
            <w:r w:rsidRPr="009221B4">
              <w:t>c.911T&gt;C</w:t>
            </w:r>
            <w:r>
              <w:br/>
            </w:r>
            <w:r w:rsidRPr="009221B4">
              <w:t>p.Leu304Pro</w:t>
            </w:r>
          </w:p>
          <w:p w14:paraId="63B54AAA" w14:textId="77777777" w:rsidR="003B2EF3" w:rsidRDefault="003B2EF3" w:rsidP="00024485">
            <w:pPr>
              <w:pStyle w:val="Tabletext"/>
            </w:pPr>
            <w:r w:rsidRPr="009221B4">
              <w:t xml:space="preserve">c996delC </w:t>
            </w:r>
          </w:p>
          <w:p w14:paraId="3CFE4EB3" w14:textId="77777777" w:rsidR="003B2EF3" w:rsidRDefault="003B2EF3" w:rsidP="00024485">
            <w:pPr>
              <w:pStyle w:val="Tabletext"/>
            </w:pPr>
            <w:r w:rsidRPr="009221B4">
              <w:t>c.1493G&gt;T</w:t>
            </w:r>
            <w:r>
              <w:br/>
            </w:r>
            <w:r w:rsidRPr="009221B4">
              <w:t xml:space="preserve">p.Arg498Leu </w:t>
            </w:r>
            <w:r>
              <w:fldChar w:fldCharType="begin"/>
            </w:r>
            <w:r>
              <w:instrText xml:space="preserve"> ADDIN EN.CITE &lt;EndNote&gt;&lt;Cite&gt;&lt;Author&gt;HGSA&lt;/Author&gt;&lt;Year&gt;2015&lt;/Year&gt;&lt;RecNum&gt;4&lt;/RecNum&gt;&lt;DisplayText&gt;(HGSA, 2015)&lt;/DisplayText&gt;&lt;record&gt;&lt;rec-number&gt;4&lt;/rec-number&gt;&lt;foreign-keys&gt;&lt;key app="EN" db-id="tvd2x2aeprp90te22eox9tvxfe2a0xv0tdfs" timestamp="1623373157"&gt;4&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fldChar w:fldCharType="separate"/>
            </w:r>
            <w:r>
              <w:rPr>
                <w:noProof/>
              </w:rPr>
              <w:t>(HGSA, 2015)</w:t>
            </w:r>
            <w:r>
              <w:fldChar w:fldCharType="end"/>
            </w:r>
          </w:p>
          <w:p w14:paraId="031E0BF0" w14:textId="77777777" w:rsidR="003B2EF3" w:rsidRPr="00132ECC" w:rsidRDefault="003B2EF3" w:rsidP="00024485">
            <w:pPr>
              <w:pStyle w:val="Tabletext"/>
            </w:pPr>
            <w:r>
              <w:t>Note that many current-generation diagnostic assays only test for type A. More modern genomic technologies may be able to test for the other types.</w:t>
            </w:r>
          </w:p>
        </w:tc>
      </w:tr>
      <w:tr w:rsidR="003B2EF3" w:rsidRPr="00E82F54" w14:paraId="27A43B6A" w14:textId="77777777" w:rsidTr="007C3C21">
        <w:tc>
          <w:tcPr>
            <w:tcW w:w="498" w:type="pct"/>
            <w:tcBorders>
              <w:top w:val="single" w:sz="4" w:space="0" w:color="auto"/>
              <w:bottom w:val="single" w:sz="4" w:space="0" w:color="auto"/>
            </w:tcBorders>
          </w:tcPr>
          <w:p w14:paraId="096CBFF4" w14:textId="77777777" w:rsidR="003B2EF3" w:rsidRPr="00F503C6" w:rsidRDefault="003B2EF3" w:rsidP="00024485">
            <w:pPr>
              <w:pStyle w:val="Tabletext"/>
            </w:pPr>
            <w:r w:rsidRPr="00F503C6">
              <w:lastRenderedPageBreak/>
              <w:t xml:space="preserve">Bloom syndrome </w:t>
            </w:r>
          </w:p>
        </w:tc>
        <w:tc>
          <w:tcPr>
            <w:tcW w:w="822" w:type="pct"/>
            <w:tcBorders>
              <w:top w:val="single" w:sz="4" w:space="0" w:color="auto"/>
              <w:bottom w:val="single" w:sz="4" w:space="0" w:color="auto"/>
            </w:tcBorders>
          </w:tcPr>
          <w:p w14:paraId="2C0CB97A" w14:textId="77777777" w:rsidR="003B2EF3" w:rsidRDefault="003B2EF3" w:rsidP="00024485">
            <w:pPr>
              <w:pStyle w:val="Tabletext"/>
            </w:pPr>
            <w:r w:rsidRPr="00163065">
              <w:t>Bloom syndrome is characteri</w:t>
            </w:r>
            <w:r>
              <w:t>s</w:t>
            </w:r>
            <w:r w:rsidRPr="00163065">
              <w:t>ed by</w:t>
            </w:r>
            <w:r>
              <w:t>:</w:t>
            </w:r>
            <w:r w:rsidRPr="00163065">
              <w:t xml:space="preserve"> </w:t>
            </w:r>
          </w:p>
          <w:p w14:paraId="7F343BE2" w14:textId="77777777" w:rsidR="003B2EF3" w:rsidRDefault="003B2EF3" w:rsidP="00556800">
            <w:pPr>
              <w:pStyle w:val="Tabletext"/>
              <w:numPr>
                <w:ilvl w:val="0"/>
                <w:numId w:val="7"/>
              </w:numPr>
            </w:pPr>
            <w:r w:rsidRPr="00B005C5">
              <w:t>short stature</w:t>
            </w:r>
            <w:r>
              <w:t xml:space="preserve">, with individuals </w:t>
            </w:r>
            <w:r w:rsidRPr="00B005C5">
              <w:t>rarely exceed</w:t>
            </w:r>
            <w:r>
              <w:t>ing</w:t>
            </w:r>
            <w:r w:rsidRPr="00B005C5">
              <w:t xml:space="preserve"> 5 feet tall in </w:t>
            </w:r>
            <w:proofErr w:type="gramStart"/>
            <w:r w:rsidRPr="00B005C5">
              <w:t>adulthood</w:t>
            </w:r>
            <w:r>
              <w:t>;</w:t>
            </w:r>
            <w:proofErr w:type="gramEnd"/>
          </w:p>
          <w:p w14:paraId="11EA40A5" w14:textId="77777777" w:rsidR="003B2EF3" w:rsidRDefault="003B2EF3" w:rsidP="00556800">
            <w:pPr>
              <w:pStyle w:val="Tabletext"/>
              <w:numPr>
                <w:ilvl w:val="0"/>
                <w:numId w:val="7"/>
              </w:numPr>
            </w:pPr>
            <w:r w:rsidRPr="007C7E64">
              <w:t>excessive photosensitivity with facial lupus-like skin lesions</w:t>
            </w:r>
            <w:r>
              <w:t xml:space="preserve">, </w:t>
            </w:r>
            <w:r w:rsidRPr="00B005C5">
              <w:t>characterised by the presence of telangiectasias</w:t>
            </w:r>
            <w:r>
              <w:t>.</w:t>
            </w:r>
            <w:r w:rsidRPr="00B005C5">
              <w:t xml:space="preserve"> Hypopigmentation or hyperpigmentation may occur on skin not exposed to the sun</w:t>
            </w:r>
            <w:r>
              <w:t>; and</w:t>
            </w:r>
          </w:p>
          <w:p w14:paraId="62BEB103" w14:textId="77777777" w:rsidR="003B2EF3" w:rsidRPr="00B005C5" w:rsidRDefault="003B2EF3" w:rsidP="00556800">
            <w:pPr>
              <w:pStyle w:val="Tabletext"/>
              <w:numPr>
                <w:ilvl w:val="0"/>
                <w:numId w:val="7"/>
              </w:numPr>
            </w:pPr>
            <w:r w:rsidRPr="00B005C5">
              <w:t xml:space="preserve">an increased risk of </w:t>
            </w:r>
            <w:r>
              <w:t xml:space="preserve">multiple </w:t>
            </w:r>
            <w:r w:rsidRPr="00B005C5">
              <w:t>cancer</w:t>
            </w:r>
            <w:r>
              <w:t xml:space="preserve">s (especially leukaemia and lymphoma), that arise earlier in life </w:t>
            </w:r>
            <w:r w:rsidRPr="00163065">
              <w:t>than they do in the general population</w:t>
            </w:r>
            <w:r>
              <w:t xml:space="preserve"> </w:t>
            </w:r>
            <w:r>
              <w:fldChar w:fldCharType="begin"/>
            </w:r>
            <w:r>
              <w:instrText xml:space="preserve"> ADDIN EN.CITE &lt;EndNote&gt;&lt;Cite&gt;&lt;Author&gt;NIH&lt;/Author&gt;&lt;Year&gt;2015&lt;/Year&gt;&lt;RecNum&gt;49&lt;/RecNum&gt;&lt;DisplayText&gt;(NIH, 2015a)&lt;/DisplayText&gt;&lt;record&gt;&lt;rec-number&gt;49&lt;/rec-number&gt;&lt;foreign-keys&gt;&lt;key app="EN" db-id="tvd2x2aeprp90te22eox9tvxfe2a0xv0tdfs" timestamp="1623373159"&gt;49&lt;/key&gt;&lt;/foreign-keys&gt;&lt;ref-type name="Web Page"&gt;12&lt;/ref-type&gt;&lt;contributors&gt;&lt;authors&gt;&lt;author&gt;NIH&lt;/author&gt;&lt;/authors&gt;&lt;/contributors&gt;&lt;titles&gt;&lt;title&gt;Bloom syndrom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bloom-syndrome&lt;/url&gt;&lt;/related-urls&gt;&lt;/urls&gt;&lt;/record&gt;&lt;/Cite&gt;&lt;/EndNote&gt;</w:instrText>
            </w:r>
            <w:r>
              <w:fldChar w:fldCharType="separate"/>
            </w:r>
            <w:r>
              <w:t>(NIH, 2015a)</w:t>
            </w:r>
            <w:r>
              <w:fldChar w:fldCharType="end"/>
            </w:r>
            <w:r>
              <w:t>.</w:t>
            </w:r>
          </w:p>
          <w:p w14:paraId="4899AD56" w14:textId="77777777" w:rsidR="003B2EF3" w:rsidRPr="00FA4A2E" w:rsidRDefault="003B2EF3" w:rsidP="00024485">
            <w:pPr>
              <w:pStyle w:val="Tabletext"/>
            </w:pPr>
            <w:r>
              <w:t>In addition, i</w:t>
            </w:r>
            <w:r w:rsidRPr="00163065">
              <w:t xml:space="preserve">ndividuals with Bloom syndrome have a high-pitched voice and distinctive </w:t>
            </w:r>
            <w:r w:rsidRPr="00163065">
              <w:lastRenderedPageBreak/>
              <w:t xml:space="preserve">facial features including a long, narrow face; a small lower jaw; and prominent nose and ears. </w:t>
            </w:r>
            <w:r>
              <w:t>L</w:t>
            </w:r>
            <w:r w:rsidRPr="00163065">
              <w:t>earning disabilities, an increased risk of diabetes, chronic obstructive pulmonary disease, and mild immune system abnormalities leading to recurrent infections of the upper respiratory tract, ears, and lungs during infancy</w:t>
            </w:r>
            <w:r>
              <w:t>, have also been noted</w:t>
            </w:r>
            <w:r w:rsidRPr="00163065">
              <w:t xml:space="preserve">. </w:t>
            </w:r>
            <w:r>
              <w:t>H</w:t>
            </w:r>
            <w:r w:rsidRPr="007C7E64">
              <w:t>ypo</w:t>
            </w:r>
            <w:r>
              <w:t>-</w:t>
            </w:r>
            <w:proofErr w:type="spellStart"/>
            <w:r w:rsidRPr="007C7E64">
              <w:t>gonadism</w:t>
            </w:r>
            <w:proofErr w:type="spellEnd"/>
            <w:r w:rsidRPr="00163065">
              <w:t xml:space="preserve"> </w:t>
            </w:r>
            <w:r>
              <w:t xml:space="preserve">is also a feature, with males usually </w:t>
            </w:r>
            <w:r w:rsidRPr="00163065">
              <w:t>infertile</w:t>
            </w:r>
            <w:r>
              <w:t xml:space="preserve">. Females have </w:t>
            </w:r>
            <w:r w:rsidRPr="00163065">
              <w:t>reduced fertility and experienc</w:t>
            </w:r>
            <w:r>
              <w:t>e</w:t>
            </w:r>
            <w:r w:rsidRPr="00163065">
              <w:t xml:space="preserve"> menopause at an earlier age than usual</w:t>
            </w:r>
            <w:r>
              <w:t xml:space="preserve"> </w:t>
            </w:r>
            <w:r>
              <w:fldChar w:fldCharType="begin"/>
            </w:r>
            <w:r>
              <w:instrText xml:space="preserve"> ADDIN EN.CITE &lt;EndNote&gt;&lt;Cite&gt;&lt;Author&gt;NIH&lt;/Author&gt;&lt;Year&gt;2015&lt;/Year&gt;&lt;RecNum&gt;49&lt;/RecNum&gt;&lt;DisplayText&gt;(NIH, 2015a)&lt;/DisplayText&gt;&lt;record&gt;&lt;rec-number&gt;49&lt;/rec-number&gt;&lt;foreign-keys&gt;&lt;key app="EN" db-id="tvd2x2aeprp90te22eox9tvxfe2a0xv0tdfs" timestamp="1623373159"&gt;49&lt;/key&gt;&lt;/foreign-keys&gt;&lt;ref-type name="Web Page"&gt;12&lt;/ref-type&gt;&lt;contributors&gt;&lt;authors&gt;&lt;author&gt;NIH&lt;/author&gt;&lt;/authors&gt;&lt;/contributors&gt;&lt;titles&gt;&lt;title&gt;Bloom syndrom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bloom-syndrome&lt;/url&gt;&lt;/related-urls&gt;&lt;/urls&gt;&lt;/record&gt;&lt;/Cite&gt;&lt;/EndNote&gt;</w:instrText>
            </w:r>
            <w:r>
              <w:fldChar w:fldCharType="separate"/>
            </w:r>
            <w:r>
              <w:t>(NIH, 2015a)</w:t>
            </w:r>
            <w:r>
              <w:fldChar w:fldCharType="end"/>
            </w:r>
            <w:r>
              <w:t>.</w:t>
            </w:r>
          </w:p>
        </w:tc>
        <w:tc>
          <w:tcPr>
            <w:tcW w:w="864" w:type="pct"/>
            <w:tcBorders>
              <w:top w:val="single" w:sz="4" w:space="0" w:color="auto"/>
              <w:bottom w:val="single" w:sz="4" w:space="0" w:color="auto"/>
            </w:tcBorders>
          </w:tcPr>
          <w:p w14:paraId="4A9B8FA3" w14:textId="698F10DF" w:rsidR="003B2EF3" w:rsidRDefault="003B2EF3" w:rsidP="00024485">
            <w:pPr>
              <w:pStyle w:val="Tabletext"/>
            </w:pPr>
            <w:r w:rsidRPr="004634E2">
              <w:lastRenderedPageBreak/>
              <w:t>Autosomal recessive.</w:t>
            </w:r>
          </w:p>
          <w:p w14:paraId="4CE2406C" w14:textId="77777777" w:rsidR="003B2EF3" w:rsidRDefault="003B2EF3" w:rsidP="00024485">
            <w:pPr>
              <w:pStyle w:val="Tabletext"/>
            </w:pPr>
            <w:r w:rsidRPr="000578E8">
              <w:t>Bloom syndrome</w:t>
            </w:r>
            <w:r>
              <w:t xml:space="preserve"> is caused by mutations in the </w:t>
            </w:r>
            <w:r w:rsidRPr="000578E8">
              <w:rPr>
                <w:rStyle w:val="Emphasis"/>
              </w:rPr>
              <w:t>BLM</w:t>
            </w:r>
            <w:r w:rsidRPr="000578E8">
              <w:t xml:space="preserve"> gene</w:t>
            </w:r>
            <w:r>
              <w:t xml:space="preserve">, which codes for the protein </w:t>
            </w:r>
            <w:r w:rsidRPr="00147EF3">
              <w:t>RECQL3</w:t>
            </w:r>
            <w:r>
              <w:t xml:space="preserve">, a </w:t>
            </w:r>
            <w:r w:rsidRPr="000578E8">
              <w:t>RecQ helicase</w:t>
            </w:r>
            <w:r>
              <w:t xml:space="preserve">, required for DNA replication and repair during cell division </w:t>
            </w:r>
            <w:r>
              <w:fldChar w:fldCharType="begin"/>
            </w:r>
            <w:r>
              <w:instrText xml:space="preserve"> ADDIN EN.CITE &lt;EndNote&gt;&lt;Cite&gt;&lt;Author&gt;NIH&lt;/Author&gt;&lt;Year&gt;2015&lt;/Year&gt;&lt;RecNum&gt;49&lt;/RecNum&gt;&lt;DisplayText&gt;(NIH, 2015a)&lt;/DisplayText&gt;&lt;record&gt;&lt;rec-number&gt;49&lt;/rec-number&gt;&lt;foreign-keys&gt;&lt;key app="EN" db-id="tvd2x2aeprp90te22eox9tvxfe2a0xv0tdfs" timestamp="1623373159"&gt;49&lt;/key&gt;&lt;/foreign-keys&gt;&lt;ref-type name="Web Page"&gt;12&lt;/ref-type&gt;&lt;contributors&gt;&lt;authors&gt;&lt;author&gt;NIH&lt;/author&gt;&lt;/authors&gt;&lt;/contributors&gt;&lt;titles&gt;&lt;title&gt;Bloom syndrom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bloom-syndrome&lt;/url&gt;&lt;/related-urls&gt;&lt;/urls&gt;&lt;/record&gt;&lt;/Cite&gt;&lt;/EndNote&gt;</w:instrText>
            </w:r>
            <w:r>
              <w:fldChar w:fldCharType="separate"/>
            </w:r>
            <w:r>
              <w:rPr>
                <w:noProof/>
              </w:rPr>
              <w:t>(NIH, 2015a)</w:t>
            </w:r>
            <w:r>
              <w:fldChar w:fldCharType="end"/>
            </w:r>
            <w:r>
              <w:t>.</w:t>
            </w:r>
          </w:p>
          <w:p w14:paraId="1ECE51C4" w14:textId="77777777" w:rsidR="003B2EF3" w:rsidRPr="00FA4A2E" w:rsidRDefault="003B2EF3" w:rsidP="00024485">
            <w:pPr>
              <w:pStyle w:val="Tabletext"/>
            </w:pPr>
            <w:r>
              <w:t xml:space="preserve">In the absence of the BLM protein the </w:t>
            </w:r>
            <w:r w:rsidRPr="000578E8">
              <w:t xml:space="preserve">frequency of sister chromatid exchange </w:t>
            </w:r>
            <w:r>
              <w:t xml:space="preserve">is </w:t>
            </w:r>
            <w:r w:rsidRPr="000578E8">
              <w:t>10-fold</w:t>
            </w:r>
            <w:r>
              <w:t xml:space="preserve"> </w:t>
            </w:r>
            <w:r w:rsidRPr="000578E8">
              <w:t xml:space="preserve">higher than average. </w:t>
            </w:r>
            <w:r>
              <w:t>C</w:t>
            </w:r>
            <w:r w:rsidRPr="000578E8">
              <w:t>hromosome breakage occurs more frequently in affected individuals</w:t>
            </w:r>
            <w:r>
              <w:t>, resulting in gaps and breaks in the DNA. In addition, a lack of DNA</w:t>
            </w:r>
            <w:r w:rsidRPr="000578E8">
              <w:t xml:space="preserve"> repair</w:t>
            </w:r>
            <w:r>
              <w:t xml:space="preserve">, especially </w:t>
            </w:r>
            <w:r w:rsidRPr="000578E8">
              <w:t xml:space="preserve">damage caused by </w:t>
            </w:r>
            <w:r>
              <w:t>UV</w:t>
            </w:r>
            <w:r w:rsidRPr="000578E8">
              <w:t xml:space="preserve"> light, results in increased sun sensitivity. </w:t>
            </w:r>
            <w:r>
              <w:t xml:space="preserve">The </w:t>
            </w:r>
            <w:r w:rsidRPr="0038101E">
              <w:t>high rate of genomic instability</w:t>
            </w:r>
            <w:r>
              <w:t xml:space="preserve"> leads to</w:t>
            </w:r>
            <w:r w:rsidRPr="000578E8">
              <w:t xml:space="preserve"> cells divid</w:t>
            </w:r>
            <w:r>
              <w:t>ing</w:t>
            </w:r>
            <w:r w:rsidRPr="000578E8">
              <w:t xml:space="preserve"> </w:t>
            </w:r>
            <w:r>
              <w:t xml:space="preserve">uncontrollably, </w:t>
            </w:r>
            <w:r w:rsidRPr="000578E8">
              <w:t>lead</w:t>
            </w:r>
            <w:r>
              <w:t>ing</w:t>
            </w:r>
            <w:r w:rsidRPr="000578E8">
              <w:t xml:space="preserve"> to cancer</w:t>
            </w:r>
            <w:r>
              <w:t xml:space="preserve"> </w:t>
            </w:r>
            <w:r>
              <w:fldChar w:fldCharType="begin"/>
            </w:r>
            <w:r>
              <w:instrText xml:space="preserve"> ADDIN EN.CITE &lt;EndNote&gt;&lt;Cite&gt;&lt;Author&gt;NIH&lt;/Author&gt;&lt;Year&gt;2015&lt;/Year&gt;&lt;RecNum&gt;49&lt;/RecNum&gt;&lt;DisplayText&gt;(NIH, 2015a)&lt;/DisplayText&gt;&lt;record&gt;&lt;rec-number&gt;49&lt;/rec-number&gt;&lt;foreign-keys&gt;&lt;key app="EN" db-id="tvd2x2aeprp90te22eox9tvxfe2a0xv0tdfs" timestamp="1623373159"&gt;49&lt;/key&gt;&lt;/foreign-keys&gt;&lt;ref-type name="Web Page"&gt;12&lt;/ref-type&gt;&lt;contributors&gt;&lt;authors&gt;&lt;author&gt;NIH&lt;/author&gt;&lt;/authors&gt;&lt;/contributors&gt;&lt;titles&gt;&lt;title&gt;Bloom syndrom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bloom-syndrome&lt;/url&gt;&lt;/related-urls&gt;&lt;/urls&gt;&lt;/record&gt;&lt;/Cite&gt;&lt;/EndNote&gt;</w:instrText>
            </w:r>
            <w:r>
              <w:fldChar w:fldCharType="separate"/>
            </w:r>
            <w:r>
              <w:rPr>
                <w:noProof/>
              </w:rPr>
              <w:t>(NIH, 2015a)</w:t>
            </w:r>
            <w:r>
              <w:fldChar w:fldCharType="end"/>
            </w:r>
            <w:r>
              <w:t>.</w:t>
            </w:r>
          </w:p>
        </w:tc>
        <w:tc>
          <w:tcPr>
            <w:tcW w:w="1016" w:type="pct"/>
            <w:tcBorders>
              <w:top w:val="single" w:sz="4" w:space="0" w:color="auto"/>
              <w:bottom w:val="single" w:sz="4" w:space="0" w:color="auto"/>
            </w:tcBorders>
          </w:tcPr>
          <w:p w14:paraId="6C23A092" w14:textId="77777777" w:rsidR="003B2EF3" w:rsidRDefault="003B2EF3" w:rsidP="00024485">
            <w:pPr>
              <w:pStyle w:val="Tabletext"/>
            </w:pPr>
            <w:r w:rsidRPr="00147EF3">
              <w:t>A multidisciplinary approach is important in management of these patients. Due to the rarity of this condition and its complexities, there is no consensus for management or treatment.</w:t>
            </w:r>
          </w:p>
          <w:p w14:paraId="2DD3EF1C" w14:textId="5BB71E62" w:rsidR="003B2EF3" w:rsidRPr="00FA4A2E" w:rsidRDefault="003B2EF3" w:rsidP="00024485">
            <w:pPr>
              <w:pStyle w:val="Tabletext"/>
            </w:pPr>
            <w:r>
              <w:t>A</w:t>
            </w:r>
            <w:r w:rsidRPr="00147EF3">
              <w:t>nnual breast, cervix and colon cancer screenings are recommended</w:t>
            </w:r>
            <w:r>
              <w:t xml:space="preserve"> as a</w:t>
            </w:r>
            <w:r w:rsidRPr="00147EF3">
              <w:t xml:space="preserve">dults </w:t>
            </w:r>
            <w:r>
              <w:t xml:space="preserve">with cancer may </w:t>
            </w:r>
            <w:r w:rsidRPr="00147EF3">
              <w:t>benefit from surgical resection of carcinomas at an early stage</w:t>
            </w:r>
            <w:r>
              <w:t>. D</w:t>
            </w:r>
            <w:r w:rsidRPr="00147EF3">
              <w:t xml:space="preserve">ue to the high risk of chromosomal breakage, radiation exposure </w:t>
            </w:r>
            <w:r>
              <w:t>should</w:t>
            </w:r>
            <w:r w:rsidRPr="00147EF3">
              <w:t xml:space="preserve"> be </w:t>
            </w:r>
            <w:r>
              <w:t xml:space="preserve">avoided for both diagnosis (MRI and </w:t>
            </w:r>
            <w:r w:rsidR="00596D38">
              <w:t>Ultrasound</w:t>
            </w:r>
            <w:r>
              <w:t xml:space="preserve"> instead of CT) and for treatment</w:t>
            </w:r>
            <w:r w:rsidRPr="00147EF3">
              <w:t xml:space="preserve">. </w:t>
            </w:r>
            <w:r>
              <w:t xml:space="preserve">In addition, chemotherapy doses should be adjusted to reduce toxicity, which may result in high levels of DNA fragmentation. </w:t>
            </w:r>
            <w:r w:rsidRPr="00147EF3">
              <w:t xml:space="preserve">The mean age of cancer diagnosis </w:t>
            </w:r>
            <w:r>
              <w:t xml:space="preserve">in Bloom syndrome patients </w:t>
            </w:r>
            <w:r w:rsidRPr="00147EF3">
              <w:t>is 23 years</w:t>
            </w:r>
            <w:r>
              <w:t>, with d</w:t>
            </w:r>
            <w:r w:rsidRPr="00147EF3">
              <w:t>eath occur</w:t>
            </w:r>
            <w:r>
              <w:t>ring</w:t>
            </w:r>
            <w:r w:rsidRPr="00147EF3">
              <w:t xml:space="preserve"> before 30 years of age</w:t>
            </w:r>
            <w:r>
              <w:t xml:space="preserve"> </w:t>
            </w:r>
            <w:r>
              <w:fldChar w:fldCharType="begin"/>
            </w:r>
            <w:r>
              <w:instrText xml:space="preserve"> ADDIN EN.CITE &lt;EndNote&gt;&lt;Cite&gt;&lt;Author&gt;Hafsi&lt;/Author&gt;&lt;Year&gt;2020&lt;/Year&gt;&lt;RecNum&gt;50&lt;/RecNum&gt;&lt;DisplayText&gt;(Hafsi, Badri, &amp;amp; Rice, 2020)&lt;/DisplayText&gt;&lt;record&gt;&lt;rec-number&gt;50&lt;/rec-number&gt;&lt;foreign-keys&gt;&lt;key app="EN" db-id="tvd2x2aeprp90te22eox9tvxfe2a0xv0tdfs" timestamp="1623373159"&gt;50&lt;/key&gt;&lt;/foreign-keys&gt;&lt;ref-type name="Web Page"&gt;12&lt;/ref-type&gt;&lt;contributors&gt;&lt;authors&gt;&lt;author&gt;Hafsi, W.&lt;/author&gt;&lt;author&gt;Badri, T.&lt;/author&gt;&lt;author&gt;Rice, A.S. &lt;/author&gt;&lt;/authors&gt;&lt;/contributors&gt;&lt;titles&gt;&lt;title&gt;Bloom Syndrome (Congenital Telangiectatic Erythema) &lt;/title&gt;&lt;/titles&gt;&lt;volume&gt;2020&lt;/volume&gt;&lt;number&gt;18th August&lt;/number&gt;&lt;dates&gt;&lt;year&gt;2020&lt;/year&gt;&lt;/dates&gt;&lt;pub-location&gt;Treasure Island, Florida, USA&lt;/pub-location&gt;&lt;publisher&gt;StatPearls Publishing&lt;/publisher&gt;&lt;urls&gt;&lt;related-urls&gt;&lt;url&gt;https://www.ncbi.nlm.nih.gov/books/NBK448138/&lt;/url&gt;&lt;/related-urls&gt;&lt;/urls&gt;&lt;/record&gt;&lt;/Cite&gt;&lt;/EndNote&gt;</w:instrText>
            </w:r>
            <w:r>
              <w:fldChar w:fldCharType="separate"/>
            </w:r>
            <w:r>
              <w:rPr>
                <w:noProof/>
              </w:rPr>
              <w:t>(Hafsi, Badri, &amp; Rice, 2020)</w:t>
            </w:r>
            <w:r>
              <w:fldChar w:fldCharType="end"/>
            </w:r>
            <w:r>
              <w:t>.</w:t>
            </w:r>
          </w:p>
        </w:tc>
        <w:tc>
          <w:tcPr>
            <w:tcW w:w="674" w:type="pct"/>
            <w:tcBorders>
              <w:top w:val="single" w:sz="4" w:space="0" w:color="auto"/>
              <w:bottom w:val="single" w:sz="4" w:space="0" w:color="auto"/>
            </w:tcBorders>
          </w:tcPr>
          <w:p w14:paraId="3688D891" w14:textId="0058212A" w:rsidR="003B2EF3" w:rsidRDefault="003B2EF3" w:rsidP="00024485">
            <w:pPr>
              <w:pStyle w:val="Tabletext"/>
            </w:pPr>
            <w:r w:rsidRPr="0038101E">
              <w:rPr>
                <w:bCs/>
              </w:rPr>
              <w:t>Prevalence</w:t>
            </w:r>
            <w:r w:rsidR="00596D38">
              <w:rPr>
                <w:bCs/>
              </w:rPr>
              <w:t xml:space="preserve">: </w:t>
            </w:r>
            <w:r>
              <w:t>Rare</w:t>
            </w:r>
          </w:p>
          <w:p w14:paraId="3AE912E2" w14:textId="77777777" w:rsidR="003B2EF3" w:rsidRPr="00FA4A2E" w:rsidRDefault="003B2EF3" w:rsidP="00024485">
            <w:pPr>
              <w:pStyle w:val="Tabletext"/>
            </w:pPr>
            <w:r w:rsidRPr="009C6707">
              <w:rPr>
                <w:bCs/>
              </w:rPr>
              <w:t>Carrier frequency</w:t>
            </w:r>
            <w:r>
              <w:rPr>
                <w:bCs/>
              </w:rPr>
              <w:br/>
            </w:r>
            <w:r>
              <w:t xml:space="preserve">1:102 </w:t>
            </w:r>
            <w:r>
              <w:fldChar w:fldCharType="begin"/>
            </w:r>
            <w:r>
              <w:instrText xml:space="preserve"> ADDIN EN.CITE &lt;EndNote&gt;&lt;Cite&gt;&lt;Author&gt;HGSA&lt;/Author&gt;&lt;Year&gt;2015&lt;/Year&gt;&lt;RecNum&gt;4&lt;/RecNum&gt;&lt;DisplayText&gt;(HGSA, 2015)&lt;/DisplayText&gt;&lt;record&gt;&lt;rec-number&gt;4&lt;/rec-number&gt;&lt;foreign-keys&gt;&lt;key app="EN" db-id="tvd2x2aeprp90te22eox9tvxfe2a0xv0tdfs" timestamp="1623373157"&gt;4&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fldChar w:fldCharType="separate"/>
            </w:r>
            <w:r>
              <w:rPr>
                <w:noProof/>
              </w:rPr>
              <w:t>(HGSA, 2015)</w:t>
            </w:r>
            <w:r>
              <w:fldChar w:fldCharType="end"/>
            </w:r>
          </w:p>
        </w:tc>
        <w:tc>
          <w:tcPr>
            <w:tcW w:w="1126" w:type="pct"/>
            <w:tcBorders>
              <w:top w:val="single" w:sz="4" w:space="0" w:color="auto"/>
              <w:bottom w:val="single" w:sz="4" w:space="0" w:color="auto"/>
            </w:tcBorders>
          </w:tcPr>
          <w:p w14:paraId="1A864AA3" w14:textId="3CF147D4" w:rsidR="003B2EF3" w:rsidRDefault="003B2EF3" w:rsidP="00024485">
            <w:pPr>
              <w:pStyle w:val="Tabletext"/>
            </w:pPr>
            <w:r w:rsidRPr="0025628E">
              <w:t xml:space="preserve">A single </w:t>
            </w:r>
            <w:r>
              <w:t>pathogenic variant</w:t>
            </w:r>
            <w:r w:rsidRPr="00632774">
              <w:t xml:space="preserve"> in </w:t>
            </w:r>
            <w:r w:rsidRPr="00632774">
              <w:rPr>
                <w:rStyle w:val="Emphasis"/>
              </w:rPr>
              <w:t>BLM</w:t>
            </w:r>
            <w:r w:rsidRPr="00632774">
              <w:t xml:space="preserve"> gene</w:t>
            </w:r>
            <w:r w:rsidRPr="0025628E">
              <w:t xml:space="preserve">, known as </w:t>
            </w:r>
            <w:proofErr w:type="spellStart"/>
            <w:r w:rsidRPr="0025628E">
              <w:t>BLMAsh</w:t>
            </w:r>
            <w:proofErr w:type="spellEnd"/>
            <w:r w:rsidRPr="0025628E">
              <w:t xml:space="preserve">, is responsible for over 90% cases of Bloom syndrome </w:t>
            </w:r>
            <w:r>
              <w:t>in the</w:t>
            </w:r>
            <w:r w:rsidRPr="0025628E">
              <w:t xml:space="preserve"> </w:t>
            </w:r>
            <w:r w:rsidR="00666B40">
              <w:t>Ashkenazi Jewish</w:t>
            </w:r>
            <w:r w:rsidR="00F84B1C">
              <w:t xml:space="preserve"> </w:t>
            </w:r>
            <w:r>
              <w:t>population -</w:t>
            </w:r>
            <w:r w:rsidRPr="0025628E">
              <w:t xml:space="preserve"> </w:t>
            </w:r>
            <w:r w:rsidRPr="00D856A5">
              <w:t xml:space="preserve">a 6-bp deletion/7-bp insertion in exon 10 of </w:t>
            </w:r>
            <w:r w:rsidRPr="00D856A5">
              <w:rPr>
                <w:rStyle w:val="Emphasis"/>
              </w:rPr>
              <w:t>BLM</w:t>
            </w:r>
          </w:p>
          <w:p w14:paraId="2CE9FD39" w14:textId="77777777" w:rsidR="003B2EF3" w:rsidRPr="00132ECC" w:rsidRDefault="003B2EF3" w:rsidP="00024485">
            <w:pPr>
              <w:pStyle w:val="Tabletext"/>
            </w:pPr>
            <w:r w:rsidRPr="00D856A5">
              <w:t>c.2207_2212delinsTAGATTC</w:t>
            </w:r>
            <w:r>
              <w:t xml:space="preserve"> </w:t>
            </w:r>
            <w:r>
              <w:fldChar w:fldCharType="begin"/>
            </w:r>
            <w:r>
              <w:instrText xml:space="preserve"> ADDIN EN.CITE &lt;EndNote&gt;&lt;Cite&gt;&lt;Author&gt;Flanagan&lt;/Author&gt;&lt;Year&gt;2019&lt;/Year&gt;&lt;RecNum&gt;51&lt;/RecNum&gt;&lt;DisplayText&gt;(Flanagan &amp;amp; Cunniff, 2019)&lt;/DisplayText&gt;&lt;record&gt;&lt;rec-number&gt;51&lt;/rec-number&gt;&lt;foreign-keys&gt;&lt;key app="EN" db-id="tvd2x2aeprp90te22eox9tvxfe2a0xv0tdfs" timestamp="1623373159"&gt;51&lt;/key&gt;&lt;/foreign-keys&gt;&lt;ref-type name="Web Page"&gt;12&lt;/ref-type&gt;&lt;contributors&gt;&lt;authors&gt;&lt;author&gt;Flanagan, M.&lt;/author&gt;&lt;author&gt;Cunniff, C.M.&lt;/author&gt;&lt;/authors&gt;&lt;secondary-authors&gt;&lt;author&gt;Adam, M.P.&lt;/author&gt;&lt;author&gt;Ardinger, H.H.&lt;/author&gt;&lt;author&gt;Pagon, R.A.&lt;/author&gt;&lt;/secondary-authors&gt;&lt;/contributors&gt;&lt;titles&gt;&lt;title&gt;Bloom Syndrome&lt;/title&gt;&lt;secondary-title&gt;GeneReviews®&lt;/secondary-title&gt;&lt;/titles&gt;&lt;volume&gt;2020&lt;/volume&gt;&lt;number&gt;25th August&lt;/number&gt;&lt;dates&gt;&lt;year&gt;2019&lt;/year&gt;&lt;/dates&gt;&lt;pub-location&gt;Seattle&lt;/pub-location&gt;&lt;publisher&gt;University of Washington&lt;/publisher&gt;&lt;urls&gt;&lt;related-urls&gt;&lt;url&gt;https://www.ncbi.nlm.nih.gov/books/NBK1398/&lt;/url&gt;&lt;/related-urls&gt;&lt;/urls&gt;&lt;/record&gt;&lt;/Cite&gt;&lt;/EndNote&gt;</w:instrText>
            </w:r>
            <w:r>
              <w:fldChar w:fldCharType="separate"/>
            </w:r>
            <w:r>
              <w:rPr>
                <w:noProof/>
              </w:rPr>
              <w:t>(Flanagan &amp; Cunniff, 2019)</w:t>
            </w:r>
            <w:r>
              <w:fldChar w:fldCharType="end"/>
            </w:r>
            <w:r>
              <w:t>.</w:t>
            </w:r>
          </w:p>
        </w:tc>
      </w:tr>
      <w:tr w:rsidR="003B2EF3" w:rsidRPr="00E82F54" w14:paraId="7ED99F38" w14:textId="77777777" w:rsidTr="007C3C21">
        <w:tc>
          <w:tcPr>
            <w:tcW w:w="498" w:type="pct"/>
            <w:tcBorders>
              <w:top w:val="single" w:sz="4" w:space="0" w:color="auto"/>
              <w:bottom w:val="single" w:sz="4" w:space="0" w:color="auto"/>
            </w:tcBorders>
          </w:tcPr>
          <w:p w14:paraId="628824D4" w14:textId="77777777" w:rsidR="003B2EF3" w:rsidRPr="00F503C6" w:rsidRDefault="003B2EF3" w:rsidP="00024485">
            <w:pPr>
              <w:pStyle w:val="Tabletext"/>
            </w:pPr>
            <w:proofErr w:type="spellStart"/>
            <w:r w:rsidRPr="00F503C6">
              <w:t>Mucolipidosis</w:t>
            </w:r>
            <w:proofErr w:type="spellEnd"/>
            <w:r w:rsidRPr="00F503C6">
              <w:t xml:space="preserve"> </w:t>
            </w:r>
            <w:r>
              <w:t>t</w:t>
            </w:r>
            <w:r w:rsidRPr="00F503C6">
              <w:t xml:space="preserve">ype IV </w:t>
            </w:r>
          </w:p>
        </w:tc>
        <w:tc>
          <w:tcPr>
            <w:tcW w:w="822" w:type="pct"/>
            <w:tcBorders>
              <w:top w:val="single" w:sz="4" w:space="0" w:color="auto"/>
              <w:bottom w:val="single" w:sz="4" w:space="0" w:color="auto"/>
            </w:tcBorders>
          </w:tcPr>
          <w:p w14:paraId="1BF9B242" w14:textId="77777777" w:rsidR="003B2EF3" w:rsidRDefault="003B2EF3" w:rsidP="00024485">
            <w:pPr>
              <w:pStyle w:val="Tabletext"/>
            </w:pPr>
            <w:proofErr w:type="spellStart"/>
            <w:r>
              <w:t>M</w:t>
            </w:r>
            <w:r w:rsidRPr="00C0362F">
              <w:t>ucolipidosis</w:t>
            </w:r>
            <w:proofErr w:type="spellEnd"/>
            <w:r w:rsidRPr="00C0362F">
              <w:t xml:space="preserve"> type IV </w:t>
            </w:r>
            <w:r>
              <w:t xml:space="preserve">(95% of cases) is characterised by </w:t>
            </w:r>
            <w:r w:rsidRPr="00C0362F">
              <w:t>severe psychomotor delay</w:t>
            </w:r>
            <w:r>
              <w:t xml:space="preserve"> that </w:t>
            </w:r>
            <w:r w:rsidRPr="00C0362F">
              <w:t>usually becomes apparent during the first year of life</w:t>
            </w:r>
            <w:r>
              <w:t xml:space="preserve">. </w:t>
            </w:r>
            <w:r w:rsidRPr="00C0362F">
              <w:t>Affected individuals have intellectual disability, limited or absent speech, difficulty chewing and swallowing,</w:t>
            </w:r>
            <w:r>
              <w:t xml:space="preserve"> </w:t>
            </w:r>
            <w:r w:rsidRPr="00C0362F">
              <w:t>hypotonia</w:t>
            </w:r>
            <w:r>
              <w:t xml:space="preserve"> </w:t>
            </w:r>
            <w:r w:rsidRPr="00C0362F">
              <w:t>that gradually turns into</w:t>
            </w:r>
            <w:r>
              <w:t xml:space="preserve"> </w:t>
            </w:r>
            <w:r w:rsidRPr="00C0362F">
              <w:t xml:space="preserve">spasticity and </w:t>
            </w:r>
            <w:r>
              <w:t xml:space="preserve">difficulty </w:t>
            </w:r>
            <w:r w:rsidRPr="00C0362F">
              <w:t>controlling hand movements</w:t>
            </w:r>
            <w:r>
              <w:t>. Vision becomes increasingly impaired over time, and b</w:t>
            </w:r>
            <w:r w:rsidRPr="00C0362F">
              <w:t>y early teens, affected individuals have severe vision loss or blindness</w:t>
            </w:r>
            <w:r>
              <w:t xml:space="preserve"> caused by a </w:t>
            </w:r>
            <w:r w:rsidRPr="0036572A">
              <w:lastRenderedPageBreak/>
              <w:t>combination of corneal clouding and retinal degeneration</w:t>
            </w:r>
            <w:r>
              <w:t xml:space="preserve"> </w:t>
            </w:r>
            <w:r>
              <w:fldChar w:fldCharType="begin"/>
            </w:r>
            <w:r>
              <w:instrText xml:space="preserve"> ADDIN EN.CITE &lt;EndNote&gt;&lt;Cite&gt;&lt;Author&gt;NIH&lt;/Author&gt;&lt;Year&gt;2013&lt;/Year&gt;&lt;RecNum&gt;52&lt;/RecNum&gt;&lt;DisplayText&gt;(NIH, 2013b)&lt;/DisplayText&gt;&lt;record&gt;&lt;rec-number&gt;52&lt;/rec-number&gt;&lt;foreign-keys&gt;&lt;key app="EN" db-id="tvd2x2aeprp90te22eox9tvxfe2a0xv0tdfs" timestamp="1623373159"&gt;52&lt;/key&gt;&lt;/foreign-keys&gt;&lt;ref-type name="Web Page"&gt;12&lt;/ref-type&gt;&lt;contributors&gt;&lt;authors&gt;&lt;author&gt;NIH&lt;/author&gt;&lt;/authors&gt;&lt;/contributors&gt;&lt;titles&gt;&lt;title&gt;Mucolipidosis type IV&lt;/title&gt;&lt;secondary-title&gt;Genetics Home Reference&lt;/secondary-title&gt;&lt;/titles&gt;&lt;volume&gt;2020&lt;/volume&gt;&lt;number&gt;18th August&lt;/number&gt;&lt;dates&gt;&lt;year&gt;2013&lt;/year&gt;&lt;/dates&gt;&lt;pub-location&gt;Bethesda, Maryland, USA&lt;/pub-location&gt;&lt;publisher&gt;U.S. National Institutes of Health and National Library of Medicine&lt;/publisher&gt;&lt;urls&gt;&lt;related-urls&gt;&lt;url&gt;https://ghr.nlm.nih.gov/condition/mucolipidosis-type-iv&lt;/url&gt;&lt;/related-urls&gt;&lt;/urls&gt;&lt;/record&gt;&lt;/Cite&gt;&lt;/EndNote&gt;</w:instrText>
            </w:r>
            <w:r>
              <w:fldChar w:fldCharType="separate"/>
            </w:r>
            <w:r>
              <w:rPr>
                <w:noProof/>
              </w:rPr>
              <w:t>(NIH, 2013b)</w:t>
            </w:r>
            <w:r>
              <w:fldChar w:fldCharType="end"/>
            </w:r>
            <w:r>
              <w:t>.</w:t>
            </w:r>
          </w:p>
          <w:p w14:paraId="55384E44" w14:textId="77777777" w:rsidR="003B2EF3" w:rsidRPr="00FA4A2E" w:rsidRDefault="003B2EF3" w:rsidP="00024485">
            <w:pPr>
              <w:pStyle w:val="Tabletext"/>
            </w:pPr>
            <w:r w:rsidRPr="00C0362F">
              <w:t>About 5</w:t>
            </w:r>
            <w:r>
              <w:t xml:space="preserve">% of cases </w:t>
            </w:r>
            <w:r w:rsidRPr="00C0362F">
              <w:t xml:space="preserve">have atypical </w:t>
            </w:r>
            <w:proofErr w:type="spellStart"/>
            <w:r w:rsidRPr="00C0362F">
              <w:t>mucolipidosis</w:t>
            </w:r>
            <w:proofErr w:type="spellEnd"/>
            <w:r w:rsidRPr="00C0362F">
              <w:t xml:space="preserve"> type IV</w:t>
            </w:r>
            <w:r>
              <w:t xml:space="preserve">, associated with </w:t>
            </w:r>
            <w:r w:rsidRPr="00C0362F">
              <w:t>mild</w:t>
            </w:r>
            <w:r>
              <w:t xml:space="preserve">er symptoms </w:t>
            </w:r>
            <w:r>
              <w:fldChar w:fldCharType="begin"/>
            </w:r>
            <w:r>
              <w:instrText xml:space="preserve"> ADDIN EN.CITE &lt;EndNote&gt;&lt;Cite&gt;&lt;Author&gt;NIH&lt;/Author&gt;&lt;Year&gt;2013&lt;/Year&gt;&lt;RecNum&gt;52&lt;/RecNum&gt;&lt;DisplayText&gt;(NIH, 2013b)&lt;/DisplayText&gt;&lt;record&gt;&lt;rec-number&gt;52&lt;/rec-number&gt;&lt;foreign-keys&gt;&lt;key app="EN" db-id="tvd2x2aeprp90te22eox9tvxfe2a0xv0tdfs" timestamp="1623373159"&gt;52&lt;/key&gt;&lt;/foreign-keys&gt;&lt;ref-type name="Web Page"&gt;12&lt;/ref-type&gt;&lt;contributors&gt;&lt;authors&gt;&lt;author&gt;NIH&lt;/author&gt;&lt;/authors&gt;&lt;/contributors&gt;&lt;titles&gt;&lt;title&gt;Mucolipidosis type IV&lt;/title&gt;&lt;secondary-title&gt;Genetics Home Reference&lt;/secondary-title&gt;&lt;/titles&gt;&lt;volume&gt;2020&lt;/volume&gt;&lt;number&gt;18th August&lt;/number&gt;&lt;dates&gt;&lt;year&gt;2013&lt;/year&gt;&lt;/dates&gt;&lt;pub-location&gt;Bethesda, Maryland, USA&lt;/pub-location&gt;&lt;publisher&gt;U.S. National Institutes of Health and National Library of Medicine&lt;/publisher&gt;&lt;urls&gt;&lt;related-urls&gt;&lt;url&gt;https://ghr.nlm.nih.gov/condition/mucolipidosis-type-iv&lt;/url&gt;&lt;/related-urls&gt;&lt;/urls&gt;&lt;/record&gt;&lt;/Cite&gt;&lt;/EndNote&gt;</w:instrText>
            </w:r>
            <w:r>
              <w:fldChar w:fldCharType="separate"/>
            </w:r>
            <w:r>
              <w:rPr>
                <w:noProof/>
              </w:rPr>
              <w:t>(NIH, 2013b)</w:t>
            </w:r>
            <w:r>
              <w:fldChar w:fldCharType="end"/>
            </w:r>
            <w:r>
              <w:t>.</w:t>
            </w:r>
          </w:p>
        </w:tc>
        <w:tc>
          <w:tcPr>
            <w:tcW w:w="864" w:type="pct"/>
            <w:tcBorders>
              <w:top w:val="single" w:sz="4" w:space="0" w:color="auto"/>
              <w:bottom w:val="single" w:sz="4" w:space="0" w:color="auto"/>
            </w:tcBorders>
          </w:tcPr>
          <w:p w14:paraId="6C1F5AB2" w14:textId="77777777" w:rsidR="003B2EF3" w:rsidRDefault="003B2EF3" w:rsidP="00024485">
            <w:pPr>
              <w:pStyle w:val="Tabletext"/>
            </w:pPr>
            <w:r w:rsidRPr="004634E2">
              <w:lastRenderedPageBreak/>
              <w:t xml:space="preserve">Autosomal recessive. </w:t>
            </w:r>
            <w:r w:rsidRPr="00191633">
              <w:t>Carriers typically do not show signs or symptoms</w:t>
            </w:r>
            <w:r>
              <w:t>.</w:t>
            </w:r>
          </w:p>
          <w:p w14:paraId="09E75042" w14:textId="72D2E19D" w:rsidR="003B2EF3" w:rsidRDefault="003B2EF3" w:rsidP="00024485">
            <w:pPr>
              <w:pStyle w:val="Tabletext"/>
            </w:pPr>
            <w:proofErr w:type="spellStart"/>
            <w:r w:rsidRPr="00191633">
              <w:t>Mucolipidosis</w:t>
            </w:r>
            <w:proofErr w:type="spellEnd"/>
            <w:r w:rsidRPr="00191633">
              <w:t xml:space="preserve"> </w:t>
            </w:r>
            <w:r>
              <w:t>t</w:t>
            </w:r>
            <w:r w:rsidRPr="00191633">
              <w:t>ype IV</w:t>
            </w:r>
            <w:r>
              <w:t xml:space="preserve"> is caused by m</w:t>
            </w:r>
            <w:r w:rsidRPr="00191633">
              <w:t xml:space="preserve">utations in the </w:t>
            </w:r>
            <w:r w:rsidRPr="00191633">
              <w:rPr>
                <w:i/>
                <w:iCs/>
              </w:rPr>
              <w:t>MCOLN1</w:t>
            </w:r>
            <w:r w:rsidRPr="00191633">
              <w:t xml:space="preserve"> gene</w:t>
            </w:r>
            <w:r>
              <w:t>, coding for</w:t>
            </w:r>
            <w:r w:rsidRPr="00191633">
              <w:t xml:space="preserve"> </w:t>
            </w:r>
            <w:r>
              <w:t>the</w:t>
            </w:r>
            <w:r w:rsidRPr="00191633">
              <w:t xml:space="preserve"> protein mucolipin-1</w:t>
            </w:r>
            <w:r>
              <w:t xml:space="preserve">, which </w:t>
            </w:r>
            <w:proofErr w:type="gramStart"/>
            <w:r>
              <w:t xml:space="preserve">is </w:t>
            </w:r>
            <w:r w:rsidRPr="00191633">
              <w:t>located in</w:t>
            </w:r>
            <w:proofErr w:type="gramEnd"/>
            <w:r w:rsidRPr="00191633">
              <w:t xml:space="preserve"> the membranes of lysosomes and endosomes</w:t>
            </w:r>
            <w:r>
              <w:t xml:space="preserve">. The role of </w:t>
            </w:r>
            <w:r w:rsidRPr="00191633">
              <w:t>mucolipin-1</w:t>
            </w:r>
            <w:r>
              <w:t xml:space="preserve"> </w:t>
            </w:r>
            <w:r w:rsidRPr="00191633">
              <w:t xml:space="preserve">is not </w:t>
            </w:r>
            <w:r>
              <w:t xml:space="preserve">fully </w:t>
            </w:r>
            <w:r w:rsidRPr="00191633">
              <w:t>understood</w:t>
            </w:r>
            <w:r>
              <w:t xml:space="preserve">; however, a </w:t>
            </w:r>
            <w:r w:rsidRPr="00191633">
              <w:t xml:space="preserve">lack of functional mucolipin-1 impairs </w:t>
            </w:r>
            <w:r>
              <w:t xml:space="preserve">the </w:t>
            </w:r>
            <w:r w:rsidRPr="00191633">
              <w:t xml:space="preserve">transport of lipids and proteins, causing </w:t>
            </w:r>
            <w:r>
              <w:t>a</w:t>
            </w:r>
            <w:r w:rsidRPr="00191633">
              <w:t xml:space="preserve"> build up inside lysosomes</w:t>
            </w:r>
            <w:r>
              <w:t xml:space="preserve">. </w:t>
            </w:r>
            <w:r w:rsidRPr="00191633">
              <w:t xml:space="preserve">Most </w:t>
            </w:r>
            <w:r>
              <w:t>variants of</w:t>
            </w:r>
            <w:r w:rsidRPr="00191633">
              <w:t xml:space="preserve"> the </w:t>
            </w:r>
            <w:r w:rsidRPr="00191633">
              <w:rPr>
                <w:rStyle w:val="Emphasis"/>
              </w:rPr>
              <w:t>MCOLN1</w:t>
            </w:r>
            <w:r w:rsidRPr="00191633">
              <w:t xml:space="preserve"> gene result in the production of a non</w:t>
            </w:r>
            <w:r>
              <w:t>-</w:t>
            </w:r>
            <w:r w:rsidRPr="00191633">
              <w:lastRenderedPageBreak/>
              <w:t>functional protein or prevent protein produc</w:t>
            </w:r>
            <w:r>
              <w:t xml:space="preserve">tion </w:t>
            </w:r>
            <w:r>
              <w:fldChar w:fldCharType="begin"/>
            </w:r>
            <w:r>
              <w:instrText xml:space="preserve"> ADDIN EN.CITE &lt;EndNote&gt;&lt;Cite&gt;&lt;Author&gt;NIH&lt;/Author&gt;&lt;Year&gt;2013&lt;/Year&gt;&lt;RecNum&gt;52&lt;/RecNum&gt;&lt;DisplayText&gt;(NIH, 2013b)&lt;/DisplayText&gt;&lt;record&gt;&lt;rec-number&gt;52&lt;/rec-number&gt;&lt;foreign-keys&gt;&lt;key app="EN" db-id="tvd2x2aeprp90te22eox9tvxfe2a0xv0tdfs" timestamp="1623373159"&gt;52&lt;/key&gt;&lt;/foreign-keys&gt;&lt;ref-type name="Web Page"&gt;12&lt;/ref-type&gt;&lt;contributors&gt;&lt;authors&gt;&lt;author&gt;NIH&lt;/author&gt;&lt;/authors&gt;&lt;/contributors&gt;&lt;titles&gt;&lt;title&gt;Mucolipidosis type IV&lt;/title&gt;&lt;secondary-title&gt;Genetics Home Reference&lt;/secondary-title&gt;&lt;/titles&gt;&lt;volume&gt;2020&lt;/volume&gt;&lt;number&gt;18th August&lt;/number&gt;&lt;dates&gt;&lt;year&gt;2013&lt;/year&gt;&lt;/dates&gt;&lt;pub-location&gt;Bethesda, Maryland, USA&lt;/pub-location&gt;&lt;publisher&gt;U.S. National Institutes of Health and National Library of Medicine&lt;/publisher&gt;&lt;urls&gt;&lt;related-urls&gt;&lt;url&gt;https://ghr.nlm.nih.gov/condition/mucolipidosis-type-iv&lt;/url&gt;&lt;/related-urls&gt;&lt;/urls&gt;&lt;/record&gt;&lt;/Cite&gt;&lt;/EndNote&gt;</w:instrText>
            </w:r>
            <w:r>
              <w:fldChar w:fldCharType="separate"/>
            </w:r>
            <w:r>
              <w:rPr>
                <w:noProof/>
              </w:rPr>
              <w:t>(NIH, 2013b)</w:t>
            </w:r>
            <w:r>
              <w:fldChar w:fldCharType="end"/>
            </w:r>
            <w:r>
              <w:t>.</w:t>
            </w:r>
          </w:p>
          <w:p w14:paraId="09FEB58B" w14:textId="77777777" w:rsidR="003B2EF3" w:rsidRPr="00FA4A2E" w:rsidRDefault="003B2EF3" w:rsidP="00024485">
            <w:pPr>
              <w:pStyle w:val="Tabletext"/>
            </w:pPr>
            <w:r w:rsidRPr="00191633">
              <w:t xml:space="preserve">Mucolipin-1 </w:t>
            </w:r>
            <w:r>
              <w:t xml:space="preserve">is </w:t>
            </w:r>
            <w:r w:rsidRPr="00191633">
              <w:t>important for the development and maintenance of the brain and retina. In addition, this protein is likely critical for normal functioning of the cells in the stomach that produce digestive acids</w:t>
            </w:r>
            <w:r>
              <w:t xml:space="preserve"> </w:t>
            </w:r>
            <w:r>
              <w:fldChar w:fldCharType="begin"/>
            </w:r>
            <w:r>
              <w:instrText xml:space="preserve"> ADDIN EN.CITE &lt;EndNote&gt;&lt;Cite&gt;&lt;Author&gt;NIH&lt;/Author&gt;&lt;Year&gt;2013&lt;/Year&gt;&lt;RecNum&gt;52&lt;/RecNum&gt;&lt;DisplayText&gt;(NIH, 2013b)&lt;/DisplayText&gt;&lt;record&gt;&lt;rec-number&gt;52&lt;/rec-number&gt;&lt;foreign-keys&gt;&lt;key app="EN" db-id="tvd2x2aeprp90te22eox9tvxfe2a0xv0tdfs" timestamp="1623373159"&gt;52&lt;/key&gt;&lt;/foreign-keys&gt;&lt;ref-type name="Web Page"&gt;12&lt;/ref-type&gt;&lt;contributors&gt;&lt;authors&gt;&lt;author&gt;NIH&lt;/author&gt;&lt;/authors&gt;&lt;/contributors&gt;&lt;titles&gt;&lt;title&gt;Mucolipidosis type IV&lt;/title&gt;&lt;secondary-title&gt;Genetics Home Reference&lt;/secondary-title&gt;&lt;/titles&gt;&lt;volume&gt;2020&lt;/volume&gt;&lt;number&gt;18th August&lt;/number&gt;&lt;dates&gt;&lt;year&gt;2013&lt;/year&gt;&lt;/dates&gt;&lt;pub-location&gt;Bethesda, Maryland, USA&lt;/pub-location&gt;&lt;publisher&gt;U.S. National Institutes of Health and National Library of Medicine&lt;/publisher&gt;&lt;urls&gt;&lt;related-urls&gt;&lt;url&gt;https://ghr.nlm.nih.gov/condition/mucolipidosis-type-iv&lt;/url&gt;&lt;/related-urls&gt;&lt;/urls&gt;&lt;/record&gt;&lt;/Cite&gt;&lt;/EndNote&gt;</w:instrText>
            </w:r>
            <w:r>
              <w:fldChar w:fldCharType="separate"/>
            </w:r>
            <w:r>
              <w:rPr>
                <w:noProof/>
              </w:rPr>
              <w:t>(NIH, 2013b)</w:t>
            </w:r>
            <w:r>
              <w:fldChar w:fldCharType="end"/>
            </w:r>
            <w:r>
              <w:t>.</w:t>
            </w:r>
          </w:p>
        </w:tc>
        <w:tc>
          <w:tcPr>
            <w:tcW w:w="1016" w:type="pct"/>
            <w:tcBorders>
              <w:top w:val="single" w:sz="4" w:space="0" w:color="auto"/>
              <w:bottom w:val="single" w:sz="4" w:space="0" w:color="auto"/>
            </w:tcBorders>
          </w:tcPr>
          <w:p w14:paraId="0B874681" w14:textId="77777777" w:rsidR="003B2EF3" w:rsidRPr="004178F5" w:rsidRDefault="003B2EF3" w:rsidP="00024485">
            <w:pPr>
              <w:pStyle w:val="Tabletext"/>
            </w:pPr>
            <w:r w:rsidRPr="004178F5">
              <w:lastRenderedPageBreak/>
              <w:t xml:space="preserve">Evaluations </w:t>
            </w:r>
            <w:r>
              <w:t>f</w:t>
            </w:r>
            <w:r w:rsidRPr="004178F5">
              <w:t xml:space="preserve">ollowing </w:t>
            </w:r>
            <w:r>
              <w:t>d</w:t>
            </w:r>
            <w:r w:rsidRPr="004178F5">
              <w:t>iagnosis</w:t>
            </w:r>
            <w:r>
              <w:t>:</w:t>
            </w:r>
          </w:p>
          <w:p w14:paraId="5FA86E65" w14:textId="77777777" w:rsidR="003B2EF3" w:rsidRPr="004178F5" w:rsidRDefault="003B2EF3" w:rsidP="00024485">
            <w:pPr>
              <w:pStyle w:val="Tabletext"/>
            </w:pPr>
            <w:r w:rsidRPr="004178F5">
              <w:t>Ophthalmic examination</w:t>
            </w:r>
          </w:p>
          <w:p w14:paraId="5BA006FC" w14:textId="77777777" w:rsidR="003B2EF3" w:rsidRPr="004178F5" w:rsidRDefault="003B2EF3" w:rsidP="00024485">
            <w:pPr>
              <w:pStyle w:val="Tabletext"/>
            </w:pPr>
            <w:r w:rsidRPr="004178F5">
              <w:t>Brain MRI</w:t>
            </w:r>
          </w:p>
          <w:p w14:paraId="2538D9C6" w14:textId="77777777" w:rsidR="003B2EF3" w:rsidRPr="004178F5" w:rsidRDefault="003B2EF3" w:rsidP="00024485">
            <w:pPr>
              <w:pStyle w:val="Tabletext"/>
            </w:pPr>
            <w:r w:rsidRPr="004178F5">
              <w:t>Iron studies</w:t>
            </w:r>
          </w:p>
          <w:p w14:paraId="11074DCF" w14:textId="77777777" w:rsidR="003B2EF3" w:rsidRPr="004178F5" w:rsidRDefault="003B2EF3" w:rsidP="00024485">
            <w:pPr>
              <w:pStyle w:val="Tabletext"/>
            </w:pPr>
            <w:r w:rsidRPr="004178F5">
              <w:t>Neurologic evaluation, including EEG</w:t>
            </w:r>
          </w:p>
          <w:p w14:paraId="6040BF9C" w14:textId="77777777" w:rsidR="003B2EF3" w:rsidRPr="004178F5" w:rsidRDefault="003B2EF3" w:rsidP="00024485">
            <w:pPr>
              <w:pStyle w:val="Tabletext"/>
            </w:pPr>
            <w:r w:rsidRPr="004178F5">
              <w:t>Consultation with a clinical geneticist and/or genetic counsellor</w:t>
            </w:r>
          </w:p>
          <w:p w14:paraId="2F03B377" w14:textId="77777777" w:rsidR="003B2EF3" w:rsidRPr="004178F5" w:rsidRDefault="003B2EF3" w:rsidP="00024485">
            <w:pPr>
              <w:pStyle w:val="Tabletext"/>
            </w:pPr>
            <w:r w:rsidRPr="004178F5">
              <w:t>Treatment</w:t>
            </w:r>
            <w:r>
              <w:t>:</w:t>
            </w:r>
          </w:p>
          <w:p w14:paraId="3C08B65F" w14:textId="77777777" w:rsidR="003B2EF3" w:rsidRPr="004178F5" w:rsidRDefault="003B2EF3" w:rsidP="00024485">
            <w:pPr>
              <w:pStyle w:val="Tabletext"/>
            </w:pPr>
            <w:r w:rsidRPr="004178F5">
              <w:t>Speech therapy</w:t>
            </w:r>
          </w:p>
          <w:p w14:paraId="354921B2" w14:textId="77777777" w:rsidR="003B2EF3" w:rsidRPr="004178F5" w:rsidRDefault="003B2EF3" w:rsidP="00024485">
            <w:pPr>
              <w:pStyle w:val="Tabletext"/>
            </w:pPr>
            <w:r w:rsidRPr="004178F5">
              <w:t xml:space="preserve">Physical therapy </w:t>
            </w:r>
            <w:r>
              <w:t xml:space="preserve">&amp; </w:t>
            </w:r>
            <w:r w:rsidRPr="004178F5">
              <w:t>rehabilitation for motor dysfunction (spasticity and ataxia)</w:t>
            </w:r>
          </w:p>
          <w:p w14:paraId="519E7292" w14:textId="77777777" w:rsidR="003B2EF3" w:rsidRPr="004178F5" w:rsidRDefault="003B2EF3" w:rsidP="00024485">
            <w:pPr>
              <w:pStyle w:val="Tabletext"/>
            </w:pPr>
            <w:r w:rsidRPr="004178F5">
              <w:t>Ankle-foot orthotics in individuals with hypotonia and weakness of ankle dorsiflexion</w:t>
            </w:r>
          </w:p>
          <w:p w14:paraId="469E1AC3" w14:textId="77777777" w:rsidR="003B2EF3" w:rsidRPr="004178F5" w:rsidRDefault="003B2EF3" w:rsidP="00024485">
            <w:pPr>
              <w:pStyle w:val="Tabletext"/>
            </w:pPr>
            <w:r w:rsidRPr="004178F5">
              <w:lastRenderedPageBreak/>
              <w:t>Antiepileptic drugs</w:t>
            </w:r>
          </w:p>
          <w:p w14:paraId="3A758EDF" w14:textId="77777777" w:rsidR="003B2EF3" w:rsidRPr="004178F5" w:rsidRDefault="003B2EF3" w:rsidP="00024485">
            <w:pPr>
              <w:pStyle w:val="Tabletext"/>
            </w:pPr>
            <w:r w:rsidRPr="004178F5">
              <w:t>Topical lubricating eye drops, artificial tears, gels, or ointments for management of the intermittent ocular irritation seen frequently in younger children</w:t>
            </w:r>
          </w:p>
          <w:p w14:paraId="4AF6C74B" w14:textId="77777777" w:rsidR="003B2EF3" w:rsidRPr="004178F5" w:rsidRDefault="003B2EF3" w:rsidP="00024485">
            <w:pPr>
              <w:pStyle w:val="Tabletext"/>
            </w:pPr>
            <w:r w:rsidRPr="004178F5">
              <w:t>Surgical correction of strabismus</w:t>
            </w:r>
            <w:r>
              <w:t xml:space="preserve"> </w:t>
            </w:r>
            <w:r>
              <w:fldChar w:fldCharType="begin"/>
            </w:r>
            <w:r>
              <w:instrText xml:space="preserve"> ADDIN EN.CITE &lt;EndNote&gt;&lt;Cite&gt;&lt;Author&gt;Schiffmann&lt;/Author&gt;&lt;Year&gt;2015&lt;/Year&gt;&lt;RecNum&gt;53&lt;/RecNum&gt;&lt;DisplayText&gt;(Schiffmann, Grishchuk, &amp;amp; Goldin, 2015)&lt;/DisplayText&gt;&lt;record&gt;&lt;rec-number&gt;53&lt;/rec-number&gt;&lt;foreign-keys&gt;&lt;key app="EN" db-id="tvd2x2aeprp90te22eox9tvxfe2a0xv0tdfs" timestamp="1623373159"&gt;53&lt;/key&gt;&lt;/foreign-keys&gt;&lt;ref-type name="Web Page"&gt;12&lt;/ref-type&gt;&lt;contributors&gt;&lt;authors&gt;&lt;author&gt;Schiffmann, R.&lt;/author&gt;&lt;author&gt;Grishchuk, Y.&lt;/author&gt;&lt;author&gt;Goldin, E.&lt;/author&gt;&lt;/authors&gt;&lt;secondary-authors&gt;&lt;author&gt;Adam, M.P.&lt;/author&gt;&lt;author&gt;Ardinger, H.H.&lt;/author&gt;&lt;author&gt;Pagon, R.A.&lt;/author&gt;&lt;/secondary-authors&gt;&lt;/contributors&gt;&lt;titles&gt;&lt;title&gt;Mucolipidosis IV&lt;/title&gt;&lt;secondary-title&gt;GeneReviews®&lt;/secondary-title&gt;&lt;/titles&gt;&lt;volume&gt;2020&lt;/volume&gt;&lt;number&gt;24th August&lt;/number&gt;&lt;dates&gt;&lt;year&gt;2015&lt;/year&gt;&lt;/dates&gt;&lt;pub-location&gt;Seattle&lt;/pub-location&gt;&lt;publisher&gt;University of Washington&lt;/publisher&gt;&lt;urls&gt;&lt;related-urls&gt;&lt;url&gt;https://www.ncbi.nlm.nih.gov/books/NBK1214/&lt;/url&gt;&lt;/related-urls&gt;&lt;/urls&gt;&lt;/record&gt;&lt;/Cite&gt;&lt;/EndNote&gt;</w:instrText>
            </w:r>
            <w:r>
              <w:fldChar w:fldCharType="separate"/>
            </w:r>
            <w:r>
              <w:rPr>
                <w:noProof/>
              </w:rPr>
              <w:t>(Schiffmann, Grishchuk, &amp; Goldin, 2015)</w:t>
            </w:r>
            <w:r>
              <w:fldChar w:fldCharType="end"/>
            </w:r>
          </w:p>
        </w:tc>
        <w:tc>
          <w:tcPr>
            <w:tcW w:w="674" w:type="pct"/>
            <w:tcBorders>
              <w:top w:val="single" w:sz="4" w:space="0" w:color="auto"/>
              <w:bottom w:val="single" w:sz="4" w:space="0" w:color="auto"/>
            </w:tcBorders>
          </w:tcPr>
          <w:p w14:paraId="7848709E" w14:textId="77777777" w:rsidR="003B2EF3" w:rsidRDefault="003B2EF3" w:rsidP="00024485">
            <w:pPr>
              <w:pStyle w:val="Tabletext"/>
            </w:pPr>
            <w:r w:rsidRPr="0025628E">
              <w:rPr>
                <w:bCs/>
              </w:rPr>
              <w:lastRenderedPageBreak/>
              <w:t>Prevalence</w:t>
            </w:r>
            <w:r>
              <w:br/>
            </w:r>
            <w:r w:rsidRPr="00C0362F">
              <w:t>1 in 40,000</w:t>
            </w:r>
            <w:r>
              <w:t xml:space="preserve"> </w:t>
            </w:r>
            <w:r>
              <w:fldChar w:fldCharType="begin"/>
            </w:r>
            <w:r>
              <w:instrText xml:space="preserve"> ADDIN EN.CITE &lt;EndNote&gt;&lt;Cite&gt;&lt;Author&gt;NIH&lt;/Author&gt;&lt;Year&gt;2013&lt;/Year&gt;&lt;RecNum&gt;52&lt;/RecNum&gt;&lt;DisplayText&gt;(NIH, 2013b)&lt;/DisplayText&gt;&lt;record&gt;&lt;rec-number&gt;52&lt;/rec-number&gt;&lt;foreign-keys&gt;&lt;key app="EN" db-id="tvd2x2aeprp90te22eox9tvxfe2a0xv0tdfs" timestamp="1623373159"&gt;52&lt;/key&gt;&lt;/foreign-keys&gt;&lt;ref-type name="Web Page"&gt;12&lt;/ref-type&gt;&lt;contributors&gt;&lt;authors&gt;&lt;author&gt;NIH&lt;/author&gt;&lt;/authors&gt;&lt;/contributors&gt;&lt;titles&gt;&lt;title&gt;Mucolipidosis type IV&lt;/title&gt;&lt;secondary-title&gt;Genetics Home Reference&lt;/secondary-title&gt;&lt;/titles&gt;&lt;volume&gt;2020&lt;/volume&gt;&lt;number&gt;18th August&lt;/number&gt;&lt;dates&gt;&lt;year&gt;2013&lt;/year&gt;&lt;/dates&gt;&lt;pub-location&gt;Bethesda, Maryland, USA&lt;/pub-location&gt;&lt;publisher&gt;U.S. National Institutes of Health and National Library of Medicine&lt;/publisher&gt;&lt;urls&gt;&lt;related-urls&gt;&lt;url&gt;https://ghr.nlm.nih.gov/condition/mucolipidosis-type-iv&lt;/url&gt;&lt;/related-urls&gt;&lt;/urls&gt;&lt;/record&gt;&lt;/Cite&gt;&lt;/EndNote&gt;</w:instrText>
            </w:r>
            <w:r>
              <w:fldChar w:fldCharType="separate"/>
            </w:r>
            <w:r>
              <w:rPr>
                <w:noProof/>
              </w:rPr>
              <w:t>(NIH, 2013b)</w:t>
            </w:r>
            <w:r>
              <w:fldChar w:fldCharType="end"/>
            </w:r>
          </w:p>
          <w:p w14:paraId="0E155E94" w14:textId="77777777" w:rsidR="003B2EF3" w:rsidRDefault="003B2EF3" w:rsidP="00024485">
            <w:pPr>
              <w:pStyle w:val="Tabletext"/>
            </w:pPr>
            <w:r w:rsidRPr="009C6707">
              <w:rPr>
                <w:bCs/>
              </w:rPr>
              <w:t>Carrier frequency</w:t>
            </w:r>
            <w:r>
              <w:rPr>
                <w:bCs/>
              </w:rPr>
              <w:br/>
            </w:r>
            <w:r>
              <w:t xml:space="preserve">1:100 </w:t>
            </w:r>
            <w:r>
              <w:fldChar w:fldCharType="begin"/>
            </w:r>
            <w:r>
              <w:instrText xml:space="preserve"> ADDIN EN.CITE &lt;EndNote&gt;&lt;Cite&gt;&lt;Author&gt;HGSA&lt;/Author&gt;&lt;Year&gt;2015&lt;/Year&gt;&lt;RecNum&gt;4&lt;/RecNum&gt;&lt;DisplayText&gt;(HGSA, 2015)&lt;/DisplayText&gt;&lt;record&gt;&lt;rec-number&gt;4&lt;/rec-number&gt;&lt;foreign-keys&gt;&lt;key app="EN" db-id="tvd2x2aeprp90te22eox9tvxfe2a0xv0tdfs" timestamp="1623373157"&gt;4&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fldChar w:fldCharType="separate"/>
            </w:r>
            <w:r>
              <w:rPr>
                <w:noProof/>
              </w:rPr>
              <w:t>(HGSA, 2015)</w:t>
            </w:r>
            <w:r>
              <w:fldChar w:fldCharType="end"/>
            </w:r>
          </w:p>
          <w:p w14:paraId="64DA0CEF" w14:textId="6D8E84CF" w:rsidR="003B2EF3" w:rsidRPr="00FA4A2E" w:rsidRDefault="003B2EF3" w:rsidP="00024485">
            <w:pPr>
              <w:pStyle w:val="Tabletext"/>
            </w:pPr>
            <w:r>
              <w:t>Most affected individuals are non-</w:t>
            </w:r>
            <w:r w:rsidR="00596D38">
              <w:t xml:space="preserve">Ashkenazi Jews </w:t>
            </w:r>
            <w:r>
              <w:fldChar w:fldCharType="begin"/>
            </w:r>
            <w:r>
              <w:instrText xml:space="preserve"> ADDIN EN.CITE &lt;EndNote&gt;&lt;Cite&gt;&lt;Author&gt;Schiffmann&lt;/Author&gt;&lt;Year&gt;2015&lt;/Year&gt;&lt;RecNum&gt;53&lt;/RecNum&gt;&lt;DisplayText&gt;(Schiffmann et al., 2015)&lt;/DisplayText&gt;&lt;record&gt;&lt;rec-number&gt;53&lt;/rec-number&gt;&lt;foreign-keys&gt;&lt;key app="EN" db-id="tvd2x2aeprp90te22eox9tvxfe2a0xv0tdfs" timestamp="1623373159"&gt;53&lt;/key&gt;&lt;/foreign-keys&gt;&lt;ref-type name="Web Page"&gt;12&lt;/ref-type&gt;&lt;contributors&gt;&lt;authors&gt;&lt;author&gt;Schiffmann, R.&lt;/author&gt;&lt;author&gt;Grishchuk, Y.&lt;/author&gt;&lt;author&gt;Goldin, E.&lt;/author&gt;&lt;/authors&gt;&lt;secondary-authors&gt;&lt;author&gt;Adam, M.P.&lt;/author&gt;&lt;author&gt;Ardinger, H.H.&lt;/author&gt;&lt;author&gt;Pagon, R.A.&lt;/author&gt;&lt;/secondary-authors&gt;&lt;/contributors&gt;&lt;titles&gt;&lt;title&gt;Mucolipidosis IV&lt;/title&gt;&lt;secondary-title&gt;GeneReviews®&lt;/secondary-title&gt;&lt;/titles&gt;&lt;volume&gt;2020&lt;/volume&gt;&lt;number&gt;24th August&lt;/number&gt;&lt;dates&gt;&lt;year&gt;2015&lt;/year&gt;&lt;/dates&gt;&lt;pub-location&gt;Seattle&lt;/pub-location&gt;&lt;publisher&gt;University of Washington&lt;/publisher&gt;&lt;urls&gt;&lt;related-urls&gt;&lt;url&gt;https://www.ncbi.nlm.nih.gov/books/NBK1214/&lt;/url&gt;&lt;/related-urls&gt;&lt;/urls&gt;&lt;/record&gt;&lt;/Cite&gt;&lt;/EndNote&gt;</w:instrText>
            </w:r>
            <w:r>
              <w:fldChar w:fldCharType="separate"/>
            </w:r>
            <w:r>
              <w:rPr>
                <w:noProof/>
              </w:rPr>
              <w:t>(Schiffmann et al., 2015)</w:t>
            </w:r>
            <w:r>
              <w:fldChar w:fldCharType="end"/>
            </w:r>
          </w:p>
        </w:tc>
        <w:tc>
          <w:tcPr>
            <w:tcW w:w="1126" w:type="pct"/>
            <w:tcBorders>
              <w:top w:val="single" w:sz="4" w:space="0" w:color="auto"/>
              <w:bottom w:val="single" w:sz="4" w:space="0" w:color="auto"/>
            </w:tcBorders>
          </w:tcPr>
          <w:p w14:paraId="1C2F1D5E" w14:textId="7F1C3140" w:rsidR="003B2EF3" w:rsidRDefault="003B2EF3" w:rsidP="00024485">
            <w:pPr>
              <w:pStyle w:val="Tabletext"/>
            </w:pPr>
            <w:r>
              <w:t>2</w:t>
            </w:r>
            <w:r w:rsidRPr="00191633">
              <w:t xml:space="preserve"> </w:t>
            </w:r>
            <w:r>
              <w:t>pathogenic variants</w:t>
            </w:r>
            <w:r w:rsidRPr="00191633">
              <w:t xml:space="preserve"> in the </w:t>
            </w:r>
            <w:r w:rsidRPr="0036572A">
              <w:rPr>
                <w:i/>
                <w:iCs/>
              </w:rPr>
              <w:t>MCOLN1</w:t>
            </w:r>
            <w:r w:rsidRPr="00191633">
              <w:t xml:space="preserve"> gene account for </w:t>
            </w:r>
            <w:r>
              <w:t>95% of all</w:t>
            </w:r>
            <w:r w:rsidRPr="00191633">
              <w:t xml:space="preserve"> cases of </w:t>
            </w:r>
            <w:proofErr w:type="spellStart"/>
            <w:r w:rsidRPr="00191633">
              <w:t>mucolipidosis</w:t>
            </w:r>
            <w:proofErr w:type="spellEnd"/>
            <w:r w:rsidRPr="00191633">
              <w:t xml:space="preserve"> type IV in </w:t>
            </w:r>
            <w:r>
              <w:t xml:space="preserve">the </w:t>
            </w:r>
            <w:r w:rsidR="00596D38">
              <w:t xml:space="preserve">Ashkenazi Jewish </w:t>
            </w:r>
            <w:r>
              <w:t>population</w:t>
            </w:r>
          </w:p>
          <w:p w14:paraId="5686723E" w14:textId="77777777" w:rsidR="003B2EF3" w:rsidRPr="00132ECC" w:rsidRDefault="003B2EF3" w:rsidP="00024485">
            <w:pPr>
              <w:pStyle w:val="Tabletext"/>
            </w:pPr>
            <w:r w:rsidRPr="00D234D6">
              <w:t xml:space="preserve">The splice pathogenic variant </w:t>
            </w:r>
            <w:r>
              <w:br/>
            </w:r>
            <w:r w:rsidRPr="00D234D6">
              <w:rPr>
                <w:bCs/>
              </w:rPr>
              <w:t>c.406-2A&gt;G</w:t>
            </w:r>
            <w:r w:rsidRPr="006C0FBB">
              <w:t xml:space="preserve"> </w:t>
            </w:r>
            <w:r>
              <w:br/>
              <w:t xml:space="preserve">is 3x </w:t>
            </w:r>
            <w:r w:rsidRPr="00D234D6">
              <w:t>more common</w:t>
            </w:r>
            <w:r>
              <w:t xml:space="preserve"> than the </w:t>
            </w:r>
            <w:r w:rsidRPr="00D234D6">
              <w:t xml:space="preserve">deletion pathogenic variant </w:t>
            </w:r>
            <w:r>
              <w:br/>
            </w:r>
            <w:r w:rsidRPr="00D234D6">
              <w:rPr>
                <w:bCs/>
              </w:rPr>
              <w:t>6.4 kb del</w:t>
            </w:r>
            <w:r>
              <w:t xml:space="preserve">, </w:t>
            </w:r>
            <w:r w:rsidRPr="006C0FBB">
              <w:t xml:space="preserve">also known as </w:t>
            </w:r>
            <w:r w:rsidRPr="00D234D6">
              <w:rPr>
                <w:bCs/>
              </w:rPr>
              <w:t>g.511_6943del</w:t>
            </w:r>
            <w:r>
              <w:rPr>
                <w:bCs/>
              </w:rPr>
              <w:t>.</w:t>
            </w:r>
            <w:r>
              <w:fldChar w:fldCharType="begin"/>
            </w:r>
            <w:r>
              <w:instrText xml:space="preserve"> ADDIN EN.CITE &lt;EndNote&gt;&lt;Cite&gt;&lt;Author&gt;Schiffmann&lt;/Author&gt;&lt;Year&gt;2015&lt;/Year&gt;&lt;RecNum&gt;53&lt;/RecNum&gt;&lt;DisplayText&gt;(Schiffmann et al., 2015)&lt;/DisplayText&gt;&lt;record&gt;&lt;rec-number&gt;53&lt;/rec-number&gt;&lt;foreign-keys&gt;&lt;key app="EN" db-id="tvd2x2aeprp90te22eox9tvxfe2a0xv0tdfs" timestamp="1623373159"&gt;53&lt;/key&gt;&lt;/foreign-keys&gt;&lt;ref-type name="Web Page"&gt;12&lt;/ref-type&gt;&lt;contributors&gt;&lt;authors&gt;&lt;author&gt;Schiffmann, R.&lt;/author&gt;&lt;author&gt;Grishchuk, Y.&lt;/author&gt;&lt;author&gt;Goldin, E.&lt;/author&gt;&lt;/authors&gt;&lt;secondary-authors&gt;&lt;author&gt;Adam, M.P.&lt;/author&gt;&lt;author&gt;Ardinger, H.H.&lt;/author&gt;&lt;author&gt;Pagon, R.A.&lt;/author&gt;&lt;/secondary-authors&gt;&lt;/contributors&gt;&lt;titles&gt;&lt;title&gt;Mucolipidosis IV&lt;/title&gt;&lt;secondary-title&gt;GeneReviews®&lt;/secondary-title&gt;&lt;/titles&gt;&lt;volume&gt;2020&lt;/volume&gt;&lt;number&gt;24th August&lt;/number&gt;&lt;dates&gt;&lt;year&gt;2015&lt;/year&gt;&lt;/dates&gt;&lt;pub-location&gt;Seattle&lt;/pub-location&gt;&lt;publisher&gt;University of Washington&lt;/publisher&gt;&lt;urls&gt;&lt;related-urls&gt;&lt;url&gt;https://www.ncbi.nlm.nih.gov/books/NBK1214/&lt;/url&gt;&lt;/related-urls&gt;&lt;/urls&gt;&lt;/record&gt;&lt;/Cite&gt;&lt;/EndNote&gt;</w:instrText>
            </w:r>
            <w:r>
              <w:fldChar w:fldCharType="separate"/>
            </w:r>
            <w:r>
              <w:rPr>
                <w:noProof/>
              </w:rPr>
              <w:t>(</w:t>
            </w:r>
            <w:proofErr w:type="spellStart"/>
            <w:r>
              <w:rPr>
                <w:noProof/>
              </w:rPr>
              <w:t>Schiffmann</w:t>
            </w:r>
            <w:proofErr w:type="spellEnd"/>
            <w:r>
              <w:rPr>
                <w:noProof/>
              </w:rPr>
              <w:t xml:space="preserve"> et al., 2015)</w:t>
            </w:r>
            <w:r>
              <w:fldChar w:fldCharType="end"/>
            </w:r>
          </w:p>
        </w:tc>
      </w:tr>
      <w:tr w:rsidR="003B2EF3" w:rsidRPr="00E82F54" w14:paraId="7CDEC575" w14:textId="77777777" w:rsidTr="007C3C21">
        <w:tc>
          <w:tcPr>
            <w:tcW w:w="498" w:type="pct"/>
            <w:tcBorders>
              <w:top w:val="single" w:sz="4" w:space="0" w:color="auto"/>
              <w:bottom w:val="single" w:sz="4" w:space="0" w:color="auto"/>
            </w:tcBorders>
          </w:tcPr>
          <w:p w14:paraId="7DBE1A5B" w14:textId="2602F6A4" w:rsidR="003B2EF3" w:rsidRPr="00F503C6" w:rsidRDefault="003B2EF3" w:rsidP="00024485">
            <w:pPr>
              <w:pStyle w:val="Tabletext"/>
            </w:pPr>
            <w:bookmarkStart w:id="15" w:name="_Hlk76561010"/>
            <w:r w:rsidRPr="00F503C6">
              <w:t xml:space="preserve">Glycogen storage </w:t>
            </w:r>
            <w:r w:rsidR="00CB075C">
              <w:t xml:space="preserve">disease </w:t>
            </w:r>
            <w:r w:rsidRPr="00F503C6">
              <w:t xml:space="preserve">type 1 </w:t>
            </w:r>
            <w:r>
              <w:t>(GSD1)</w:t>
            </w:r>
            <w:bookmarkEnd w:id="15"/>
          </w:p>
        </w:tc>
        <w:tc>
          <w:tcPr>
            <w:tcW w:w="822" w:type="pct"/>
            <w:tcBorders>
              <w:top w:val="single" w:sz="4" w:space="0" w:color="auto"/>
              <w:bottom w:val="single" w:sz="4" w:space="0" w:color="auto"/>
            </w:tcBorders>
          </w:tcPr>
          <w:p w14:paraId="01060E5F" w14:textId="77777777" w:rsidR="003B2EF3" w:rsidRPr="00FA4A2E" w:rsidRDefault="003B2EF3" w:rsidP="00024485">
            <w:pPr>
              <w:pStyle w:val="Tabletext"/>
            </w:pPr>
            <w:r>
              <w:t>GSD1</w:t>
            </w:r>
            <w:r w:rsidRPr="00BF1993">
              <w:t xml:space="preserve"> is characteri</w:t>
            </w:r>
            <w:r>
              <w:t>s</w:t>
            </w:r>
            <w:r w:rsidRPr="00BF1993">
              <w:t xml:space="preserve">ed by </w:t>
            </w:r>
            <w:r>
              <w:t xml:space="preserve">the </w:t>
            </w:r>
            <w:r w:rsidRPr="00BF1993">
              <w:t xml:space="preserve">accumulation of glycogen and fat in the liver and kidneys, resulting in hepatomegaly and </w:t>
            </w:r>
            <w:proofErr w:type="spellStart"/>
            <w:r w:rsidRPr="00BF1993">
              <w:t>renomegaly</w:t>
            </w:r>
            <w:proofErr w:type="spellEnd"/>
            <w:r w:rsidRPr="00BF1993">
              <w:t xml:space="preserve">. </w:t>
            </w:r>
            <w:r>
              <w:t>U</w:t>
            </w:r>
            <w:r w:rsidRPr="00BF1993">
              <w:t xml:space="preserve">ntreated neonates </w:t>
            </w:r>
            <w:r>
              <w:t xml:space="preserve">may </w:t>
            </w:r>
            <w:r w:rsidRPr="00BF1993">
              <w:t xml:space="preserve">present with severe hypoglycaemia; more commonly, however, untreated infants present at </w:t>
            </w:r>
            <w:r>
              <w:t>3-4</w:t>
            </w:r>
            <w:r w:rsidRPr="00BF1993">
              <w:t xml:space="preserve"> months with hepatomegaly, lactic acidosis, hyperuric</w:t>
            </w:r>
            <w:r>
              <w:t>a</w:t>
            </w:r>
            <w:r w:rsidRPr="00BF1993">
              <w:t>emia, hyperlipidaemia, hyper</w:t>
            </w:r>
            <w:r>
              <w:t>-</w:t>
            </w:r>
            <w:proofErr w:type="spellStart"/>
            <w:r w:rsidRPr="00BF1993">
              <w:t>triglycerid</w:t>
            </w:r>
            <w:r>
              <w:t>a</w:t>
            </w:r>
            <w:r w:rsidRPr="00BF1993">
              <w:t>emia</w:t>
            </w:r>
            <w:proofErr w:type="spellEnd"/>
            <w:r w:rsidRPr="00BF1993">
              <w:t xml:space="preserve">, and/or hypoglycaemic seizures. </w:t>
            </w:r>
            <w:r>
              <w:t>D</w:t>
            </w:r>
            <w:r w:rsidRPr="00BF1993">
              <w:t xml:space="preserve">eposits of cholesterol in the skin </w:t>
            </w:r>
            <w:r>
              <w:t>(x</w:t>
            </w:r>
            <w:r w:rsidRPr="00BF1993">
              <w:t>anthoma</w:t>
            </w:r>
            <w:r>
              <w:t>)</w:t>
            </w:r>
            <w:r w:rsidRPr="00BF1993">
              <w:t xml:space="preserve"> and diarrh</w:t>
            </w:r>
            <w:r>
              <w:t>o</w:t>
            </w:r>
            <w:r w:rsidRPr="00BF1993">
              <w:t>ea may be present. Impaired platelet</w:t>
            </w:r>
            <w:r>
              <w:t>,</w:t>
            </w:r>
            <w:r w:rsidRPr="00BF1993">
              <w:t xml:space="preserve"> </w:t>
            </w:r>
            <w:proofErr w:type="gramStart"/>
            <w:r w:rsidRPr="00BF1993">
              <w:t>neutrophil</w:t>
            </w:r>
            <w:proofErr w:type="gramEnd"/>
            <w:r w:rsidRPr="00BF1993">
              <w:t xml:space="preserve"> and monocyte function as well as chronic neutropenia</w:t>
            </w:r>
            <w:r>
              <w:t xml:space="preserve"> is observed. </w:t>
            </w:r>
            <w:r w:rsidRPr="00BF1993">
              <w:t xml:space="preserve">Long-term complications of untreated GSDI include growth retardation resulting in short stature, osteoporosis, delayed </w:t>
            </w:r>
            <w:r w:rsidRPr="00BF1993">
              <w:lastRenderedPageBreak/>
              <w:t>puberty, gout, renal disease, pulmonary hypertension, hepatic adenomas with potential for malignant transformation, polycystic ovaries, pancreatitis, and changes in brain function. Most affected individuals live into adulthood</w:t>
            </w:r>
            <w:r>
              <w:t xml:space="preserve"> </w:t>
            </w:r>
            <w:r>
              <w:fldChar w:fldCharType="begin"/>
            </w:r>
            <w:r>
              <w:instrText xml:space="preserve"> ADDIN EN.CITE &lt;EndNote&gt;&lt;Cite&gt;&lt;Author&gt;Bali&lt;/Author&gt;&lt;Year&gt;2016&lt;/Year&gt;&lt;RecNum&gt;54&lt;/RecNum&gt;&lt;DisplayText&gt;(Bali, Chen, Austin, &amp;amp; Goldstein, 2016)&lt;/DisplayText&gt;&lt;record&gt;&lt;rec-number&gt;54&lt;/rec-number&gt;&lt;foreign-keys&gt;&lt;key app="EN" db-id="tvd2x2aeprp90te22eox9tvxfe2a0xv0tdfs" timestamp="1623373159"&gt;54&lt;/key&gt;&lt;/foreign-keys&gt;&lt;ref-type name="Web Page"&gt;12&lt;/ref-type&gt;&lt;contributors&gt;&lt;authors&gt;&lt;author&gt;Bali, D.S.&lt;/author&gt;&lt;author&gt;Chen, Y.T.&lt;/author&gt;&lt;author&gt;Austin, S.&lt;/author&gt;&lt;author&gt;Goldstein, J.L.&lt;/author&gt;&lt;/authors&gt;&lt;secondary-authors&gt;&lt;author&gt;Adam, M.P.&lt;/author&gt;&lt;author&gt;Ardinger, H.H.&lt;/author&gt;&lt;author&gt;Pagon, R.A.&lt;/author&gt;&lt;/secondary-authors&gt;&lt;/contributors&gt;&lt;titles&gt;&lt;title&gt;Glycogen Storage Disease Type I&lt;/title&gt;&lt;secondary-title&gt;GeneReviews®&lt;/secondary-title&gt;&lt;/titles&gt;&lt;volume&gt;2020&lt;/volume&gt;&lt;number&gt;25th August&lt;/number&gt;&lt;dates&gt;&lt;year&gt;2016&lt;/year&gt;&lt;/dates&gt;&lt;pub-location&gt;Seattle&lt;/pub-location&gt;&lt;publisher&gt;University of Washington&lt;/publisher&gt;&lt;urls&gt;&lt;related-urls&gt;&lt;url&gt;https://www.ncbi.nlm.nih.gov/books/NBK1312/&lt;/url&gt;&lt;/related-urls&gt;&lt;/urls&gt;&lt;/record&gt;&lt;/Cite&gt;&lt;/EndNote&gt;</w:instrText>
            </w:r>
            <w:r>
              <w:fldChar w:fldCharType="separate"/>
            </w:r>
            <w:r>
              <w:rPr>
                <w:noProof/>
              </w:rPr>
              <w:t>(Bali, Chen, Austin, &amp; Goldstein, 2016)</w:t>
            </w:r>
            <w:r>
              <w:fldChar w:fldCharType="end"/>
            </w:r>
            <w:r>
              <w:t>.</w:t>
            </w:r>
          </w:p>
        </w:tc>
        <w:tc>
          <w:tcPr>
            <w:tcW w:w="864" w:type="pct"/>
            <w:tcBorders>
              <w:top w:val="single" w:sz="4" w:space="0" w:color="auto"/>
              <w:bottom w:val="single" w:sz="4" w:space="0" w:color="auto"/>
            </w:tcBorders>
          </w:tcPr>
          <w:p w14:paraId="606208FC" w14:textId="77777777" w:rsidR="003B2EF3" w:rsidRDefault="003B2EF3" w:rsidP="00024485">
            <w:pPr>
              <w:pStyle w:val="Tabletext"/>
            </w:pPr>
            <w:r w:rsidRPr="003949B3">
              <w:lastRenderedPageBreak/>
              <w:t xml:space="preserve">Autosomal recessive. </w:t>
            </w:r>
            <w:r w:rsidRPr="004C453B">
              <w:t>Carriers typically do not show signs or symptoms</w:t>
            </w:r>
            <w:r>
              <w:t>.</w:t>
            </w:r>
          </w:p>
          <w:p w14:paraId="2BFF8769" w14:textId="3A2C2C8A" w:rsidR="003B2EF3" w:rsidRPr="00FA4A2E" w:rsidRDefault="003B2EF3" w:rsidP="00024485">
            <w:pPr>
              <w:pStyle w:val="Tabletext"/>
            </w:pPr>
            <w:r>
              <w:t>GSD1 is caused by pathogenic variants in 2</w:t>
            </w:r>
            <w:r w:rsidRPr="004C453B">
              <w:t xml:space="preserve"> genes, </w:t>
            </w:r>
            <w:r w:rsidRPr="004C453B">
              <w:rPr>
                <w:rStyle w:val="Emphasis"/>
              </w:rPr>
              <w:t>G6PC</w:t>
            </w:r>
            <w:r w:rsidR="00FC7F18">
              <w:rPr>
                <w:rStyle w:val="Emphasis"/>
              </w:rPr>
              <w:t>1</w:t>
            </w:r>
            <w:r w:rsidRPr="004C453B">
              <w:t xml:space="preserve"> and </w:t>
            </w:r>
            <w:r w:rsidRPr="004C453B">
              <w:rPr>
                <w:rStyle w:val="Emphasis"/>
              </w:rPr>
              <w:t>SLC37A4</w:t>
            </w:r>
            <w:r w:rsidRPr="00D02768">
              <w:rPr>
                <w:rStyle w:val="Emphasis"/>
              </w:rPr>
              <w:t xml:space="preserve">, coding for the enzyme glucose-6-phosphatase (G6Pase). </w:t>
            </w:r>
            <w:r w:rsidRPr="004C453B">
              <w:t>These variants</w:t>
            </w:r>
            <w:r>
              <w:t xml:space="preserve"> </w:t>
            </w:r>
            <w:r w:rsidRPr="004C453B">
              <w:t>prevent the breakdown of glucose</w:t>
            </w:r>
            <w:r>
              <w:t>-</w:t>
            </w:r>
            <w:r w:rsidRPr="004C453B">
              <w:t>6-phosphate</w:t>
            </w:r>
            <w:r>
              <w:t xml:space="preserve"> to glucose, decreasing available energy to the body. As a result, toxic levels of </w:t>
            </w:r>
            <w:r w:rsidRPr="004C453B">
              <w:t xml:space="preserve">glycogen and fat </w:t>
            </w:r>
            <w:r>
              <w:t xml:space="preserve">build up </w:t>
            </w:r>
            <w:r w:rsidRPr="004C453B">
              <w:t>within cells</w:t>
            </w:r>
            <w:r>
              <w:t xml:space="preserve">, </w:t>
            </w:r>
            <w:r w:rsidRPr="004C453B">
              <w:t>damag</w:t>
            </w:r>
            <w:r>
              <w:t>ing</w:t>
            </w:r>
            <w:r w:rsidRPr="004C453B">
              <w:t xml:space="preserve"> organs and tissues throughout the body, </w:t>
            </w:r>
            <w:r>
              <w:t xml:space="preserve">but in </w:t>
            </w:r>
            <w:r w:rsidRPr="004C453B">
              <w:t>particular</w:t>
            </w:r>
            <w:r>
              <w:t>,</w:t>
            </w:r>
            <w:r w:rsidRPr="004C453B">
              <w:t xml:space="preserve"> the liver and kidneys</w:t>
            </w:r>
            <w:r>
              <w:t xml:space="preserve"> </w:t>
            </w:r>
            <w:r>
              <w:fldChar w:fldCharType="begin"/>
            </w:r>
            <w:r>
              <w:instrText xml:space="preserve"> ADDIN EN.CITE &lt;EndNote&gt;&lt;Cite&gt;&lt;Author&gt;NIH&lt;/Author&gt;&lt;Year&gt;2015&lt;/Year&gt;&lt;RecNum&gt;55&lt;/RecNum&gt;&lt;DisplayText&gt;(NIH, 2015c)&lt;/DisplayText&gt;&lt;record&gt;&lt;rec-number&gt;55&lt;/rec-number&gt;&lt;foreign-keys&gt;&lt;key app="EN" db-id="tvd2x2aeprp90te22eox9tvxfe2a0xv0tdfs" timestamp="1623373159"&gt;55&lt;/key&gt;&lt;/foreign-keys&gt;&lt;ref-type name="Web Page"&gt;12&lt;/ref-type&gt;&lt;contributors&gt;&lt;authors&gt;&lt;author&gt;NIH&lt;/author&gt;&lt;/authors&gt;&lt;/contributors&gt;&lt;titles&gt;&lt;title&gt;Glycogen storage disease type I&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glycogen-storage-disease-type-i&lt;/url&gt;&lt;/related-urls&gt;&lt;/urls&gt;&lt;/record&gt;&lt;/Cite&gt;&lt;/EndNote&gt;</w:instrText>
            </w:r>
            <w:r>
              <w:fldChar w:fldCharType="separate"/>
            </w:r>
            <w:r>
              <w:rPr>
                <w:noProof/>
              </w:rPr>
              <w:t>(NIH, 2015c)</w:t>
            </w:r>
            <w:r>
              <w:fldChar w:fldCharType="end"/>
            </w:r>
            <w:r>
              <w:t>.</w:t>
            </w:r>
          </w:p>
        </w:tc>
        <w:tc>
          <w:tcPr>
            <w:tcW w:w="1016" w:type="pct"/>
            <w:tcBorders>
              <w:top w:val="single" w:sz="4" w:space="0" w:color="auto"/>
              <w:bottom w:val="single" w:sz="4" w:space="0" w:color="auto"/>
            </w:tcBorders>
          </w:tcPr>
          <w:p w14:paraId="04FAA09D" w14:textId="77777777" w:rsidR="003B2EF3" w:rsidRPr="00820955" w:rsidRDefault="003B2EF3" w:rsidP="00024485">
            <w:pPr>
              <w:pStyle w:val="Tabletext"/>
            </w:pPr>
            <w:r w:rsidRPr="00820955">
              <w:t xml:space="preserve">Medical nutritional therapy to maintain normal blood glucose levels, allopurinol to prevent gout; lipid-lowering medications; citrate supplementation to prevent urinary calculi or ameliorate </w:t>
            </w:r>
            <w:proofErr w:type="spellStart"/>
            <w:r w:rsidRPr="00820955">
              <w:t>nephrocalcinosis</w:t>
            </w:r>
            <w:proofErr w:type="spellEnd"/>
            <w:r w:rsidRPr="00820955">
              <w:t xml:space="preserve">; ACE inhibitors to treat microalbuminuria; kidney transplantation for end-stage renal disease; surgery or other interventions </w:t>
            </w:r>
            <w:r>
              <w:t xml:space="preserve">for </w:t>
            </w:r>
            <w:r w:rsidRPr="00820955">
              <w:t>hepatic adenomas; liver transplantation for those individuals refractory to medical treatment; and treatment with human granulocyte colony-stimulating factor</w:t>
            </w:r>
            <w:r>
              <w:t xml:space="preserve"> (G-CSF)</w:t>
            </w:r>
            <w:r w:rsidRPr="00820955">
              <w:t xml:space="preserve"> for recurrent infections.</w:t>
            </w:r>
            <w:r>
              <w:t xml:space="preserve"> </w:t>
            </w:r>
          </w:p>
          <w:p w14:paraId="1DF055DE" w14:textId="77E5BF23" w:rsidR="003B2EF3" w:rsidRPr="00820955" w:rsidRDefault="003B2EF3" w:rsidP="00024485">
            <w:pPr>
              <w:pStyle w:val="Tabletext"/>
            </w:pPr>
            <w:r w:rsidRPr="00820955">
              <w:t xml:space="preserve">Surveillance: </w:t>
            </w:r>
            <w:r>
              <w:t>from &gt;10 years of age a</w:t>
            </w:r>
            <w:r w:rsidRPr="00820955">
              <w:t xml:space="preserve">nnual </w:t>
            </w:r>
            <w:r>
              <w:t xml:space="preserve">kidney US, </w:t>
            </w:r>
            <w:r w:rsidRPr="00820955">
              <w:t>monitor for hepatic adenomas</w:t>
            </w:r>
            <w:r>
              <w:t xml:space="preserve"> with </w:t>
            </w:r>
            <w:r w:rsidR="00596D38">
              <w:t>ultrasound</w:t>
            </w:r>
            <w:r>
              <w:t xml:space="preserve">, MRI or CT depending on age </w:t>
            </w:r>
            <w:r w:rsidRPr="00820955">
              <w:t>every 12</w:t>
            </w:r>
            <w:r>
              <w:t>-</w:t>
            </w:r>
            <w:r w:rsidRPr="00820955">
              <w:t xml:space="preserve">24 months; hepatic profile (AST, ALT, albumin, bilirubin, PT/INR, </w:t>
            </w:r>
            <w:proofErr w:type="spellStart"/>
            <w:r w:rsidRPr="00820955">
              <w:t>aPTT</w:t>
            </w:r>
            <w:proofErr w:type="spellEnd"/>
            <w:r w:rsidRPr="00820955">
              <w:t xml:space="preserve">) and serum creatinine every </w:t>
            </w:r>
            <w:r>
              <w:t>6-</w:t>
            </w:r>
            <w:r w:rsidRPr="00820955">
              <w:t xml:space="preserve">12 months; complete blood count every </w:t>
            </w:r>
            <w:r>
              <w:t>3</w:t>
            </w:r>
            <w:r w:rsidRPr="00820955">
              <w:t xml:space="preserve"> months for those on G-CSF; imaging with </w:t>
            </w:r>
            <w:r w:rsidRPr="00820955">
              <w:lastRenderedPageBreak/>
              <w:t xml:space="preserve">measurement of the spleen for those on G-CSF; </w:t>
            </w:r>
            <w:r>
              <w:t xml:space="preserve">&gt; 10 years age screen for </w:t>
            </w:r>
            <w:r w:rsidRPr="00820955">
              <w:t>pulmonary hypertension</w:t>
            </w:r>
            <w:r>
              <w:t xml:space="preserve"> with ECG</w:t>
            </w:r>
            <w:r w:rsidRPr="00820955">
              <w:t xml:space="preserve"> every </w:t>
            </w:r>
            <w:r>
              <w:t>3</w:t>
            </w:r>
            <w:r w:rsidRPr="00820955">
              <w:t xml:space="preserve"> years; routine monitoring of vitamin D levels.</w:t>
            </w:r>
          </w:p>
          <w:p w14:paraId="281AED48" w14:textId="77777777" w:rsidR="003B2EF3" w:rsidRPr="00FA4A2E" w:rsidRDefault="003B2EF3" w:rsidP="00024485">
            <w:pPr>
              <w:pStyle w:val="Tabletext"/>
            </w:pPr>
            <w:r w:rsidRPr="00820955">
              <w:t>Diet should be low in fructose and sucrose; galactose and lactose intake should be limited</w:t>
            </w:r>
            <w:r>
              <w:t>. C</w:t>
            </w:r>
            <w:r w:rsidRPr="00820955">
              <w:t>ombined oral contraception should be avoided in women, particularly those with adenomas</w:t>
            </w:r>
            <w:r>
              <w:t xml:space="preserve"> </w:t>
            </w:r>
            <w:r>
              <w:fldChar w:fldCharType="begin"/>
            </w:r>
            <w:r>
              <w:instrText xml:space="preserve"> ADDIN EN.CITE &lt;EndNote&gt;&lt;Cite&gt;&lt;Author&gt;Bali&lt;/Author&gt;&lt;Year&gt;2016&lt;/Year&gt;&lt;RecNum&gt;54&lt;/RecNum&gt;&lt;DisplayText&gt;(Bali et al., 2016)&lt;/DisplayText&gt;&lt;record&gt;&lt;rec-number&gt;54&lt;/rec-number&gt;&lt;foreign-keys&gt;&lt;key app="EN" db-id="tvd2x2aeprp90te22eox9tvxfe2a0xv0tdfs" timestamp="1623373159"&gt;54&lt;/key&gt;&lt;/foreign-keys&gt;&lt;ref-type name="Web Page"&gt;12&lt;/ref-type&gt;&lt;contributors&gt;&lt;authors&gt;&lt;author&gt;Bali, D.S.&lt;/author&gt;&lt;author&gt;Chen, Y.T.&lt;/author&gt;&lt;author&gt;Austin, S.&lt;/author&gt;&lt;author&gt;Goldstein, J.L.&lt;/author&gt;&lt;/authors&gt;&lt;secondary-authors&gt;&lt;author&gt;Adam, M.P.&lt;/author&gt;&lt;author&gt;Ardinger, H.H.&lt;/author&gt;&lt;author&gt;Pagon, R.A.&lt;/author&gt;&lt;/secondary-authors&gt;&lt;/contributors&gt;&lt;titles&gt;&lt;title&gt;Glycogen Storage Disease Type I&lt;/title&gt;&lt;secondary-title&gt;GeneReviews®&lt;/secondary-title&gt;&lt;/titles&gt;&lt;volume&gt;2020&lt;/volume&gt;&lt;number&gt;25th August&lt;/number&gt;&lt;dates&gt;&lt;year&gt;2016&lt;/year&gt;&lt;/dates&gt;&lt;pub-location&gt;Seattle&lt;/pub-location&gt;&lt;publisher&gt;University of Washington&lt;/publisher&gt;&lt;urls&gt;&lt;related-urls&gt;&lt;url&gt;https://www.ncbi.nlm.nih.gov/books/NBK1312/&lt;/url&gt;&lt;/related-urls&gt;&lt;/urls&gt;&lt;/record&gt;&lt;/Cite&gt;&lt;/EndNote&gt;</w:instrText>
            </w:r>
            <w:r>
              <w:fldChar w:fldCharType="separate"/>
            </w:r>
            <w:r>
              <w:rPr>
                <w:noProof/>
              </w:rPr>
              <w:t>(Bali et al., 2016)</w:t>
            </w:r>
            <w:r>
              <w:fldChar w:fldCharType="end"/>
            </w:r>
            <w:r>
              <w:t>.</w:t>
            </w:r>
          </w:p>
        </w:tc>
        <w:tc>
          <w:tcPr>
            <w:tcW w:w="674" w:type="pct"/>
            <w:tcBorders>
              <w:top w:val="single" w:sz="4" w:space="0" w:color="auto"/>
              <w:bottom w:val="single" w:sz="4" w:space="0" w:color="auto"/>
            </w:tcBorders>
          </w:tcPr>
          <w:p w14:paraId="2C0DAF82" w14:textId="0FBB10D3" w:rsidR="003B2EF3" w:rsidRDefault="003B2EF3" w:rsidP="00024485">
            <w:pPr>
              <w:pStyle w:val="Tabletext"/>
            </w:pPr>
            <w:r>
              <w:lastRenderedPageBreak/>
              <w:t>O</w:t>
            </w:r>
            <w:r w:rsidRPr="0093390B">
              <w:t>verall incidence of GSD</w:t>
            </w:r>
            <w:r>
              <w:t xml:space="preserve">1 </w:t>
            </w:r>
            <w:r w:rsidR="00596D38">
              <w:t>=</w:t>
            </w:r>
            <w:r>
              <w:t>1:</w:t>
            </w:r>
            <w:r w:rsidRPr="0093390B">
              <w:t>100,000</w:t>
            </w:r>
            <w:r>
              <w:t xml:space="preserve"> </w:t>
            </w:r>
            <w:r>
              <w:br/>
              <w:t>D</w:t>
            </w:r>
            <w:r w:rsidRPr="0093390B">
              <w:t xml:space="preserve">isease prevalence </w:t>
            </w:r>
            <w:r>
              <w:t xml:space="preserve">in </w:t>
            </w:r>
            <w:r w:rsidR="00666B40">
              <w:t>Ashkenazi Jewish</w:t>
            </w:r>
            <w:r w:rsidR="00F84B1C">
              <w:t xml:space="preserve"> </w:t>
            </w:r>
            <w:r>
              <w:t>population 1:</w:t>
            </w:r>
            <w:r w:rsidRPr="0093390B">
              <w:t xml:space="preserve">20,000 </w:t>
            </w:r>
            <w:r>
              <w:fldChar w:fldCharType="begin"/>
            </w:r>
            <w:r>
              <w:instrText xml:space="preserve"> ADDIN EN.CITE &lt;EndNote&gt;&lt;Cite&gt;&lt;Author&gt;Bali&lt;/Author&gt;&lt;Year&gt;2016&lt;/Year&gt;&lt;RecNum&gt;54&lt;/RecNum&gt;&lt;DisplayText&gt;(Bali et al., 2016)&lt;/DisplayText&gt;&lt;record&gt;&lt;rec-number&gt;54&lt;/rec-number&gt;&lt;foreign-keys&gt;&lt;key app="EN" db-id="tvd2x2aeprp90te22eox9tvxfe2a0xv0tdfs" timestamp="1623373159"&gt;54&lt;/key&gt;&lt;/foreign-keys&gt;&lt;ref-type name="Web Page"&gt;12&lt;/ref-type&gt;&lt;contributors&gt;&lt;authors&gt;&lt;author&gt;Bali, D.S.&lt;/author&gt;&lt;author&gt;Chen, Y.T.&lt;/author&gt;&lt;author&gt;Austin, S.&lt;/author&gt;&lt;author&gt;Goldstein, J.L.&lt;/author&gt;&lt;/authors&gt;&lt;secondary-authors&gt;&lt;author&gt;Adam, M.P.&lt;/author&gt;&lt;author&gt;Ardinger, H.H.&lt;/author&gt;&lt;author&gt;Pagon, R.A.&lt;/author&gt;&lt;/secondary-authors&gt;&lt;/contributors&gt;&lt;titles&gt;&lt;title&gt;Glycogen Storage Disease Type I&lt;/title&gt;&lt;secondary-title&gt;GeneReviews®&lt;/secondary-title&gt;&lt;/titles&gt;&lt;volume&gt;2020&lt;/volume&gt;&lt;number&gt;25th August&lt;/number&gt;&lt;dates&gt;&lt;year&gt;2016&lt;/year&gt;&lt;/dates&gt;&lt;pub-location&gt;Seattle&lt;/pub-location&gt;&lt;publisher&gt;University of Washington&lt;/publisher&gt;&lt;urls&gt;&lt;related-urls&gt;&lt;url&gt;https://www.ncbi.nlm.nih.gov/books/NBK1312/&lt;/url&gt;&lt;/related-urls&gt;&lt;/urls&gt;&lt;/record&gt;&lt;/Cite&gt;&lt;/EndNote&gt;</w:instrText>
            </w:r>
            <w:r>
              <w:fldChar w:fldCharType="separate"/>
            </w:r>
            <w:r>
              <w:rPr>
                <w:noProof/>
              </w:rPr>
              <w:t>(Bali et al., 2016)</w:t>
            </w:r>
            <w:r>
              <w:fldChar w:fldCharType="end"/>
            </w:r>
          </w:p>
          <w:p w14:paraId="2412EB97" w14:textId="77777777" w:rsidR="003B2EF3" w:rsidRPr="00FA4A2E" w:rsidRDefault="003B2EF3" w:rsidP="00024485">
            <w:pPr>
              <w:pStyle w:val="Tabletext"/>
            </w:pPr>
            <w:r w:rsidRPr="009C6707">
              <w:rPr>
                <w:bCs/>
              </w:rPr>
              <w:t>Carrier frequency</w:t>
            </w:r>
            <w:r>
              <w:rPr>
                <w:bCs/>
              </w:rPr>
              <w:br/>
            </w:r>
            <w:r>
              <w:t xml:space="preserve">1:64 </w:t>
            </w:r>
            <w:r>
              <w:fldChar w:fldCharType="begin">
                <w:fldData xml:space="preserve">PEVuZE5vdGU+PENpdGU+PEF1dGhvcj5XaWxzb248L0F1dGhvcj48WWVhcj4yMDE2PC9ZZWFyPjxS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</w:fldData>
              </w:fldChar>
            </w:r>
            <w:r>
              <w:instrText xml:space="preserve"> ADDIN EN.CITE </w:instrText>
            </w:r>
            <w:r>
              <w:fldChar w:fldCharType="begin">
                <w:fldData xml:space="preserve">PEVuZE5vdGU+PENpdGU+PEF1dGhvcj5XaWxzb248L0F1dGhvcj48WWVhcj4yMDE2PC9ZZWFyPjxS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</w:fldData>
              </w:fldChar>
            </w:r>
            <w:r>
              <w:instrText xml:space="preserve"> ADDIN EN.CITE.DATA </w:instrText>
            </w:r>
            <w:r>
              <w:fldChar w:fldCharType="end"/>
            </w:r>
            <w:r>
              <w:fldChar w:fldCharType="separate"/>
            </w:r>
            <w:r>
              <w:rPr>
                <w:noProof/>
              </w:rPr>
              <w:t>(Wilson et al., 2016)</w:t>
            </w:r>
            <w:r>
              <w:fldChar w:fldCharType="end"/>
            </w:r>
          </w:p>
        </w:tc>
        <w:tc>
          <w:tcPr>
            <w:tcW w:w="1126" w:type="pct"/>
            <w:tcBorders>
              <w:top w:val="single" w:sz="4" w:space="0" w:color="auto"/>
              <w:bottom w:val="single" w:sz="4" w:space="0" w:color="auto"/>
            </w:tcBorders>
          </w:tcPr>
          <w:p w14:paraId="04E4BFC6" w14:textId="4BB5756F" w:rsidR="003B2EF3" w:rsidRDefault="003B2EF3" w:rsidP="00024485">
            <w:pPr>
              <w:pStyle w:val="Tabletext"/>
            </w:pPr>
            <w:r w:rsidRPr="00A4370C">
              <w:t xml:space="preserve">Biallelic pathogenic variants in </w:t>
            </w:r>
            <w:r>
              <w:br/>
            </w:r>
            <w:r w:rsidRPr="00A4370C">
              <w:rPr>
                <w:rStyle w:val="Emphasis"/>
              </w:rPr>
              <w:t>G6PC</w:t>
            </w:r>
            <w:r w:rsidR="00FC7F18">
              <w:rPr>
                <w:rStyle w:val="Emphasis"/>
              </w:rPr>
              <w:t>1</w:t>
            </w:r>
            <w:r w:rsidRPr="00A4370C">
              <w:t xml:space="preserve"> (</w:t>
            </w:r>
            <w:proofErr w:type="spellStart"/>
            <w:r w:rsidRPr="00A4370C">
              <w:t>GSDIa</w:t>
            </w:r>
            <w:proofErr w:type="spellEnd"/>
            <w:r w:rsidRPr="00A4370C">
              <w:t>)</w:t>
            </w:r>
            <w:r>
              <w:t xml:space="preserve"> (80%) chromosome locus </w:t>
            </w:r>
            <w:r w:rsidRPr="00EF308B">
              <w:t>17q21.31</w:t>
            </w:r>
          </w:p>
          <w:p w14:paraId="569DC015" w14:textId="77777777" w:rsidR="003B2EF3" w:rsidRPr="00132ECC" w:rsidRDefault="003B2EF3" w:rsidP="00024485">
            <w:pPr>
              <w:pStyle w:val="Tabletext"/>
            </w:pPr>
            <w:r>
              <w:t>OR</w:t>
            </w:r>
            <w:r>
              <w:br/>
            </w:r>
            <w:r w:rsidRPr="00A4370C">
              <w:rPr>
                <w:rStyle w:val="Emphasis"/>
              </w:rPr>
              <w:t xml:space="preserve">SLC37A4 </w:t>
            </w:r>
            <w:r w:rsidRPr="00A4370C">
              <w:t>(</w:t>
            </w:r>
            <w:proofErr w:type="spellStart"/>
            <w:r w:rsidRPr="00A4370C">
              <w:t>GSDIb</w:t>
            </w:r>
            <w:proofErr w:type="spellEnd"/>
            <w:r w:rsidRPr="00A4370C">
              <w:t>)</w:t>
            </w:r>
            <w:r>
              <w:t xml:space="preserve"> (20%) chromosome locus </w:t>
            </w:r>
            <w:r w:rsidRPr="00EF308B">
              <w:t>11q23.3</w:t>
            </w:r>
            <w:r>
              <w:t xml:space="preserve"> </w:t>
            </w:r>
            <w:r>
              <w:fldChar w:fldCharType="begin"/>
            </w:r>
            <w:r>
              <w:instrText xml:space="preserve"> ADDIN EN.CITE &lt;EndNote&gt;&lt;Cite&gt;&lt;Author&gt;Bali&lt;/Author&gt;&lt;Year&gt;2016&lt;/Year&gt;&lt;RecNum&gt;54&lt;/RecNum&gt;&lt;DisplayText&gt;(Bali et al., 2016)&lt;/DisplayText&gt;&lt;record&gt;&lt;rec-number&gt;54&lt;/rec-number&gt;&lt;foreign-keys&gt;&lt;key app="EN" db-id="tvd2x2aeprp90te22eox9tvxfe2a0xv0tdfs" timestamp="1623373159"&gt;54&lt;/key&gt;&lt;/foreign-keys&gt;&lt;ref-type name="Web Page"&gt;12&lt;/ref-type&gt;&lt;contributors&gt;&lt;authors&gt;&lt;author&gt;Bali, D.S.&lt;/author&gt;&lt;author&gt;Chen, Y.T.&lt;/author&gt;&lt;author&gt;Austin, S.&lt;/author&gt;&lt;author&gt;Goldstein, J.L.&lt;/author&gt;&lt;/authors&gt;&lt;secondary-authors&gt;&lt;author&gt;Adam, M.P.&lt;/author&gt;&lt;author&gt;Ardinger, H.H.&lt;/author&gt;&lt;author&gt;Pagon, R.A.&lt;/author&gt;&lt;/secondary-authors&gt;&lt;/contributors&gt;&lt;titles&gt;&lt;title&gt;Glycogen Storage Disease Type I&lt;/title&gt;&lt;secondary-title&gt;GeneReviews®&lt;/secondary-title&gt;&lt;/titles&gt;&lt;volume&gt;2020&lt;/volume&gt;&lt;number&gt;25th August&lt;/number&gt;&lt;dates&gt;&lt;year&gt;2016&lt;/year&gt;&lt;/dates&gt;&lt;pub-location&gt;Seattle&lt;/pub-location&gt;&lt;publisher&gt;University of Washington&lt;/publisher&gt;&lt;urls&gt;&lt;related-urls&gt;&lt;url&gt;https://www.ncbi.nlm.nih.gov/books/NBK1312/&lt;/url&gt;&lt;/related-urls&gt;&lt;/urls&gt;&lt;/record&gt;&lt;/Cite&gt;&lt;/EndNote&gt;</w:instrText>
            </w:r>
            <w:r>
              <w:fldChar w:fldCharType="separate"/>
            </w:r>
            <w:r>
              <w:rPr>
                <w:noProof/>
              </w:rPr>
              <w:t>(Bali et al., 2016)</w:t>
            </w:r>
            <w:r>
              <w:fldChar w:fldCharType="end"/>
            </w:r>
          </w:p>
        </w:tc>
      </w:tr>
      <w:tr w:rsidR="003B2EF3" w:rsidRPr="00E82F54" w14:paraId="7C4E54B1" w14:textId="77777777" w:rsidTr="007C3C21">
        <w:tc>
          <w:tcPr>
            <w:tcW w:w="498" w:type="pct"/>
            <w:tcBorders>
              <w:top w:val="single" w:sz="4" w:space="0" w:color="auto"/>
              <w:bottom w:val="single" w:sz="4" w:space="0" w:color="auto"/>
            </w:tcBorders>
          </w:tcPr>
          <w:p w14:paraId="094A25EC" w14:textId="77777777" w:rsidR="003B2EF3" w:rsidRPr="00F503C6" w:rsidRDefault="003B2EF3" w:rsidP="00024485">
            <w:pPr>
              <w:pStyle w:val="Tabletext"/>
            </w:pPr>
            <w:r w:rsidRPr="00F503C6">
              <w:t xml:space="preserve">Fanconi anaemia </w:t>
            </w:r>
            <w:r>
              <w:t>(FA)</w:t>
            </w:r>
          </w:p>
        </w:tc>
        <w:tc>
          <w:tcPr>
            <w:tcW w:w="822" w:type="pct"/>
            <w:tcBorders>
              <w:top w:val="single" w:sz="4" w:space="0" w:color="auto"/>
              <w:bottom w:val="single" w:sz="4" w:space="0" w:color="auto"/>
            </w:tcBorders>
          </w:tcPr>
          <w:p w14:paraId="7C9D917E" w14:textId="77777777" w:rsidR="003B2EF3" w:rsidRPr="0060562B" w:rsidRDefault="003B2EF3" w:rsidP="00024485">
            <w:pPr>
              <w:pStyle w:val="Tabletext"/>
            </w:pPr>
            <w:r w:rsidRPr="0060562B">
              <w:t>Approximately 90</w:t>
            </w:r>
            <w:r>
              <w:t>%</w:t>
            </w:r>
            <w:r w:rsidRPr="0060562B">
              <w:t xml:space="preserve"> of </w:t>
            </w:r>
            <w:r>
              <w:t>individuals with FA</w:t>
            </w:r>
            <w:r w:rsidRPr="0060562B">
              <w:t xml:space="preserve"> have impaired bone marrow function lead</w:t>
            </w:r>
            <w:r>
              <w:t>ing</w:t>
            </w:r>
            <w:r w:rsidRPr="0060562B">
              <w:t xml:space="preserve"> to aplastic anaemia. </w:t>
            </w:r>
            <w:r>
              <w:t xml:space="preserve">This results in </w:t>
            </w:r>
            <w:r w:rsidRPr="0060562B">
              <w:t>fatigue</w:t>
            </w:r>
            <w:r>
              <w:t xml:space="preserve"> and </w:t>
            </w:r>
            <w:r w:rsidRPr="0060562B">
              <w:t>anaemia, frequent infections due to neutropenia, and thrombocytopenia. P</w:t>
            </w:r>
            <w:r>
              <w:t>atients with FA</w:t>
            </w:r>
            <w:r w:rsidRPr="0060562B">
              <w:t xml:space="preserve"> may also develop myelodysplastic syndrome, </w:t>
            </w:r>
            <w:r>
              <w:t>where</w:t>
            </w:r>
            <w:r w:rsidRPr="0060562B">
              <w:t xml:space="preserve"> immature blood cells fail to develop</w:t>
            </w:r>
            <w:r>
              <w:t xml:space="preserve"> </w:t>
            </w:r>
            <w:r>
              <w:fldChar w:fldCharType="begin"/>
            </w:r>
            <w:r>
              <w:instrText xml:space="preserve"> ADDIN EN.CITE &lt;EndNote&gt;&lt;Cite&gt;&lt;Author&gt;NIH&lt;/Author&gt;&lt;Year&gt;2012&lt;/Year&gt;&lt;RecNum&gt;56&lt;/RecNum&gt;&lt;DisplayText&gt;(NIH, 2012a)&lt;/DisplayText&gt;&lt;record&gt;&lt;rec-number&gt;56&lt;/rec-number&gt;&lt;foreign-keys&gt;&lt;key app="EN" db-id="tvd2x2aeprp90te22eox9tvxfe2a0xv0tdfs" timestamp="1623373159"&gt;56&lt;/key&gt;&lt;/foreign-keys&gt;&lt;ref-type name="Web Page"&gt;12&lt;/ref-type&gt;&lt;contributors&gt;&lt;authors&gt;&lt;author&gt;NIH&lt;/author&gt;&lt;/authors&gt;&lt;/contributors&gt;&lt;titles&gt;&lt;title&gt;Fanconi anemia&lt;/title&gt;&lt;secondary-title&gt;Genetics Home Reference&lt;/secondary-title&gt;&lt;/titles&gt;&lt;volume&gt;2020&lt;/volume&gt;&lt;number&gt;18th August&lt;/number&gt;&lt;dates&gt;&lt;year&gt;2012&lt;/year&gt;&lt;/dates&gt;&lt;pub-location&gt;Bethesda, Maryland, USA&lt;/pub-location&gt;&lt;publisher&gt;U.S. National Institutes of Health and National Library of Medicine&lt;/publisher&gt;&lt;urls&gt;&lt;related-urls&gt;&lt;url&gt;https://ghr.nlm.nih.gov/condition/fanconi-anemia&lt;/url&gt;&lt;/related-urls&gt;&lt;/urls&gt;&lt;/record&gt;&lt;/Cite&gt;&lt;/EndNote&gt;</w:instrText>
            </w:r>
            <w:r>
              <w:fldChar w:fldCharType="separate"/>
            </w:r>
            <w:r>
              <w:rPr>
                <w:noProof/>
              </w:rPr>
              <w:t>(NIH, 2012a)</w:t>
            </w:r>
            <w:r>
              <w:fldChar w:fldCharType="end"/>
            </w:r>
            <w:r>
              <w:t>.</w:t>
            </w:r>
          </w:p>
          <w:p w14:paraId="43E388E8" w14:textId="77777777" w:rsidR="003B2EF3" w:rsidRPr="0060562B" w:rsidRDefault="003B2EF3" w:rsidP="00024485">
            <w:pPr>
              <w:pStyle w:val="Tabletext"/>
            </w:pPr>
            <w:r>
              <w:t xml:space="preserve">Individuals with FA also tend to have </w:t>
            </w:r>
            <w:r w:rsidRPr="0060562B">
              <w:t>hypopigmentation</w:t>
            </w:r>
            <w:r>
              <w:t>,</w:t>
            </w:r>
            <w:r w:rsidRPr="0060562B">
              <w:t xml:space="preserve"> malformed thumbs or forearms and other skeletal problems including short stature; malformed or absent kidneys and other defects of the urinary tract; gastrointestinal abnormalities; heart defects; eye abnormalities such as small or abnormally shaped eyes; and malformed ears and </w:t>
            </w:r>
            <w:r w:rsidRPr="0060562B">
              <w:lastRenderedPageBreak/>
              <w:t xml:space="preserve">hearing loss. </w:t>
            </w:r>
            <w:r>
              <w:t>A</w:t>
            </w:r>
            <w:r w:rsidRPr="0060562B">
              <w:t>bnormal genitalia or malformations of the reproductive system</w:t>
            </w:r>
            <w:r>
              <w:t xml:space="preserve"> are also observed, resulting in infertility. H</w:t>
            </w:r>
            <w:r w:rsidRPr="0060562B">
              <w:t>ydrocephalus</w:t>
            </w:r>
            <w:r>
              <w:t xml:space="preserve"> and </w:t>
            </w:r>
            <w:r w:rsidRPr="0060562B">
              <w:t>microcephaly</w:t>
            </w:r>
            <w:r>
              <w:t xml:space="preserve"> have also been reported </w:t>
            </w:r>
            <w:r>
              <w:fldChar w:fldCharType="begin"/>
            </w:r>
            <w:r>
              <w:instrText xml:space="preserve"> ADDIN EN.CITE &lt;EndNote&gt;&lt;Cite&gt;&lt;Author&gt;NIH&lt;/Author&gt;&lt;Year&gt;2012&lt;/Year&gt;&lt;RecNum&gt;56&lt;/RecNum&gt;&lt;DisplayText&gt;(NIH, 2012a)&lt;/DisplayText&gt;&lt;record&gt;&lt;rec-number&gt;56&lt;/rec-number&gt;&lt;foreign-keys&gt;&lt;key app="EN" db-id="tvd2x2aeprp90te22eox9tvxfe2a0xv0tdfs" timestamp="1623373159"&gt;56&lt;/key&gt;&lt;/foreign-keys&gt;&lt;ref-type name="Web Page"&gt;12&lt;/ref-type&gt;&lt;contributors&gt;&lt;authors&gt;&lt;author&gt;NIH&lt;/author&gt;&lt;/authors&gt;&lt;/contributors&gt;&lt;titles&gt;&lt;title&gt;Fanconi anemia&lt;/title&gt;&lt;secondary-title&gt;Genetics Home Reference&lt;/secondary-title&gt;&lt;/titles&gt;&lt;volume&gt;2020&lt;/volume&gt;&lt;number&gt;18th August&lt;/number&gt;&lt;dates&gt;&lt;year&gt;2012&lt;/year&gt;&lt;/dates&gt;&lt;pub-location&gt;Bethesda, Maryland, USA&lt;/pub-location&gt;&lt;publisher&gt;U.S. National Institutes of Health and National Library of Medicine&lt;/publisher&gt;&lt;urls&gt;&lt;related-urls&gt;&lt;url&gt;https://ghr.nlm.nih.gov/condition/fanconi-anemia&lt;/url&gt;&lt;/related-urls&gt;&lt;/urls&gt;&lt;/record&gt;&lt;/Cite&gt;&lt;/EndNote&gt;</w:instrText>
            </w:r>
            <w:r>
              <w:fldChar w:fldCharType="separate"/>
            </w:r>
            <w:r>
              <w:rPr>
                <w:noProof/>
              </w:rPr>
              <w:t>(NIH, 2012a)</w:t>
            </w:r>
            <w:r>
              <w:fldChar w:fldCharType="end"/>
            </w:r>
            <w:r>
              <w:t>.</w:t>
            </w:r>
          </w:p>
          <w:p w14:paraId="0B08091F" w14:textId="77777777" w:rsidR="003B2EF3" w:rsidRPr="00FA4A2E" w:rsidRDefault="003B2EF3" w:rsidP="00024485">
            <w:pPr>
              <w:pStyle w:val="Tabletext"/>
            </w:pPr>
            <w:r w:rsidRPr="0060562B">
              <w:t xml:space="preserve">Individuals with </w:t>
            </w:r>
            <w:r>
              <w:t>FA</w:t>
            </w:r>
            <w:r w:rsidRPr="0060562B">
              <w:t xml:space="preserve"> have an increased risk </w:t>
            </w:r>
            <w:r>
              <w:t xml:space="preserve">(10-30%) of </w:t>
            </w:r>
            <w:r w:rsidRPr="0060562B">
              <w:t>developing acute myeloid leukemia or tumours of the head, neck, skin, gastrointestinal system, or genital tract</w:t>
            </w:r>
            <w:r>
              <w:t xml:space="preserve"> </w:t>
            </w:r>
            <w:r>
              <w:fldChar w:fldCharType="begin"/>
            </w:r>
            <w:r>
              <w:instrText xml:space="preserve"> ADDIN EN.CITE &lt;EndNote&gt;&lt;Cite&gt;&lt;Author&gt;NIH&lt;/Author&gt;&lt;Year&gt;2012&lt;/Year&gt;&lt;RecNum&gt;56&lt;/RecNum&gt;&lt;DisplayText&gt;(NIH, 2012a)&lt;/DisplayText&gt;&lt;record&gt;&lt;rec-number&gt;56&lt;/rec-number&gt;&lt;foreign-keys&gt;&lt;key app="EN" db-id="tvd2x2aeprp90te22eox9tvxfe2a0xv0tdfs" timestamp="1623373159"&gt;56&lt;/key&gt;&lt;/foreign-keys&gt;&lt;ref-type name="Web Page"&gt;12&lt;/ref-type&gt;&lt;contributors&gt;&lt;authors&gt;&lt;author&gt;NIH&lt;/author&gt;&lt;/authors&gt;&lt;/contributors&gt;&lt;titles&gt;&lt;title&gt;Fanconi anemia&lt;/title&gt;&lt;secondary-title&gt;Genetics Home Reference&lt;/secondary-title&gt;&lt;/titles&gt;&lt;volume&gt;2020&lt;/volume&gt;&lt;number&gt;18th August&lt;/number&gt;&lt;dates&gt;&lt;year&gt;2012&lt;/year&gt;&lt;/dates&gt;&lt;pub-location&gt;Bethesda, Maryland, USA&lt;/pub-location&gt;&lt;publisher&gt;U.S. National Institutes of Health and National Library of Medicine&lt;/publisher&gt;&lt;urls&gt;&lt;related-urls&gt;&lt;url&gt;https://ghr.nlm.nih.gov/condition/fanconi-anemia&lt;/url&gt;&lt;/related-urls&gt;&lt;/urls&gt;&lt;/record&gt;&lt;/Cite&gt;&lt;/EndNote&gt;</w:instrText>
            </w:r>
            <w:r>
              <w:fldChar w:fldCharType="separate"/>
            </w:r>
            <w:r>
              <w:rPr>
                <w:noProof/>
              </w:rPr>
              <w:t>(NIH, 2012a)</w:t>
            </w:r>
            <w:r>
              <w:fldChar w:fldCharType="end"/>
            </w:r>
            <w:r>
              <w:t>.</w:t>
            </w:r>
          </w:p>
        </w:tc>
        <w:tc>
          <w:tcPr>
            <w:tcW w:w="864" w:type="pct"/>
            <w:tcBorders>
              <w:top w:val="single" w:sz="4" w:space="0" w:color="auto"/>
              <w:bottom w:val="single" w:sz="4" w:space="0" w:color="auto"/>
            </w:tcBorders>
          </w:tcPr>
          <w:p w14:paraId="4E529FC3" w14:textId="77777777" w:rsidR="003B2EF3" w:rsidRDefault="003B2EF3" w:rsidP="00024485">
            <w:pPr>
              <w:pStyle w:val="Tabletext"/>
            </w:pPr>
            <w:r>
              <w:lastRenderedPageBreak/>
              <w:t xml:space="preserve">FA </w:t>
            </w:r>
            <w:r w:rsidRPr="00EC17D2">
              <w:t xml:space="preserve">is most often inherited </w:t>
            </w:r>
            <w:r>
              <w:t>as</w:t>
            </w:r>
            <w:r w:rsidRPr="00EC17D2">
              <w:t xml:space="preserve"> an </w:t>
            </w:r>
            <w:r>
              <w:t>a</w:t>
            </w:r>
            <w:r w:rsidRPr="003949B3">
              <w:t>utosomal recessive</w:t>
            </w:r>
            <w:r>
              <w:t xml:space="preserve"> condition, but rarely can be X-linked </w:t>
            </w:r>
            <w:r>
              <w:fldChar w:fldCharType="begin"/>
            </w:r>
            <w:r>
              <w:instrText xml:space="preserve"> ADDIN EN.CITE &lt;EndNote&gt;&lt;Cite&gt;&lt;Author&gt;NIH&lt;/Author&gt;&lt;Year&gt;2012&lt;/Year&gt;&lt;RecNum&gt;56&lt;/RecNum&gt;&lt;DisplayText&gt;(NIH, 2012a)&lt;/DisplayText&gt;&lt;record&gt;&lt;rec-number&gt;56&lt;/rec-number&gt;&lt;foreign-keys&gt;&lt;key app="EN" db-id="tvd2x2aeprp90te22eox9tvxfe2a0xv0tdfs" timestamp="1623373159"&gt;56&lt;/key&gt;&lt;/foreign-keys&gt;&lt;ref-type name="Web Page"&gt;12&lt;/ref-type&gt;&lt;contributors&gt;&lt;authors&gt;&lt;author&gt;NIH&lt;/author&gt;&lt;/authors&gt;&lt;/contributors&gt;&lt;titles&gt;&lt;title&gt;Fanconi anemia&lt;/title&gt;&lt;secondary-title&gt;Genetics Home Reference&lt;/secondary-title&gt;&lt;/titles&gt;&lt;volume&gt;2020&lt;/volume&gt;&lt;number&gt;18th August&lt;/number&gt;&lt;dates&gt;&lt;year&gt;2012&lt;/year&gt;&lt;/dates&gt;&lt;pub-location&gt;Bethesda, Maryland, USA&lt;/pub-location&gt;&lt;publisher&gt;U.S. National Institutes of Health and National Library of Medicine&lt;/publisher&gt;&lt;urls&gt;&lt;related-urls&gt;&lt;url&gt;https://ghr.nlm.nih.gov/condition/fanconi-anemia&lt;/url&gt;&lt;/related-urls&gt;&lt;/urls&gt;&lt;/record&gt;&lt;/Cite&gt;&lt;/EndNote&gt;</w:instrText>
            </w:r>
            <w:r>
              <w:fldChar w:fldCharType="separate"/>
            </w:r>
            <w:r>
              <w:rPr>
                <w:noProof/>
              </w:rPr>
              <w:t>(NIH, 2012a)</w:t>
            </w:r>
            <w:r>
              <w:fldChar w:fldCharType="end"/>
            </w:r>
            <w:r>
              <w:t>.</w:t>
            </w:r>
          </w:p>
          <w:p w14:paraId="52C7C9D7" w14:textId="77777777" w:rsidR="003B2EF3" w:rsidRDefault="003B2EF3" w:rsidP="00024485">
            <w:pPr>
              <w:pStyle w:val="Tabletext"/>
            </w:pPr>
            <w:r w:rsidRPr="00D42F55">
              <w:t>Mutations in at least 15 genes can cause F</w:t>
            </w:r>
            <w:r>
              <w:t xml:space="preserve">A, however, </w:t>
            </w:r>
            <w:r w:rsidRPr="0000595A">
              <w:t xml:space="preserve">80-90% of cases are due to mutations in one of </w:t>
            </w:r>
            <w:r>
              <w:t>3</w:t>
            </w:r>
            <w:r w:rsidRPr="0000595A">
              <w:t xml:space="preserve"> genes: </w:t>
            </w:r>
            <w:r w:rsidRPr="00D02768">
              <w:rPr>
                <w:i/>
                <w:iCs/>
              </w:rPr>
              <w:t>FANCA</w:t>
            </w:r>
            <w:r>
              <w:t xml:space="preserve"> (60-70%)</w:t>
            </w:r>
            <w:r w:rsidRPr="0000595A">
              <w:t xml:space="preserve">, </w:t>
            </w:r>
            <w:r w:rsidRPr="00D02768">
              <w:rPr>
                <w:i/>
                <w:iCs/>
              </w:rPr>
              <w:t>FANCC</w:t>
            </w:r>
            <w:r>
              <w:t xml:space="preserve"> (14%)</w:t>
            </w:r>
            <w:r w:rsidRPr="0000595A">
              <w:t xml:space="preserve">, and </w:t>
            </w:r>
            <w:r w:rsidRPr="00D02768">
              <w:rPr>
                <w:i/>
                <w:iCs/>
              </w:rPr>
              <w:t>FANCG</w:t>
            </w:r>
            <w:r>
              <w:t xml:space="preserve"> (10%)</w:t>
            </w:r>
            <w:r w:rsidRPr="0000595A">
              <w:t>.</w:t>
            </w:r>
            <w:r>
              <w:t xml:space="preserve"> </w:t>
            </w:r>
            <w:r w:rsidRPr="00D42F55">
              <w:t>Proteins produced from these genes are involved in a cell process known as the FA pathway</w:t>
            </w:r>
            <w:r>
              <w:t xml:space="preserve"> or complex, which is </w:t>
            </w:r>
            <w:r w:rsidRPr="00D42F55">
              <w:t>activated</w:t>
            </w:r>
            <w:r>
              <w:t xml:space="preserve"> when </w:t>
            </w:r>
            <w:r w:rsidRPr="00D42F55">
              <w:t xml:space="preserve">DNA replication is blocked due to DNA damage. </w:t>
            </w:r>
          </w:p>
          <w:p w14:paraId="55971A51" w14:textId="1F264849" w:rsidR="003B2EF3" w:rsidRDefault="003B2EF3" w:rsidP="00024485">
            <w:pPr>
              <w:pStyle w:val="Tabletext"/>
            </w:pPr>
            <w:r>
              <w:t xml:space="preserve">Pathogenic variants in </w:t>
            </w:r>
            <w:r w:rsidRPr="00D42F55">
              <w:t>any of the</w:t>
            </w:r>
            <w:r>
              <w:t>se</w:t>
            </w:r>
            <w:r w:rsidRPr="00D42F55">
              <w:t xml:space="preserve"> genes will </w:t>
            </w:r>
            <w:r>
              <w:t xml:space="preserve">produce a </w:t>
            </w:r>
            <w:r w:rsidRPr="00D42F55">
              <w:t>non</w:t>
            </w:r>
            <w:r>
              <w:t>-</w:t>
            </w:r>
            <w:r w:rsidRPr="00D42F55">
              <w:t xml:space="preserve">functional </w:t>
            </w:r>
            <w:r>
              <w:t xml:space="preserve">complex, disrupting </w:t>
            </w:r>
            <w:r w:rsidRPr="00D42F55">
              <w:t xml:space="preserve">the FA pathway. As a result, DNA damage is not repaired efficiently and </w:t>
            </w:r>
            <w:r>
              <w:t>inter-strand cross-links</w:t>
            </w:r>
            <w:r w:rsidRPr="00D42F55">
              <w:t xml:space="preserve"> build up</w:t>
            </w:r>
            <w:r>
              <w:t xml:space="preserve">, </w:t>
            </w:r>
            <w:r w:rsidRPr="00D42F55">
              <w:t>stall</w:t>
            </w:r>
            <w:r>
              <w:t>ing</w:t>
            </w:r>
            <w:r w:rsidRPr="00D42F55">
              <w:t xml:space="preserve"> DNA </w:t>
            </w:r>
            <w:r w:rsidRPr="00D42F55">
              <w:lastRenderedPageBreak/>
              <w:t>replication</w:t>
            </w:r>
            <w:r>
              <w:t xml:space="preserve">. This </w:t>
            </w:r>
            <w:r w:rsidRPr="00D42F55">
              <w:t>ultimately result</w:t>
            </w:r>
            <w:r>
              <w:t>s</w:t>
            </w:r>
            <w:r w:rsidRPr="00D42F55">
              <w:t xml:space="preserve"> in</w:t>
            </w:r>
            <w:r>
              <w:t xml:space="preserve"> </w:t>
            </w:r>
            <w:r>
              <w:br/>
            </w:r>
            <w:proofErr w:type="spellStart"/>
            <w:r>
              <w:t>i</w:t>
            </w:r>
            <w:proofErr w:type="spellEnd"/>
            <w:r>
              <w:t xml:space="preserve">) </w:t>
            </w:r>
            <w:r w:rsidRPr="00D42F55">
              <w:t>abnormal cell death due to an inability make new DNA molecules</w:t>
            </w:r>
            <w:r>
              <w:t xml:space="preserve">. </w:t>
            </w:r>
            <w:r w:rsidRPr="00D42F55">
              <w:t xml:space="preserve">Cells that are particularly affected </w:t>
            </w:r>
            <w:r>
              <w:t xml:space="preserve">are those that </w:t>
            </w:r>
            <w:r w:rsidRPr="00D42F55">
              <w:t xml:space="preserve">divide quickly, such as bone marrow cells and cells of the developing </w:t>
            </w:r>
            <w:proofErr w:type="spellStart"/>
            <w:r w:rsidRPr="00D42F55">
              <w:t>fetus</w:t>
            </w:r>
            <w:proofErr w:type="spellEnd"/>
            <w:r w:rsidRPr="00D42F55">
              <w:t>. The death of these cells results in the decrease in blood cells and the physical abnormalities characteristic of F</w:t>
            </w:r>
            <w:r>
              <w:t>A;</w:t>
            </w:r>
            <w:r w:rsidR="00E90162">
              <w:t xml:space="preserve"> </w:t>
            </w:r>
            <w:r w:rsidRPr="00D42F55">
              <w:t xml:space="preserve">or </w:t>
            </w:r>
          </w:p>
          <w:p w14:paraId="20D96DC5" w14:textId="77777777" w:rsidR="003B2EF3" w:rsidRPr="00FA4A2E" w:rsidRDefault="003B2EF3" w:rsidP="00024485">
            <w:pPr>
              <w:pStyle w:val="Tabletext"/>
            </w:pPr>
            <w:r>
              <w:t xml:space="preserve">ii) </w:t>
            </w:r>
            <w:r w:rsidRPr="00D42F55">
              <w:t xml:space="preserve">uncontrolled cell growth due to a lack of DNA repair processes. </w:t>
            </w:r>
            <w:r>
              <w:t>Th</w:t>
            </w:r>
            <w:r w:rsidRPr="00D42F55">
              <w:t>e build</w:t>
            </w:r>
            <w:r>
              <w:t>-</w:t>
            </w:r>
            <w:r w:rsidRPr="00D42F55">
              <w:t xml:space="preserve">up of errors in DNA leads to uncontrolled cell growth, </w:t>
            </w:r>
            <w:r>
              <w:t xml:space="preserve">with </w:t>
            </w:r>
            <w:r w:rsidRPr="00D42F55">
              <w:t>affected individuals develop</w:t>
            </w:r>
            <w:r>
              <w:t>ing</w:t>
            </w:r>
            <w:r w:rsidRPr="00D42F55">
              <w:t xml:space="preserve"> acute myeloid leukaemia or other cancers</w:t>
            </w:r>
            <w:r>
              <w:t xml:space="preserve"> </w:t>
            </w:r>
            <w:r>
              <w:fldChar w:fldCharType="begin"/>
            </w:r>
            <w:r>
              <w:instrText xml:space="preserve"> ADDIN EN.CITE &lt;EndNote&gt;&lt;Cite&gt;&lt;Author&gt;NIH&lt;/Author&gt;&lt;Year&gt;2012&lt;/Year&gt;&lt;RecNum&gt;56&lt;/RecNum&gt;&lt;DisplayText&gt;(NIH, 2012a)&lt;/DisplayText&gt;&lt;record&gt;&lt;rec-number&gt;56&lt;/rec-number&gt;&lt;foreign-keys&gt;&lt;key app="EN" db-id="tvd2x2aeprp90te22eox9tvxfe2a0xv0tdfs" timestamp="1623373159"&gt;56&lt;/key&gt;&lt;/foreign-keys&gt;&lt;ref-type name="Web Page"&gt;12&lt;/ref-type&gt;&lt;contributors&gt;&lt;authors&gt;&lt;author&gt;NIH&lt;/author&gt;&lt;/authors&gt;&lt;/contributors&gt;&lt;titles&gt;&lt;title&gt;Fanconi anemia&lt;/title&gt;&lt;secondary-title&gt;Genetics Home Reference&lt;/secondary-title&gt;&lt;/titles&gt;&lt;volume&gt;2020&lt;/volume&gt;&lt;number&gt;18th August&lt;/number&gt;&lt;dates&gt;&lt;year&gt;2012&lt;/year&gt;&lt;/dates&gt;&lt;pub-location&gt;Bethesda, Maryland, USA&lt;/pub-location&gt;&lt;publisher&gt;U.S. National Institutes of Health and National Library of Medicine&lt;/publisher&gt;&lt;urls&gt;&lt;related-urls&gt;&lt;url&gt;https://ghr.nlm.nih.gov/condition/fanconi-anemia&lt;/url&gt;&lt;/related-urls&gt;&lt;/urls&gt;&lt;/record&gt;&lt;/Cite&gt;&lt;/EndNote&gt;</w:instrText>
            </w:r>
            <w:r>
              <w:fldChar w:fldCharType="separate"/>
            </w:r>
            <w:r>
              <w:rPr>
                <w:noProof/>
              </w:rPr>
              <w:t>(NIH, 2012a)</w:t>
            </w:r>
            <w:r>
              <w:fldChar w:fldCharType="end"/>
            </w:r>
            <w:r>
              <w:t>.</w:t>
            </w:r>
          </w:p>
        </w:tc>
        <w:tc>
          <w:tcPr>
            <w:tcW w:w="1016" w:type="pct"/>
            <w:tcBorders>
              <w:top w:val="single" w:sz="4" w:space="0" w:color="auto"/>
              <w:bottom w:val="single" w:sz="4" w:space="0" w:color="auto"/>
            </w:tcBorders>
          </w:tcPr>
          <w:p w14:paraId="5054D7F6" w14:textId="77777777" w:rsidR="003B2EF3" w:rsidRPr="000C0D02" w:rsidRDefault="003B2EF3" w:rsidP="00024485">
            <w:pPr>
              <w:pStyle w:val="Tabletext"/>
            </w:pPr>
            <w:r w:rsidRPr="000C0D02">
              <w:lastRenderedPageBreak/>
              <w:t>Treatment</w:t>
            </w:r>
            <w:r>
              <w:t xml:space="preserve">s </w:t>
            </w:r>
            <w:r w:rsidRPr="000C0D02">
              <w:t>have potential significant toxicity</w:t>
            </w:r>
            <w:r>
              <w:t>:</w:t>
            </w:r>
            <w:r w:rsidRPr="000C0D02">
              <w:t xml:space="preserve"> oral androgens improve blood counts in approximately 50% of individuals with FA; administration of </w:t>
            </w:r>
            <w:bookmarkStart w:id="16" w:name="_Hlk76560809"/>
            <w:r w:rsidRPr="000C0D02">
              <w:t xml:space="preserve">G-CSF </w:t>
            </w:r>
            <w:bookmarkEnd w:id="16"/>
            <w:r w:rsidRPr="000C0D02">
              <w:t>improves the neutrophil count in some; h</w:t>
            </w:r>
            <w:r>
              <w:t>a</w:t>
            </w:r>
            <w:r w:rsidRPr="000C0D02">
              <w:t>ematopoietic stem cell transplantation is the only curative therapy for the h</w:t>
            </w:r>
            <w:r>
              <w:t>a</w:t>
            </w:r>
            <w:r w:rsidRPr="000C0D02">
              <w:t xml:space="preserve">ematologic manifestations of FA, but the high risk for solid tumours remains and may increase in those undergoing </w:t>
            </w:r>
            <w:bookmarkStart w:id="17" w:name="_Hlk76560822"/>
            <w:r w:rsidRPr="000C0D02">
              <w:t>HSCT</w:t>
            </w:r>
            <w:bookmarkEnd w:id="17"/>
            <w:r w:rsidRPr="000C0D02">
              <w:t>.</w:t>
            </w:r>
          </w:p>
          <w:p w14:paraId="61EDD773" w14:textId="352DAD10" w:rsidR="003B2EF3" w:rsidRPr="000C0D02" w:rsidRDefault="003B2EF3" w:rsidP="00024485">
            <w:pPr>
              <w:pStyle w:val="Tabletext"/>
            </w:pPr>
            <w:r w:rsidRPr="000C0D02">
              <w:t xml:space="preserve">Surveillance: </w:t>
            </w:r>
            <w:r>
              <w:t>a</w:t>
            </w:r>
            <w:r w:rsidRPr="000C0D02">
              <w:t xml:space="preserve">nnual evaluation </w:t>
            </w:r>
            <w:r>
              <w:t xml:space="preserve">by </w:t>
            </w:r>
            <w:r w:rsidRPr="000C0D02">
              <w:t xml:space="preserve">endocrinologist; regular blood counts; at least annual bone marrow aspirate/biopsy to evaluate morphology, cellularity, and cytogenetics; for those receiving androgen therapy, monitoring liver function tests and regular </w:t>
            </w:r>
            <w:r w:rsidR="00596D38">
              <w:t>ultrasound</w:t>
            </w:r>
            <w:r w:rsidRPr="000C0D02">
              <w:t xml:space="preserve"> of liver; monitoring for solid tumours.</w:t>
            </w:r>
          </w:p>
          <w:p w14:paraId="7C6F43DF" w14:textId="77777777" w:rsidR="003B2EF3" w:rsidRPr="00FA4A2E" w:rsidRDefault="003B2EF3" w:rsidP="00024485">
            <w:pPr>
              <w:pStyle w:val="Tabletext"/>
            </w:pPr>
            <w:r w:rsidRPr="000C0D02">
              <w:t>Avoid</w:t>
            </w:r>
            <w:r>
              <w:t xml:space="preserve"> t</w:t>
            </w:r>
            <w:r w:rsidRPr="000C0D02">
              <w:t xml:space="preserve">ransfusions of red cells or platelets for persons who are candidates for HSCT; family members </w:t>
            </w:r>
            <w:r w:rsidRPr="000C0D02">
              <w:lastRenderedPageBreak/>
              <w:t>as blood donors if HSCT is being considered; blood products that are not leuko</w:t>
            </w:r>
            <w:r>
              <w:t>-</w:t>
            </w:r>
            <w:r w:rsidRPr="000C0D02">
              <w:t>depleted or irradiated; toxic agents that have been implicated in tumo</w:t>
            </w:r>
            <w:r>
              <w:t>r</w:t>
            </w:r>
            <w:r w:rsidRPr="000C0D02">
              <w:t>igenesis; unsafe sex practices, which increase the risk of HPV-associated malignancy; radiographic studies in the absence of clinical indications</w:t>
            </w:r>
            <w:r>
              <w:t xml:space="preserve"> </w:t>
            </w:r>
            <w:r>
              <w:fldChar w:fldCharType="begin"/>
            </w:r>
            <w:r>
              <w:instrText xml:space="preserve"> ADDIN EN.CITE &lt;EndNote&gt;&lt;Cite&gt;&lt;Author&gt;Mehta&lt;/Author&gt;&lt;Year&gt;2018&lt;/Year&gt;&lt;RecNum&gt;57&lt;/RecNum&gt;&lt;DisplayText&gt;(Mehta &amp;amp; Tolar, 2018)&lt;/DisplayText&gt;&lt;record&gt;&lt;rec-number&gt;57&lt;/rec-number&gt;&lt;foreign-keys&gt;&lt;key app="EN" db-id="tvd2x2aeprp90te22eox9tvxfe2a0xv0tdfs" timestamp="1623373160"&gt;57&lt;/key&gt;&lt;/foreign-keys&gt;&lt;ref-type name="Web Page"&gt;12&lt;/ref-type&gt;&lt;contributors&gt;&lt;authors&gt;&lt;author&gt;Mehta, P.A.&lt;/author&gt;&lt;author&gt;Tolar, J.&lt;/author&gt;&lt;/authors&gt;&lt;secondary-authors&gt;&lt;author&gt;Adam, M.P.&lt;/author&gt;&lt;author&gt;Ardinger, H.H.&lt;/author&gt;&lt;author&gt;Pagon, R.A.&lt;/author&gt;&lt;/secondary-authors&gt;&lt;/contributors&gt;&lt;titles&gt;&lt;title&gt;Fanconi Anemia&lt;/title&gt;&lt;secondary-title&gt;GeneReviews®&lt;/secondary-title&gt;&lt;/titles&gt;&lt;volume&gt;2020&lt;/volume&gt;&lt;number&gt;25th August&lt;/number&gt;&lt;dates&gt;&lt;year&gt;2018&lt;/year&gt;&lt;/dates&gt;&lt;pub-location&gt;Seattle&lt;/pub-location&gt;&lt;publisher&gt;University of Washington&lt;/publisher&gt;&lt;urls&gt;&lt;related-urls&gt;&lt;url&gt;https://www.ncbi.nlm.nih.gov/books/NBK1401/&lt;/url&gt;&lt;/related-urls&gt;&lt;/urls&gt;&lt;/record&gt;&lt;/Cite&gt;&lt;/EndNote&gt;</w:instrText>
            </w:r>
            <w:r>
              <w:fldChar w:fldCharType="separate"/>
            </w:r>
            <w:r>
              <w:rPr>
                <w:noProof/>
              </w:rPr>
              <w:t>(Mehta &amp; Tolar, 2018)</w:t>
            </w:r>
            <w:r>
              <w:fldChar w:fldCharType="end"/>
            </w:r>
            <w:r>
              <w:t>.</w:t>
            </w:r>
          </w:p>
        </w:tc>
        <w:tc>
          <w:tcPr>
            <w:tcW w:w="674" w:type="pct"/>
            <w:tcBorders>
              <w:top w:val="single" w:sz="4" w:space="0" w:color="auto"/>
              <w:bottom w:val="single" w:sz="4" w:space="0" w:color="auto"/>
            </w:tcBorders>
          </w:tcPr>
          <w:p w14:paraId="538BADD5" w14:textId="77777777" w:rsidR="003B2EF3" w:rsidRDefault="003B2EF3" w:rsidP="00024485">
            <w:pPr>
              <w:pStyle w:val="Tabletext"/>
            </w:pPr>
            <w:r w:rsidRPr="0025628E">
              <w:rPr>
                <w:bCs/>
              </w:rPr>
              <w:lastRenderedPageBreak/>
              <w:t>Prevalence</w:t>
            </w:r>
            <w:r>
              <w:br/>
            </w:r>
            <w:r w:rsidRPr="00EC17D2">
              <w:t>1:160,000</w:t>
            </w:r>
            <w:r>
              <w:t xml:space="preserve"> </w:t>
            </w:r>
            <w:r>
              <w:fldChar w:fldCharType="begin"/>
            </w:r>
            <w:r>
              <w:instrText xml:space="preserve"> ADDIN EN.CITE &lt;EndNote&gt;&lt;Cite&gt;&lt;Author&gt;NIH&lt;/Author&gt;&lt;Year&gt;2012&lt;/Year&gt;&lt;RecNum&gt;56&lt;/RecNum&gt;&lt;DisplayText&gt;(NIH, 2012a)&lt;/DisplayText&gt;&lt;record&gt;&lt;rec-number&gt;56&lt;/rec-number&gt;&lt;foreign-keys&gt;&lt;key app="EN" db-id="tvd2x2aeprp90te22eox9tvxfe2a0xv0tdfs" timestamp="1623373159"&gt;56&lt;/key&gt;&lt;/foreign-keys&gt;&lt;ref-type name="Web Page"&gt;12&lt;/ref-type&gt;&lt;contributors&gt;&lt;authors&gt;&lt;author&gt;NIH&lt;/author&gt;&lt;/authors&gt;&lt;/contributors&gt;&lt;titles&gt;&lt;title&gt;Fanconi anemia&lt;/title&gt;&lt;secondary-title&gt;Genetics Home Reference&lt;/secondary-title&gt;&lt;/titles&gt;&lt;volume&gt;2020&lt;/volume&gt;&lt;number&gt;18th August&lt;/number&gt;&lt;dates&gt;&lt;year&gt;2012&lt;/year&gt;&lt;/dates&gt;&lt;pub-location&gt;Bethesda, Maryland, USA&lt;/pub-location&gt;&lt;publisher&gt;U.S. National Institutes of Health and National Library of Medicine&lt;/publisher&gt;&lt;urls&gt;&lt;related-urls&gt;&lt;url&gt;https://ghr.nlm.nih.gov/condition/fanconi-anemia&lt;/url&gt;&lt;/related-urls&gt;&lt;/urls&gt;&lt;/record&gt;&lt;/Cite&gt;&lt;/EndNote&gt;</w:instrText>
            </w:r>
            <w:r>
              <w:fldChar w:fldCharType="separate"/>
            </w:r>
            <w:r>
              <w:rPr>
                <w:noProof/>
              </w:rPr>
              <w:t>(NIH, 2012a)</w:t>
            </w:r>
            <w:r>
              <w:fldChar w:fldCharType="end"/>
            </w:r>
          </w:p>
          <w:p w14:paraId="3098ACE8" w14:textId="77777777" w:rsidR="003B2EF3" w:rsidRPr="00FA4A2E" w:rsidRDefault="003B2EF3" w:rsidP="00024485">
            <w:pPr>
              <w:pStyle w:val="Tabletext"/>
            </w:pPr>
            <w:r w:rsidRPr="009C6707">
              <w:rPr>
                <w:bCs/>
              </w:rPr>
              <w:t>Carrier frequency</w:t>
            </w:r>
            <w:r>
              <w:rPr>
                <w:bCs/>
              </w:rPr>
              <w:br/>
            </w:r>
            <w:r>
              <w:t xml:space="preserve">1:80 </w:t>
            </w:r>
            <w:r>
              <w:fldChar w:fldCharType="begin"/>
            </w:r>
            <w:r>
              <w:instrText xml:space="preserve"> ADDIN EN.CITE &lt;EndNote&gt;&lt;Cite&gt;&lt;Author&gt;HGSA&lt;/Author&gt;&lt;Year&gt;2015&lt;/Year&gt;&lt;RecNum&gt;4&lt;/RecNum&gt;&lt;DisplayText&gt;(HGSA, 2015)&lt;/DisplayText&gt;&lt;record&gt;&lt;rec-number&gt;4&lt;/rec-number&gt;&lt;foreign-keys&gt;&lt;key app="EN" db-id="tvd2x2aeprp90te22eox9tvxfe2a0xv0tdfs" timestamp="1623373157"&gt;4&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fldChar w:fldCharType="separate"/>
            </w:r>
            <w:r>
              <w:rPr>
                <w:noProof/>
              </w:rPr>
              <w:t>(HGSA, 2015)</w:t>
            </w:r>
            <w:r>
              <w:fldChar w:fldCharType="end"/>
            </w:r>
          </w:p>
        </w:tc>
        <w:tc>
          <w:tcPr>
            <w:tcW w:w="1126" w:type="pct"/>
            <w:tcBorders>
              <w:top w:val="single" w:sz="4" w:space="0" w:color="auto"/>
              <w:bottom w:val="single" w:sz="4" w:space="0" w:color="auto"/>
            </w:tcBorders>
          </w:tcPr>
          <w:p w14:paraId="6C2E02AA" w14:textId="77777777" w:rsidR="003B2EF3" w:rsidRDefault="003B2EF3" w:rsidP="00024485">
            <w:pPr>
              <w:pStyle w:val="Tabletext"/>
            </w:pPr>
            <w:r w:rsidRPr="00775D1D">
              <w:rPr>
                <w:i/>
                <w:iCs/>
              </w:rPr>
              <w:t>FANCA</w:t>
            </w:r>
            <w:r>
              <w:br/>
            </w:r>
            <w:r w:rsidRPr="00775D1D">
              <w:t>16q24.3</w:t>
            </w:r>
          </w:p>
          <w:p w14:paraId="3C29316A" w14:textId="77777777" w:rsidR="003B2EF3" w:rsidRDefault="003B2EF3" w:rsidP="00024485">
            <w:pPr>
              <w:pStyle w:val="Tabletext"/>
            </w:pPr>
            <w:r w:rsidRPr="00775D1D">
              <w:rPr>
                <w:i/>
                <w:iCs/>
              </w:rPr>
              <w:t>FANCB</w:t>
            </w:r>
            <w:r>
              <w:br/>
            </w:r>
            <w:r w:rsidRPr="00775D1D">
              <w:t>Xp22.2</w:t>
            </w:r>
          </w:p>
          <w:p w14:paraId="13597A84" w14:textId="77777777" w:rsidR="003B2EF3" w:rsidRDefault="003B2EF3" w:rsidP="00024485">
            <w:pPr>
              <w:pStyle w:val="Tabletext"/>
            </w:pPr>
            <w:r w:rsidRPr="00775D1D">
              <w:rPr>
                <w:i/>
                <w:iCs/>
              </w:rPr>
              <w:t>FANCC</w:t>
            </w:r>
            <w:r>
              <w:br/>
            </w:r>
            <w:r w:rsidRPr="00775D1D">
              <w:t>9q22.32</w:t>
            </w:r>
          </w:p>
          <w:p w14:paraId="6ABDC69C" w14:textId="77777777" w:rsidR="003B2EF3" w:rsidRDefault="003B2EF3" w:rsidP="00024485">
            <w:pPr>
              <w:pStyle w:val="Tabletext"/>
            </w:pPr>
            <w:r w:rsidRPr="00775D1D">
              <w:rPr>
                <w:i/>
                <w:iCs/>
              </w:rPr>
              <w:t>FANCD2</w:t>
            </w:r>
            <w:r>
              <w:br/>
            </w:r>
            <w:r w:rsidRPr="00775D1D">
              <w:t>3p25.3</w:t>
            </w:r>
          </w:p>
          <w:p w14:paraId="0D793268" w14:textId="77777777" w:rsidR="003B2EF3" w:rsidRDefault="003B2EF3" w:rsidP="00024485">
            <w:pPr>
              <w:pStyle w:val="Tabletext"/>
            </w:pPr>
            <w:r w:rsidRPr="00775D1D">
              <w:rPr>
                <w:i/>
                <w:iCs/>
              </w:rPr>
              <w:t>FANCE</w:t>
            </w:r>
            <w:r>
              <w:br/>
            </w:r>
            <w:r w:rsidRPr="00775D1D">
              <w:t>6p21.31</w:t>
            </w:r>
          </w:p>
          <w:p w14:paraId="7D8F6A30" w14:textId="77777777" w:rsidR="003B2EF3" w:rsidRDefault="003B2EF3" w:rsidP="00024485">
            <w:pPr>
              <w:pStyle w:val="Tabletext"/>
            </w:pPr>
            <w:r w:rsidRPr="00775D1D">
              <w:rPr>
                <w:i/>
                <w:iCs/>
              </w:rPr>
              <w:t>FANCF</w:t>
            </w:r>
            <w:r>
              <w:br/>
            </w:r>
            <w:r w:rsidRPr="00775D1D">
              <w:t>11p14.3</w:t>
            </w:r>
          </w:p>
          <w:p w14:paraId="01E9AC4D" w14:textId="77777777" w:rsidR="003B2EF3" w:rsidRDefault="003B2EF3" w:rsidP="00024485">
            <w:pPr>
              <w:pStyle w:val="Tabletext"/>
            </w:pPr>
            <w:r w:rsidRPr="00775D1D">
              <w:rPr>
                <w:i/>
                <w:iCs/>
              </w:rPr>
              <w:t>FANCG</w:t>
            </w:r>
            <w:r>
              <w:br/>
            </w:r>
            <w:r w:rsidRPr="00775D1D">
              <w:t>9p13.3</w:t>
            </w:r>
          </w:p>
          <w:p w14:paraId="7C83B8FF" w14:textId="77777777" w:rsidR="003B2EF3" w:rsidRDefault="003B2EF3" w:rsidP="00024485">
            <w:pPr>
              <w:pStyle w:val="Tabletext"/>
            </w:pPr>
            <w:r w:rsidRPr="00775D1D">
              <w:rPr>
                <w:i/>
                <w:iCs/>
              </w:rPr>
              <w:t>FANCI</w:t>
            </w:r>
            <w:r>
              <w:br/>
            </w:r>
            <w:r w:rsidRPr="00775D1D">
              <w:t>15q26.1</w:t>
            </w:r>
          </w:p>
          <w:p w14:paraId="645D033A" w14:textId="77777777" w:rsidR="003B2EF3" w:rsidRDefault="003B2EF3" w:rsidP="00024485">
            <w:pPr>
              <w:pStyle w:val="Tabletext"/>
            </w:pPr>
            <w:r w:rsidRPr="00775D1D">
              <w:rPr>
                <w:i/>
                <w:iCs/>
              </w:rPr>
              <w:t>FANCL</w:t>
            </w:r>
            <w:r>
              <w:br/>
            </w:r>
            <w:r w:rsidRPr="00775D1D">
              <w:t>2p16.1</w:t>
            </w:r>
          </w:p>
          <w:p w14:paraId="5F51AAE6" w14:textId="77777777" w:rsidR="003B2EF3" w:rsidRDefault="003B2EF3" w:rsidP="00024485">
            <w:pPr>
              <w:pStyle w:val="Tabletext"/>
            </w:pPr>
            <w:r w:rsidRPr="00775D1D">
              <w:rPr>
                <w:i/>
                <w:iCs/>
              </w:rPr>
              <w:t>FANCM</w:t>
            </w:r>
            <w:r>
              <w:br/>
            </w:r>
            <w:r w:rsidRPr="00775D1D">
              <w:t>14q21.2</w:t>
            </w:r>
            <w:r>
              <w:t xml:space="preserve"> </w:t>
            </w:r>
            <w:r>
              <w:fldChar w:fldCharType="begin"/>
            </w:r>
            <w:r>
              <w:instrText xml:space="preserve"> ADDIN EN.CITE &lt;EndNote&gt;&lt;Cite&gt;&lt;Author&gt;Mehta&lt;/Author&gt;&lt;Year&gt;2018&lt;/Year&gt;&lt;RecNum&gt;57&lt;/RecNum&gt;&lt;DisplayText&gt;(Mehta &amp;amp; Tolar, 2018)&lt;/DisplayText&gt;&lt;record&gt;&lt;rec-number&gt;57&lt;/rec-number&gt;&lt;foreign-keys&gt;&lt;key app="EN" db-id="tvd2x2aeprp90te22eox9tvxfe2a0xv0tdfs" timestamp="1623373160"&gt;57&lt;/key&gt;&lt;/foreign-keys&gt;&lt;ref-type name="Web Page"&gt;12&lt;/ref-type&gt;&lt;contributors&gt;&lt;authors&gt;&lt;author&gt;Mehta, P.A.&lt;/author&gt;&lt;author&gt;Tolar, J.&lt;/author&gt;&lt;/authors&gt;&lt;secondary-authors&gt;&lt;author&gt;Adam, M.P.&lt;/author&gt;&lt;author&gt;Ardinger, H.H.&lt;/author&gt;&lt;author&gt;Pagon, R.A.&lt;/author&gt;&lt;/secondary-authors&gt;&lt;/contributors&gt;&lt;titles&gt;&lt;title&gt;Fanconi Anemia&lt;/title&gt;&lt;secondary-title&gt;GeneReviews®&lt;/secondary-title&gt;&lt;/titles&gt;&lt;volume&gt;2020&lt;/volume&gt;&lt;number&gt;25th August&lt;/number&gt;&lt;dates&gt;&lt;year&gt;2018&lt;/year&gt;&lt;/dates&gt;&lt;pub-location&gt;Seattle&lt;/pub-location&gt;&lt;publisher&gt;University of Washington&lt;/publisher&gt;&lt;urls&gt;&lt;related-urls&gt;&lt;url&gt;https://www.ncbi.nlm.nih.gov/books/NBK1401/&lt;/url&gt;&lt;/related-urls&gt;&lt;/urls&gt;&lt;/record&gt;&lt;/Cite&gt;&lt;/EndNote&gt;</w:instrText>
            </w:r>
            <w:r>
              <w:fldChar w:fldCharType="separate"/>
            </w:r>
            <w:r>
              <w:rPr>
                <w:noProof/>
              </w:rPr>
              <w:t>(Mehta &amp; Tolar, 2018)</w:t>
            </w:r>
            <w:r>
              <w:fldChar w:fldCharType="end"/>
            </w:r>
          </w:p>
          <w:p w14:paraId="5B1629CC" w14:textId="77777777" w:rsidR="003B2EF3" w:rsidRPr="00132ECC" w:rsidRDefault="003B2EF3" w:rsidP="00024485">
            <w:pPr>
              <w:pStyle w:val="Tabletext"/>
            </w:pPr>
            <w:r>
              <w:t>Note that many current diagnostic tests only examine for</w:t>
            </w:r>
            <w:r w:rsidRPr="00596D38">
              <w:rPr>
                <w:i/>
                <w:iCs/>
              </w:rPr>
              <w:t xml:space="preserve"> FANCC</w:t>
            </w:r>
          </w:p>
        </w:tc>
      </w:tr>
      <w:tr w:rsidR="003B2EF3" w:rsidRPr="00E82F54" w14:paraId="7C679BD2" w14:textId="77777777" w:rsidTr="007C3C21">
        <w:tc>
          <w:tcPr>
            <w:tcW w:w="498" w:type="pct"/>
            <w:tcBorders>
              <w:top w:val="single" w:sz="4" w:space="0" w:color="auto"/>
              <w:bottom w:val="single" w:sz="4" w:space="0" w:color="auto"/>
            </w:tcBorders>
          </w:tcPr>
          <w:p w14:paraId="6414057B" w14:textId="5CF0132E" w:rsidR="003B2EF3" w:rsidRDefault="003B2EF3" w:rsidP="00024485">
            <w:pPr>
              <w:pStyle w:val="Tabletext"/>
            </w:pPr>
            <w:r w:rsidRPr="00F503C6">
              <w:t xml:space="preserve">Gaucher disease </w:t>
            </w:r>
            <w:r>
              <w:t>(GD)</w:t>
            </w:r>
            <w:r w:rsidR="00112A40">
              <w:t xml:space="preserve"> Type 1</w:t>
            </w:r>
          </w:p>
          <w:p w14:paraId="6F233133" w14:textId="748E47FC" w:rsidR="003B2EF3" w:rsidRPr="00F503C6" w:rsidRDefault="003B2EF3" w:rsidP="00024485">
            <w:pPr>
              <w:pStyle w:val="Tabletext"/>
            </w:pPr>
            <w:r w:rsidRPr="002C5094">
              <w:t>Note: Carrier testing for GD is not routinely included in all carrier testing programs</w:t>
            </w:r>
          </w:p>
        </w:tc>
        <w:tc>
          <w:tcPr>
            <w:tcW w:w="822" w:type="pct"/>
            <w:tcBorders>
              <w:top w:val="single" w:sz="4" w:space="0" w:color="auto"/>
              <w:bottom w:val="single" w:sz="4" w:space="0" w:color="auto"/>
            </w:tcBorders>
          </w:tcPr>
          <w:p w14:paraId="3423527C" w14:textId="77777777" w:rsidR="003B2EF3" w:rsidRDefault="003B2EF3" w:rsidP="00024485">
            <w:pPr>
              <w:pStyle w:val="Tabletext"/>
            </w:pPr>
            <w:r>
              <w:t xml:space="preserve">GD varies in clinical presentation; however, it </w:t>
            </w:r>
            <w:r w:rsidRPr="00F97162">
              <w:t>is characteri</w:t>
            </w:r>
            <w:r>
              <w:t>s</w:t>
            </w:r>
            <w:r w:rsidRPr="00F97162">
              <w:t>ed by hepatosplenomegaly, cytopenia, sometimes severe bone</w:t>
            </w:r>
            <w:r>
              <w:t xml:space="preserve"> </w:t>
            </w:r>
            <w:r w:rsidRPr="00F97162">
              <w:t xml:space="preserve">involvement and, in </w:t>
            </w:r>
            <w:r>
              <w:t>some</w:t>
            </w:r>
            <w:r w:rsidRPr="00F97162">
              <w:t xml:space="preserve"> forms, neurological impairment. </w:t>
            </w:r>
          </w:p>
          <w:p w14:paraId="4A203AAF" w14:textId="77777777" w:rsidR="003B2EF3" w:rsidRDefault="003B2EF3" w:rsidP="00024485">
            <w:pPr>
              <w:pStyle w:val="Tabletext"/>
            </w:pPr>
            <w:r>
              <w:t xml:space="preserve">The </w:t>
            </w:r>
            <w:r w:rsidRPr="00F97162">
              <w:t>clinical</w:t>
            </w:r>
            <w:r>
              <w:t xml:space="preserve"> </w:t>
            </w:r>
            <w:r w:rsidRPr="00F97162">
              <w:t xml:space="preserve">presentation </w:t>
            </w:r>
            <w:r>
              <w:t xml:space="preserve">of type 1 </w:t>
            </w:r>
            <w:r w:rsidRPr="00F97162">
              <w:t>is variable, ranging from asymptomatic throughout life to early-onset forms presenting</w:t>
            </w:r>
            <w:r>
              <w:t xml:space="preserve"> </w:t>
            </w:r>
            <w:r w:rsidRPr="00F97162">
              <w:t xml:space="preserve">in childhood. </w:t>
            </w:r>
            <w:r>
              <w:t>I</w:t>
            </w:r>
            <w:r w:rsidRPr="00F97162">
              <w:t xml:space="preserve">nitial symptoms vary considerably, and patients </w:t>
            </w:r>
            <w:r w:rsidRPr="00F97162">
              <w:lastRenderedPageBreak/>
              <w:t>can be diagnosed at any age</w:t>
            </w:r>
            <w:r>
              <w:t xml:space="preserve">. Fatigue, </w:t>
            </w:r>
            <w:r w:rsidRPr="00F97162">
              <w:t>growth retardation and delayed puberty are common</w:t>
            </w:r>
            <w:r>
              <w:t xml:space="preserve">. </w:t>
            </w:r>
            <w:r w:rsidRPr="00F97162">
              <w:t>Splenomegaly</w:t>
            </w:r>
            <w:r>
              <w:t xml:space="preserve">, </w:t>
            </w:r>
            <w:proofErr w:type="gramStart"/>
            <w:r>
              <w:t>h</w:t>
            </w:r>
            <w:r w:rsidRPr="00506DD4">
              <w:t>epatomegaly</w:t>
            </w:r>
            <w:proofErr w:type="gramEnd"/>
            <w:r>
              <w:t xml:space="preserve"> and </w:t>
            </w:r>
            <w:r w:rsidRPr="00506DD4">
              <w:t>thrombocytopenia</w:t>
            </w:r>
            <w:r>
              <w:t xml:space="preserve"> </w:t>
            </w:r>
            <w:r w:rsidRPr="00F97162">
              <w:t xml:space="preserve">is observed in </w:t>
            </w:r>
            <w:r>
              <w:t>&gt;</w:t>
            </w:r>
            <w:r w:rsidRPr="00F97162">
              <w:t xml:space="preserve"> 90%</w:t>
            </w:r>
            <w:r>
              <w:t xml:space="preserve">, </w:t>
            </w:r>
            <w:r w:rsidRPr="00506DD4">
              <w:t xml:space="preserve">60–80% </w:t>
            </w:r>
            <w:r>
              <w:t xml:space="preserve">and 60-90% </w:t>
            </w:r>
            <w:r w:rsidRPr="00506DD4">
              <w:t>of patients</w:t>
            </w:r>
            <w:r>
              <w:t xml:space="preserve">, respectively </w:t>
            </w:r>
            <w:r>
              <w:fldChar w:fldCharType="begin">
                <w:fldData xml:space="preserve">PEVuZE5vdGU+PENpdGU+PEF1dGhvcj5TdGlybmVtYW5uPC9BdXRob3I+PFllYXI+MjAxNzwvWWVh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</w:fldData>
              </w:fldChar>
            </w:r>
            <w:r>
              <w:instrText xml:space="preserve"> ADDIN EN.CITE </w:instrText>
            </w:r>
            <w:r>
              <w:fldChar w:fldCharType="begin">
                <w:fldData xml:space="preserve">PEVuZE5vdGU+PENpdGU+PEF1dGhvcj5TdGlybmVtYW5uPC9BdXRob3I+PFllYXI+MjAxNzwvWWVh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</w:fldData>
              </w:fldChar>
            </w:r>
            <w:r>
              <w:instrText xml:space="preserve"> ADDIN EN.CITE.DATA </w:instrText>
            </w:r>
            <w:r>
              <w:fldChar w:fldCharType="end"/>
            </w:r>
            <w:r>
              <w:fldChar w:fldCharType="separate"/>
            </w:r>
            <w:r>
              <w:rPr>
                <w:noProof/>
              </w:rPr>
              <w:t>(Stirnemann et al., 2017)</w:t>
            </w:r>
            <w:r>
              <w:fldChar w:fldCharType="end"/>
            </w:r>
            <w:r>
              <w:t>.</w:t>
            </w:r>
          </w:p>
          <w:p w14:paraId="51782B08" w14:textId="77777777" w:rsidR="003B2EF3" w:rsidRPr="00FA4A2E" w:rsidRDefault="003B2EF3" w:rsidP="00024485">
            <w:pPr>
              <w:pStyle w:val="Tabletext"/>
            </w:pPr>
            <w:r w:rsidRPr="003907A8">
              <w:t>GD type 2 and 3 are characteri</w:t>
            </w:r>
            <w:r>
              <w:t>s</w:t>
            </w:r>
            <w:r w:rsidRPr="003907A8">
              <w:t>ed by the presence of primary neurologic disease.</w:t>
            </w:r>
            <w:r>
              <w:t xml:space="preserve"> </w:t>
            </w:r>
            <w:r w:rsidRPr="003907A8">
              <w:t>GD type 2</w:t>
            </w:r>
            <w:r>
              <w:t>:</w:t>
            </w:r>
            <w:r w:rsidRPr="003907A8">
              <w:t xml:space="preserve"> onset before age </w:t>
            </w:r>
            <w:r>
              <w:t>2 years</w:t>
            </w:r>
            <w:r w:rsidRPr="003907A8">
              <w:t xml:space="preserve">, limited psychomotor development, and a rapidly progressive course with death by age </w:t>
            </w:r>
            <w:r>
              <w:t>2-4</w:t>
            </w:r>
            <w:r w:rsidRPr="003907A8">
              <w:t xml:space="preserve"> years.</w:t>
            </w:r>
            <w:r>
              <w:t xml:space="preserve"> </w:t>
            </w:r>
            <w:r w:rsidRPr="003907A8">
              <w:t>GD type 3</w:t>
            </w:r>
            <w:r>
              <w:t>:</w:t>
            </w:r>
            <w:r w:rsidRPr="003907A8">
              <w:t xml:space="preserve"> onset before age </w:t>
            </w:r>
            <w:r>
              <w:t xml:space="preserve">2 </w:t>
            </w:r>
            <w:r w:rsidRPr="003907A8">
              <w:t>years</w:t>
            </w:r>
            <w:r>
              <w:t xml:space="preserve"> with slower progression and </w:t>
            </w:r>
            <w:r w:rsidRPr="003907A8">
              <w:t>survival into the third or fourth decade</w:t>
            </w:r>
            <w:r>
              <w:t xml:space="preserve"> </w:t>
            </w:r>
            <w:r>
              <w:fldChar w:fldCharType="begin"/>
            </w:r>
            <w:r>
              <w:instrText xml:space="preserve"> ADDIN EN.CITE &lt;EndNote&gt;&lt;Cite&gt;&lt;Author&gt;Pastores&lt;/Author&gt;&lt;Year&gt;2018&lt;/Year&gt;&lt;RecNum&gt;59&lt;/RecNum&gt;&lt;DisplayText&gt;(Pastores &amp;amp; Hughes, 2018)&lt;/DisplayText&gt;&lt;record&gt;&lt;rec-number&gt;59&lt;/rec-number&gt;&lt;foreign-keys&gt;&lt;key app="EN" db-id="tvd2x2aeprp90te22eox9tvxfe2a0xv0tdfs" timestamp="1623373160"&gt;59&lt;/key&gt;&lt;/foreign-keys&gt;&lt;ref-type name="Web Page"&gt;12&lt;/ref-type&gt;&lt;contributors&gt;&lt;authors&gt;&lt;author&gt;Pastores, G.M.&lt;/author&gt;&lt;author&gt;Hughes, D.A.&lt;/author&gt;&lt;/authors&gt;&lt;secondary-authors&gt;&lt;author&gt;Adam, M.P.&lt;/author&gt;&lt;author&gt;Ardinger, H.H.&lt;/author&gt;&lt;author&gt;Pagon, R.A.&lt;/author&gt;&lt;/secondary-authors&gt;&lt;/contributors&gt;&lt;titles&gt;&lt;title&gt;Gaucher Disease&lt;/title&gt;&lt;secondary-title&gt;GeneReviews®&lt;/secondary-title&gt;&lt;/titles&gt;&lt;volume&gt;2020&lt;/volume&gt;&lt;number&gt;25th August&lt;/number&gt;&lt;dates&gt;&lt;year&gt;2018&lt;/year&gt;&lt;/dates&gt;&lt;pub-location&gt;Seattle&lt;/pub-location&gt;&lt;publisher&gt;University of Washington&lt;/publisher&gt;&lt;urls&gt;&lt;related-urls&gt;&lt;url&gt;https://www.ncbi.nlm.nih.gov/books/NBK1269/&lt;/url&gt;&lt;/related-urls&gt;&lt;/urls&gt;&lt;/record&gt;&lt;/Cite&gt;&lt;/EndNote&gt;</w:instrText>
            </w:r>
            <w:r>
              <w:fldChar w:fldCharType="separate"/>
            </w:r>
            <w:r>
              <w:rPr>
                <w:noProof/>
              </w:rPr>
              <w:t>(Pastores &amp; Hughes, 2018)</w:t>
            </w:r>
            <w:r>
              <w:fldChar w:fldCharType="end"/>
            </w:r>
            <w:r>
              <w:t>.</w:t>
            </w:r>
          </w:p>
        </w:tc>
        <w:tc>
          <w:tcPr>
            <w:tcW w:w="864" w:type="pct"/>
            <w:tcBorders>
              <w:top w:val="single" w:sz="4" w:space="0" w:color="auto"/>
              <w:bottom w:val="single" w:sz="4" w:space="0" w:color="auto"/>
            </w:tcBorders>
          </w:tcPr>
          <w:p w14:paraId="0A17BB7C" w14:textId="77777777" w:rsidR="003B2EF3" w:rsidRDefault="003B2EF3" w:rsidP="00024485">
            <w:pPr>
              <w:pStyle w:val="Tabletext"/>
            </w:pPr>
            <w:r w:rsidRPr="003949B3">
              <w:lastRenderedPageBreak/>
              <w:t xml:space="preserve">Autosomal recessive. </w:t>
            </w:r>
          </w:p>
          <w:p w14:paraId="4B8034E6" w14:textId="77777777" w:rsidR="003B2EF3" w:rsidRPr="00FA4A2E" w:rsidRDefault="003B2EF3" w:rsidP="00024485">
            <w:pPr>
              <w:pStyle w:val="Tabletext"/>
            </w:pPr>
            <w:r>
              <w:t xml:space="preserve">There are several types of GD, all </w:t>
            </w:r>
            <w:r w:rsidRPr="00FC4678">
              <w:t xml:space="preserve">caused by a mutation in the </w:t>
            </w:r>
            <w:bookmarkStart w:id="18" w:name="_Hlk76560710"/>
            <w:r w:rsidRPr="00FC4678">
              <w:t>beta-glucocerebrosidase (</w:t>
            </w:r>
            <w:r w:rsidRPr="00FC4678">
              <w:rPr>
                <w:rStyle w:val="Emphasis"/>
              </w:rPr>
              <w:t>GBA</w:t>
            </w:r>
            <w:r w:rsidRPr="00FC4678">
              <w:t xml:space="preserve">) </w:t>
            </w:r>
            <w:bookmarkEnd w:id="18"/>
            <w:r w:rsidRPr="00FC4678">
              <w:t>gene</w:t>
            </w:r>
            <w:r>
              <w:t xml:space="preserve">, </w:t>
            </w:r>
            <w:r w:rsidRPr="00FC4678">
              <w:t>categorised</w:t>
            </w:r>
            <w:r>
              <w:t xml:space="preserve"> by the </w:t>
            </w:r>
            <w:r w:rsidRPr="00FC4678">
              <w:t>absence (type 1</w:t>
            </w:r>
            <w:r>
              <w:t>, most common</w:t>
            </w:r>
            <w:r w:rsidRPr="00FC4678">
              <w:t xml:space="preserve">) or presence (types 2 </w:t>
            </w:r>
            <w:r>
              <w:t>&amp;</w:t>
            </w:r>
            <w:r w:rsidRPr="00FC4678">
              <w:t xml:space="preserve"> 3) of neurological </w:t>
            </w:r>
            <w:r>
              <w:t xml:space="preserve">impairment. These variants result in the </w:t>
            </w:r>
            <w:r w:rsidRPr="006D419F">
              <w:t>decreased activity of the lysosomal enzyme</w:t>
            </w:r>
            <w:r>
              <w:t xml:space="preserve"> </w:t>
            </w:r>
            <w:r w:rsidRPr="006D419F">
              <w:t>glucocerebrosidase (</w:t>
            </w:r>
            <w:proofErr w:type="spellStart"/>
            <w:r w:rsidRPr="006D419F">
              <w:t>GCase</w:t>
            </w:r>
            <w:proofErr w:type="spellEnd"/>
            <w:r>
              <w:t>)</w:t>
            </w:r>
            <w:r w:rsidRPr="006D419F">
              <w:t>, which</w:t>
            </w:r>
            <w:r>
              <w:t xml:space="preserve"> </w:t>
            </w:r>
            <w:r w:rsidRPr="006D419F">
              <w:t>hydrolyses glucosylceramide into ceramide and glucose</w:t>
            </w:r>
            <w:r>
              <w:t xml:space="preserve">. A decrease in </w:t>
            </w:r>
            <w:proofErr w:type="spellStart"/>
            <w:r>
              <w:lastRenderedPageBreak/>
              <w:t>GCase</w:t>
            </w:r>
            <w:proofErr w:type="spellEnd"/>
            <w:r>
              <w:t xml:space="preserve"> leads to an accumulation of </w:t>
            </w:r>
            <w:r w:rsidRPr="00F97162">
              <w:t>glucosylceramid</w:t>
            </w:r>
            <w:r>
              <w:t xml:space="preserve">e in macrophages, transforming them into Gaucher cells, which then </w:t>
            </w:r>
            <w:r w:rsidRPr="00F97162">
              <w:t xml:space="preserve">infiltrate bone marrow, the spleen, </w:t>
            </w:r>
            <w:proofErr w:type="gramStart"/>
            <w:r w:rsidRPr="00F97162">
              <w:t>liver</w:t>
            </w:r>
            <w:proofErr w:type="gramEnd"/>
            <w:r>
              <w:t xml:space="preserve"> and other organs </w:t>
            </w:r>
            <w:r>
              <w:fldChar w:fldCharType="begin">
                <w:fldData xml:space="preserve">PEVuZE5vdGU+PENpdGU+PEF1dGhvcj5TdGlybmVtYW5uPC9BdXRob3I+PFllYXI+MjAxNzwvWWVh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</w:fldData>
              </w:fldChar>
            </w:r>
            <w:r>
              <w:instrText xml:space="preserve"> ADDIN EN.CITE </w:instrText>
            </w:r>
            <w:r>
              <w:fldChar w:fldCharType="begin">
                <w:fldData xml:space="preserve">PEVuZE5vdGU+PENpdGU+PEF1dGhvcj5TdGlybmVtYW5uPC9BdXRob3I+PFllYXI+MjAxNzwvWWVh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</w:fldData>
              </w:fldChar>
            </w:r>
            <w:r>
              <w:instrText xml:space="preserve"> ADDIN EN.CITE.DATA </w:instrText>
            </w:r>
            <w:r>
              <w:fldChar w:fldCharType="end"/>
            </w:r>
            <w:r>
              <w:fldChar w:fldCharType="separate"/>
            </w:r>
            <w:r>
              <w:rPr>
                <w:noProof/>
              </w:rPr>
              <w:t>(Stirnemann et al., 2017)</w:t>
            </w:r>
            <w:r>
              <w:fldChar w:fldCharType="end"/>
            </w:r>
            <w:r>
              <w:t>.</w:t>
            </w:r>
          </w:p>
        </w:tc>
        <w:tc>
          <w:tcPr>
            <w:tcW w:w="1016" w:type="pct"/>
            <w:tcBorders>
              <w:top w:val="single" w:sz="4" w:space="0" w:color="auto"/>
              <w:bottom w:val="single" w:sz="4" w:space="0" w:color="auto"/>
            </w:tcBorders>
          </w:tcPr>
          <w:p w14:paraId="107A45E2" w14:textId="7C4C38C3" w:rsidR="003B2EF3" w:rsidRDefault="003B2EF3" w:rsidP="00024485">
            <w:pPr>
              <w:pStyle w:val="Tabletext"/>
            </w:pPr>
            <w:r w:rsidRPr="000F0E66">
              <w:lastRenderedPageBreak/>
              <w:t>All GD patients require regular monitoring</w:t>
            </w:r>
            <w:r>
              <w:t>.</w:t>
            </w:r>
            <w:r w:rsidRPr="000F0E66">
              <w:t xml:space="preserve"> </w:t>
            </w:r>
            <w:bookmarkStart w:id="19" w:name="_Hlk76560356"/>
            <w:r>
              <w:t>E</w:t>
            </w:r>
            <w:r w:rsidRPr="000F0E66">
              <w:t>nzyme replacement therapy (ERT) and substrate reduction</w:t>
            </w:r>
            <w:r>
              <w:t xml:space="preserve"> </w:t>
            </w:r>
            <w:r w:rsidRPr="000F0E66">
              <w:t>therapy (SRT</w:t>
            </w:r>
            <w:r>
              <w:t xml:space="preserve">) </w:t>
            </w:r>
            <w:bookmarkEnd w:id="19"/>
            <w:r>
              <w:t xml:space="preserve">are not </w:t>
            </w:r>
            <w:r w:rsidRPr="000F0E66">
              <w:t>justified in all</w:t>
            </w:r>
            <w:r>
              <w:t xml:space="preserve"> </w:t>
            </w:r>
            <w:r w:rsidRPr="000F0E66">
              <w:t xml:space="preserve">cases. </w:t>
            </w:r>
            <w:r>
              <w:t>However, o</w:t>
            </w:r>
            <w:r w:rsidRPr="000F0E66">
              <w:t xml:space="preserve">nce it has been initiated, treatment must generally be administered for life. </w:t>
            </w:r>
            <w:r>
              <w:t xml:space="preserve">Treatment should commence </w:t>
            </w:r>
            <w:r w:rsidRPr="000F0E66">
              <w:t>before the onset of complications, the sequelae of which</w:t>
            </w:r>
            <w:r>
              <w:t xml:space="preserve"> </w:t>
            </w:r>
            <w:r w:rsidRPr="000F0E66">
              <w:t xml:space="preserve">are disabling or not improved by further treatment, including massive fibrous splenomegaly, secondary osteoarthritis, vertebral compression and other fractures, hepatic </w:t>
            </w:r>
            <w:proofErr w:type="gramStart"/>
            <w:r w:rsidRPr="000F0E66">
              <w:t>fibrosis</w:t>
            </w:r>
            <w:proofErr w:type="gramEnd"/>
            <w:r w:rsidRPr="000F0E66">
              <w:t xml:space="preserve"> </w:t>
            </w:r>
            <w:r w:rsidRPr="000F0E66">
              <w:lastRenderedPageBreak/>
              <w:t>and lung fibrosis</w:t>
            </w:r>
            <w:r>
              <w:t xml:space="preserve">. ERT with intravenous recombinant enzyme products </w:t>
            </w:r>
            <w:r w:rsidRPr="000F0E66">
              <w:t>suppl</w:t>
            </w:r>
            <w:r>
              <w:t>ies</w:t>
            </w:r>
            <w:r w:rsidRPr="000F0E66">
              <w:t xml:space="preserve"> the </w:t>
            </w:r>
            <w:proofErr w:type="spellStart"/>
            <w:r w:rsidRPr="000F0E66">
              <w:t>GCase</w:t>
            </w:r>
            <w:proofErr w:type="spellEnd"/>
            <w:r w:rsidRPr="000F0E66">
              <w:t xml:space="preserve"> lacking in the cells</w:t>
            </w:r>
            <w:r>
              <w:t xml:space="preserve">. This strategy supplies </w:t>
            </w:r>
            <w:r w:rsidRPr="00753160">
              <w:t xml:space="preserve">sufficient exogenous enzyme to overcome the block in the catabolic pathway, clearing the stored substrate, GL1, and </w:t>
            </w:r>
            <w:r>
              <w:t>in so doing,</w:t>
            </w:r>
            <w:r w:rsidRPr="00753160">
              <w:t xml:space="preserve"> reversing h</w:t>
            </w:r>
            <w:r>
              <w:t>a</w:t>
            </w:r>
            <w:r w:rsidRPr="00753160">
              <w:t>ematologic and liver/spleen involvement.</w:t>
            </w:r>
            <w:r>
              <w:t xml:space="preserve"> </w:t>
            </w:r>
            <w:r w:rsidRPr="000F0E66">
              <w:t>There is no evidence that ERT has reversed, stabili</w:t>
            </w:r>
            <w:r>
              <w:t>s</w:t>
            </w:r>
            <w:r w:rsidRPr="000F0E66">
              <w:t>ed, or slowed the progression of neurological</w:t>
            </w:r>
            <w:r>
              <w:t xml:space="preserve"> </w:t>
            </w:r>
            <w:r w:rsidRPr="000F0E66">
              <w:t>involvement.</w:t>
            </w:r>
            <w:r>
              <w:t xml:space="preserve"> Therefore, n</w:t>
            </w:r>
            <w:r w:rsidRPr="000F0E66">
              <w:t>one of the ERTs are indicated</w:t>
            </w:r>
            <w:r>
              <w:t xml:space="preserve"> </w:t>
            </w:r>
            <w:r w:rsidRPr="000F0E66">
              <w:t>for GD2 as treatment has no impact on the rapid progression of its severe neurological symptoms.</w:t>
            </w:r>
            <w:r>
              <w:t xml:space="preserve"> </w:t>
            </w:r>
            <w:r w:rsidRPr="000F0E66">
              <w:t>Specific treatment with ERT should be considered for all GD3 patients, but only for those GD1</w:t>
            </w:r>
            <w:r>
              <w:t xml:space="preserve"> </w:t>
            </w:r>
            <w:r w:rsidRPr="000F0E66">
              <w:t>patients who have symptomatic clinical or biological abnormalities</w:t>
            </w:r>
            <w:r>
              <w:t>. SRT aims</w:t>
            </w:r>
            <w:r w:rsidRPr="000F0E66">
              <w:t xml:space="preserve"> to reduce excess cell</w:t>
            </w:r>
            <w:r>
              <w:t xml:space="preserve"> </w:t>
            </w:r>
            <w:r w:rsidRPr="003B2EF3">
              <w:t>glucosylceramides</w:t>
            </w:r>
            <w:r w:rsidRPr="000F0E66">
              <w:t xml:space="preserve"> </w:t>
            </w:r>
            <w:r>
              <w:t>(</w:t>
            </w:r>
            <w:proofErr w:type="spellStart"/>
            <w:r w:rsidRPr="000F0E66">
              <w:t>GlcCer</w:t>
            </w:r>
            <w:proofErr w:type="spellEnd"/>
            <w:r>
              <w:t>)</w:t>
            </w:r>
            <w:r w:rsidRPr="000F0E66">
              <w:t xml:space="preserve"> by decreasing</w:t>
            </w:r>
            <w:r>
              <w:t xml:space="preserve"> </w:t>
            </w:r>
            <w:r w:rsidRPr="000F0E66">
              <w:t>its production</w:t>
            </w:r>
            <w:r>
              <w:t xml:space="preserve"> </w:t>
            </w:r>
            <w:r w:rsidRPr="000F0E66">
              <w:t>in Gaucher cells.</w:t>
            </w:r>
            <w:r>
              <w:t xml:space="preserve"> Some SRTs are used as a second-line treatment when ERT can no longer be tolerated</w:t>
            </w:r>
            <w:r w:rsidRPr="000F0E66">
              <w:t xml:space="preserve"> </w:t>
            </w:r>
            <w:r>
              <w:fldChar w:fldCharType="begin">
                <w:fldData xml:space="preserve">PEVuZE5vdGU+PENpdGU+PEF1dGhvcj5TdGlybmVtYW5uPC9BdXRob3I+PFllYXI+MjAxNzwvWWVh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</w:fldData>
              </w:fldChar>
            </w:r>
            <w:r>
              <w:instrText xml:space="preserve"> ADDIN EN.CITE </w:instrText>
            </w:r>
            <w:r>
              <w:fldChar w:fldCharType="begin">
                <w:fldData xml:space="preserve">PEVuZE5vdGU+PENpdGU+PEF1dGhvcj5TdGlybmVtYW5uPC9BdXRob3I+PFllYXI+MjAxNzwvWWVh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</w:fldData>
              </w:fldChar>
            </w:r>
            <w:r>
              <w:instrText xml:space="preserve"> ADDIN EN.CITE.DATA </w:instrText>
            </w:r>
            <w:r>
              <w:fldChar w:fldCharType="end"/>
            </w:r>
            <w:r>
              <w:fldChar w:fldCharType="separate"/>
            </w:r>
            <w:r>
              <w:rPr>
                <w:noProof/>
              </w:rPr>
              <w:t>(Pastores &amp; Hughes, 2018; Stirnemann et al., 2017)</w:t>
            </w:r>
            <w:r>
              <w:fldChar w:fldCharType="end"/>
            </w:r>
            <w:r>
              <w:t>.</w:t>
            </w:r>
          </w:p>
          <w:p w14:paraId="132A9C96" w14:textId="1AAFE2ED" w:rsidR="00E15C6E" w:rsidRDefault="00E15C6E" w:rsidP="00024485">
            <w:pPr>
              <w:pStyle w:val="Tabletext"/>
            </w:pPr>
            <w:r>
              <w:t xml:space="preserve">In Australia, people with GD1 also have access to the Life Saving Drugs Program (LSDP), which provides four subsidised medicines: </w:t>
            </w:r>
            <w:proofErr w:type="spellStart"/>
            <w:r w:rsidRPr="00E15C6E">
              <w:t>imiglucerase</w:t>
            </w:r>
            <w:proofErr w:type="spellEnd"/>
            <w:r w:rsidRPr="00E15C6E">
              <w:t xml:space="preserve">, </w:t>
            </w:r>
            <w:proofErr w:type="spellStart"/>
            <w:r w:rsidRPr="00E15C6E">
              <w:t>velaglucerase</w:t>
            </w:r>
            <w:proofErr w:type="spellEnd"/>
            <w:r w:rsidRPr="00E15C6E">
              <w:t xml:space="preserve">, </w:t>
            </w:r>
            <w:proofErr w:type="spellStart"/>
            <w:r w:rsidRPr="00E15C6E">
              <w:t>taliglucerase</w:t>
            </w:r>
            <w:proofErr w:type="spellEnd"/>
            <w:r w:rsidRPr="00E15C6E">
              <w:t xml:space="preserve"> and </w:t>
            </w:r>
            <w:proofErr w:type="spellStart"/>
            <w:r w:rsidRPr="00E15C6E">
              <w:t>miglustat</w:t>
            </w:r>
            <w:proofErr w:type="spellEnd"/>
            <w:r>
              <w:t xml:space="preserve">. Under the LSDP the patients are required to remain in the same </w:t>
            </w:r>
            <w:r>
              <w:lastRenderedPageBreak/>
              <w:t>medicine for at least 12 months</w:t>
            </w:r>
            <w:r w:rsidR="00E90162">
              <w:t xml:space="preserve"> </w:t>
            </w:r>
            <w:r>
              <w:fldChar w:fldCharType="begin"/>
            </w:r>
            <w:r>
              <w:instrText xml:space="preserve"> ADDIN EN.CITE &lt;EndNote&gt;&lt;Cite&gt;&lt;Author&gt;Department of Health&lt;/Author&gt;&lt;Year&gt;2018&lt;/Year&gt;&lt;RecNum&gt;81&lt;/RecNum&gt;&lt;DisplayText&gt;(Department of Health, 2018)&lt;/DisplayText&gt;&lt;record&gt;&lt;rec-number&gt;81&lt;/rec-number&gt;&lt;foreign-keys&gt;&lt;key app="EN" db-id="tvd2x2aeprp90te22eox9tvxfe2a0xv0tdfs" timestamp="1626415426"&gt;81&lt;/key&gt;&lt;/foreign-keys&gt;&lt;ref-type name="Web Page"&gt;12&lt;/ref-type&gt;&lt;contributors&gt;&lt;authors&gt;&lt;author&gt;Department of Health,&lt;/author&gt;&lt;/authors&gt;&lt;secondary-authors&gt;&lt;author&gt;Australian Government&lt;/author&gt;&lt;/secondary-authors&gt;&lt;/contributors&gt;&lt;titles&gt;&lt;title&gt;Life Saving Drugs Program – Gaucher disease (type 1) – Guidelines&lt;/title&gt;&lt;/titles&gt;&lt;volume&gt;2021&lt;/volume&gt;&lt;number&gt;16 July&lt;/number&gt;&lt;dates&gt;&lt;year&gt;2018&lt;/year&gt;&lt;/dates&gt;&lt;urls&gt;&lt;related-urls&gt;&lt;url&gt;https://www.health.gov.au/resources/publications/lsdp-gaucher-guidelines&lt;/url&gt;&lt;/related-urls&gt;&lt;/urls&gt;&lt;/record&gt;&lt;/Cite&gt;&lt;/EndNote&gt;</w:instrText>
            </w:r>
            <w:r>
              <w:fldChar w:fldCharType="separate"/>
            </w:r>
            <w:r>
              <w:rPr>
                <w:noProof/>
              </w:rPr>
              <w:t>(Department of Health, 2018)</w:t>
            </w:r>
            <w:r>
              <w:fldChar w:fldCharType="end"/>
            </w:r>
            <w:r>
              <w:t>.</w:t>
            </w:r>
          </w:p>
          <w:p w14:paraId="3DD798E9" w14:textId="77777777" w:rsidR="003B2EF3" w:rsidRPr="00FA4A2E" w:rsidRDefault="003B2EF3" w:rsidP="00024485">
            <w:pPr>
              <w:pStyle w:val="Tabletext"/>
            </w:pPr>
            <w:r>
              <w:t xml:space="preserve">Patients should be managed by a multidisciplinary team. </w:t>
            </w:r>
            <w:r w:rsidRPr="00753160">
              <w:t xml:space="preserve">For persons not receiving ERT or SRT, symptomatic treatment includes partial or total splenectomy for massive splenomegaly and thrombocytopenia. Supportive care may </w:t>
            </w:r>
            <w:proofErr w:type="gramStart"/>
            <w:r w:rsidRPr="00753160">
              <w:t>include:</w:t>
            </w:r>
            <w:proofErr w:type="gramEnd"/>
            <w:r w:rsidRPr="00753160">
              <w:t xml:space="preserve"> transfusion of blood products for severe anaemia and bleeding; analgesics for bone pain; joint replacement surgery for relief from chronic pain and restoration of function; and anti-bone resorptive agents, calcium, and vitamin D for osteoporosis. The use of anticoagulants in individuals with severe thrombocytopenia and/or coagulopathy should be discussed with a haematologist to avoid the po</w:t>
            </w:r>
            <w:r>
              <w:t xml:space="preserve">ssibility of excessive bleeding </w:t>
            </w:r>
            <w:r>
              <w:fldChar w:fldCharType="begin"/>
            </w:r>
            <w:r>
              <w:instrText xml:space="preserve"> ADDIN EN.CITE &lt;EndNote&gt;&lt;Cite&gt;&lt;Author&gt;Pastores&lt;/Author&gt;&lt;Year&gt;2018&lt;/Year&gt;&lt;RecNum&gt;59&lt;/RecNum&gt;&lt;DisplayText&gt;(Pastores &amp;amp; Hughes, 2018)&lt;/DisplayText&gt;&lt;record&gt;&lt;rec-number&gt;59&lt;/rec-number&gt;&lt;foreign-keys&gt;&lt;key app="EN" db-id="tvd2x2aeprp90te22eox9tvxfe2a0xv0tdfs" timestamp="1623373160"&gt;59&lt;/key&gt;&lt;/foreign-keys&gt;&lt;ref-type name="Web Page"&gt;12&lt;/ref-type&gt;&lt;contributors&gt;&lt;authors&gt;&lt;author&gt;Pastores, G.M.&lt;/author&gt;&lt;author&gt;Hughes, D.A.&lt;/author&gt;&lt;/authors&gt;&lt;secondary-authors&gt;&lt;author&gt;Adam, M.P.&lt;/author&gt;&lt;author&gt;Ardinger, H.H.&lt;/author&gt;&lt;author&gt;Pagon, R.A.&lt;/author&gt;&lt;/secondary-authors&gt;&lt;/contributors&gt;&lt;titles&gt;&lt;title&gt;Gaucher Disease&lt;/title&gt;&lt;secondary-title&gt;GeneReviews®&lt;/secondary-title&gt;&lt;/titles&gt;&lt;volume&gt;2020&lt;/volume&gt;&lt;number&gt;25th August&lt;/number&gt;&lt;dates&gt;&lt;year&gt;2018&lt;/year&gt;&lt;/dates&gt;&lt;pub-location&gt;Seattle&lt;/pub-location&gt;&lt;publisher&gt;University of Washington&lt;/publisher&gt;&lt;urls&gt;&lt;related-urls&gt;&lt;url&gt;https://www.ncbi.nlm.nih.gov/books/NBK1269/&lt;/url&gt;&lt;/related-urls&gt;&lt;/urls&gt;&lt;/record&gt;&lt;/Cite&gt;&lt;/EndNote&gt;</w:instrText>
            </w:r>
            <w:r>
              <w:fldChar w:fldCharType="separate"/>
            </w:r>
            <w:r>
              <w:rPr>
                <w:noProof/>
              </w:rPr>
              <w:t>(Pastores &amp; Hughes, 2018)</w:t>
            </w:r>
            <w:r>
              <w:fldChar w:fldCharType="end"/>
            </w:r>
            <w:r>
              <w:t>.</w:t>
            </w:r>
          </w:p>
        </w:tc>
        <w:tc>
          <w:tcPr>
            <w:tcW w:w="674" w:type="pct"/>
            <w:tcBorders>
              <w:top w:val="single" w:sz="4" w:space="0" w:color="auto"/>
              <w:bottom w:val="single" w:sz="4" w:space="0" w:color="auto"/>
            </w:tcBorders>
          </w:tcPr>
          <w:p w14:paraId="13120A20" w14:textId="77777777" w:rsidR="003B2EF3" w:rsidRDefault="003B2EF3" w:rsidP="00024485">
            <w:pPr>
              <w:pStyle w:val="Tabletext"/>
            </w:pPr>
            <w:r w:rsidRPr="0025628E">
              <w:rPr>
                <w:bCs/>
              </w:rPr>
              <w:lastRenderedPageBreak/>
              <w:t>Prevalence</w:t>
            </w:r>
            <w:r>
              <w:t xml:space="preserve"> in general population:</w:t>
            </w:r>
            <w:r>
              <w:br/>
              <w:t xml:space="preserve">Type 1 GD </w:t>
            </w:r>
            <w:r w:rsidRPr="000F18C3">
              <w:t>1</w:t>
            </w:r>
            <w:r>
              <w:t>:</w:t>
            </w:r>
            <w:r w:rsidRPr="000F18C3">
              <w:t>30</w:t>
            </w:r>
            <w:r>
              <w:t>,</w:t>
            </w:r>
            <w:r w:rsidRPr="000F18C3">
              <w:t xml:space="preserve">000 to </w:t>
            </w:r>
            <w:r>
              <w:br/>
            </w:r>
            <w:r w:rsidRPr="000F18C3">
              <w:t>1</w:t>
            </w:r>
            <w:r>
              <w:t>:</w:t>
            </w:r>
            <w:r w:rsidRPr="000F18C3">
              <w:t>40</w:t>
            </w:r>
            <w:r>
              <w:t>,</w:t>
            </w:r>
            <w:r w:rsidRPr="000F18C3">
              <w:t>000</w:t>
            </w:r>
            <w:r>
              <w:br/>
              <w:t>Type 2 &amp; 3 GD &lt;</w:t>
            </w:r>
            <w:r w:rsidRPr="000F18C3">
              <w:t>1</w:t>
            </w:r>
            <w:r>
              <w:t>:</w:t>
            </w:r>
            <w:r w:rsidRPr="000F18C3">
              <w:t>100</w:t>
            </w:r>
            <w:r>
              <w:t>,</w:t>
            </w:r>
            <w:r w:rsidRPr="000F18C3">
              <w:t>000</w:t>
            </w:r>
            <w:r>
              <w:t xml:space="preserve"> </w:t>
            </w:r>
            <w:r>
              <w:fldChar w:fldCharType="begin">
                <w:fldData xml:space="preserve">PEVuZE5vdGU+PENpdGU+PEF1dGhvcj5KYWZmZTwvQXV0aG9yPjxZZWFyPjIwMTk8L1llYXI+PFJl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</w:fldData>
              </w:fldChar>
            </w:r>
            <w:r>
              <w:instrText xml:space="preserve"> ADDIN EN.CITE </w:instrText>
            </w:r>
            <w:r>
              <w:fldChar w:fldCharType="begin">
                <w:fldData xml:space="preserve">PEVuZE5vdGU+PENpdGU+PEF1dGhvcj5KYWZmZTwvQXV0aG9yPjxZZWFyPjIwMTk8L1llYXI+PFJl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</w:fldData>
              </w:fldChar>
            </w:r>
            <w:r>
              <w:instrText xml:space="preserve"> ADDIN EN.CITE.DATA </w:instrText>
            </w:r>
            <w:r>
              <w:fldChar w:fldCharType="end"/>
            </w:r>
            <w:r>
              <w:fldChar w:fldCharType="separate"/>
            </w:r>
            <w:r>
              <w:rPr>
                <w:noProof/>
              </w:rPr>
              <w:t>(Jaffe et al., 2019)</w:t>
            </w:r>
            <w:r>
              <w:fldChar w:fldCharType="end"/>
            </w:r>
          </w:p>
          <w:p w14:paraId="361B1B2F" w14:textId="76291993" w:rsidR="003B2EF3" w:rsidRDefault="003B2EF3" w:rsidP="00024485">
            <w:pPr>
              <w:pStyle w:val="Tabletext"/>
            </w:pPr>
            <w:r>
              <w:t>Incidence</w:t>
            </w:r>
            <w:r w:rsidRPr="00FC4678">
              <w:t xml:space="preserve"> </w:t>
            </w:r>
            <w:r>
              <w:t xml:space="preserve">in </w:t>
            </w:r>
            <w:r w:rsidR="00666B40">
              <w:t>Ashkenazi Jewish</w:t>
            </w:r>
            <w:r w:rsidR="00F84B1C">
              <w:t xml:space="preserve"> </w:t>
            </w:r>
            <w:r>
              <w:t xml:space="preserve">population: </w:t>
            </w:r>
            <w:r>
              <w:br/>
            </w:r>
            <w:r w:rsidRPr="00FC4678">
              <w:t>1</w:t>
            </w:r>
            <w:r>
              <w:t>:</w:t>
            </w:r>
            <w:r w:rsidRPr="00FC4678">
              <w:t>850</w:t>
            </w:r>
            <w:r>
              <w:t xml:space="preserve"> </w:t>
            </w:r>
            <w:r>
              <w:fldChar w:fldCharType="begin">
                <w:fldData xml:space="preserve">PEVuZE5vdGU+PENpdGU+PEF1dGhvcj5TdGlybmVtYW5uPC9BdXRob3I+PFllYXI+MjAxNzwvWWVh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</w:fldData>
              </w:fldChar>
            </w:r>
            <w:r>
              <w:instrText xml:space="preserve"> ADDIN EN.CITE </w:instrText>
            </w:r>
            <w:r>
              <w:fldChar w:fldCharType="begin">
                <w:fldData xml:space="preserve">PEVuZE5vdGU+PENpdGU+PEF1dGhvcj5TdGlybmVtYW5uPC9BdXRob3I+PFllYXI+MjAxNzwvWWVh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</w:fldData>
              </w:fldChar>
            </w:r>
            <w:r>
              <w:instrText xml:space="preserve"> ADDIN EN.CITE.DATA </w:instrText>
            </w:r>
            <w:r>
              <w:fldChar w:fldCharType="end"/>
            </w:r>
            <w:r>
              <w:fldChar w:fldCharType="separate"/>
            </w:r>
            <w:r>
              <w:rPr>
                <w:noProof/>
              </w:rPr>
              <w:t>(Stirnemann et al., 2017)</w:t>
            </w:r>
            <w:r>
              <w:fldChar w:fldCharType="end"/>
            </w:r>
          </w:p>
          <w:p w14:paraId="48EE9E55" w14:textId="77777777" w:rsidR="003B2EF3" w:rsidRPr="00FA4A2E" w:rsidRDefault="003B2EF3" w:rsidP="00024485">
            <w:pPr>
              <w:pStyle w:val="Tabletext"/>
            </w:pPr>
            <w:r w:rsidRPr="009C6707">
              <w:rPr>
                <w:bCs/>
              </w:rPr>
              <w:lastRenderedPageBreak/>
              <w:t>Carrier frequency</w:t>
            </w:r>
            <w:r>
              <w:rPr>
                <w:bCs/>
              </w:rPr>
              <w:br/>
            </w:r>
            <w:r>
              <w:t xml:space="preserve">1:18 </w:t>
            </w:r>
            <w:r>
              <w:fldChar w:fldCharType="begin">
                <w:fldData xml:space="preserve">PEVuZE5vdGU+PENpdGU+PEF1dGhvcj5XaWxzb248L0F1dGhvcj48WWVhcj4yMDE2PC9ZZWFyPjxS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</w:fldData>
              </w:fldChar>
            </w:r>
            <w:r>
              <w:instrText xml:space="preserve"> ADDIN EN.CITE </w:instrText>
            </w:r>
            <w:r>
              <w:fldChar w:fldCharType="begin">
                <w:fldData xml:space="preserve">PEVuZE5vdGU+PENpdGU+PEF1dGhvcj5XaWxzb248L0F1dGhvcj48WWVhcj4yMDE2PC9ZZWFyPjxS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</w:fldData>
              </w:fldChar>
            </w:r>
            <w:r>
              <w:instrText xml:space="preserve"> ADDIN EN.CITE.DATA </w:instrText>
            </w:r>
            <w:r>
              <w:fldChar w:fldCharType="end"/>
            </w:r>
            <w:r>
              <w:fldChar w:fldCharType="separate"/>
            </w:r>
            <w:r>
              <w:rPr>
                <w:noProof/>
              </w:rPr>
              <w:t>(Wilson et al., 2016)</w:t>
            </w:r>
            <w:r>
              <w:fldChar w:fldCharType="end"/>
            </w:r>
          </w:p>
        </w:tc>
        <w:tc>
          <w:tcPr>
            <w:tcW w:w="1126" w:type="pct"/>
            <w:tcBorders>
              <w:top w:val="single" w:sz="4" w:space="0" w:color="auto"/>
              <w:bottom w:val="single" w:sz="4" w:space="0" w:color="auto"/>
            </w:tcBorders>
          </w:tcPr>
          <w:p w14:paraId="053D0EEE" w14:textId="77777777" w:rsidR="003B2EF3" w:rsidRDefault="003B2EF3" w:rsidP="00024485">
            <w:pPr>
              <w:pStyle w:val="Tabletext"/>
            </w:pPr>
            <w:r w:rsidRPr="006D419F">
              <w:lastRenderedPageBreak/>
              <w:t>More than 300 GBA</w:t>
            </w:r>
            <w:r>
              <w:t xml:space="preserve"> </w:t>
            </w:r>
            <w:r w:rsidRPr="006D419F">
              <w:t xml:space="preserve">mutations have been described in the </w:t>
            </w:r>
            <w:r w:rsidRPr="00D02768">
              <w:rPr>
                <w:i/>
                <w:iCs/>
              </w:rPr>
              <w:t>GBA1</w:t>
            </w:r>
            <w:r w:rsidRPr="006D419F">
              <w:t xml:space="preserve"> gene</w:t>
            </w:r>
            <w:r>
              <w:t>.</w:t>
            </w:r>
          </w:p>
          <w:p w14:paraId="12727118" w14:textId="68A15FBC" w:rsidR="003B2EF3" w:rsidRDefault="003B2EF3" w:rsidP="00024485">
            <w:pPr>
              <w:pStyle w:val="Tabletext"/>
            </w:pPr>
            <w:r>
              <w:t>4</w:t>
            </w:r>
            <w:r w:rsidRPr="004D02CF">
              <w:t xml:space="preserve"> pathogenic variants in the </w:t>
            </w:r>
            <w:r w:rsidRPr="00D02768">
              <w:rPr>
                <w:i/>
                <w:iCs/>
              </w:rPr>
              <w:t>GBA</w:t>
            </w:r>
            <w:r w:rsidRPr="004D02CF">
              <w:t xml:space="preserve"> gene account for 9</w:t>
            </w:r>
            <w:r>
              <w:t>0</w:t>
            </w:r>
            <w:r w:rsidRPr="004D02CF">
              <w:t xml:space="preserve">% of all </w:t>
            </w:r>
            <w:r w:rsidR="00666B40">
              <w:t xml:space="preserve">Ashkenazi Jewish </w:t>
            </w:r>
            <w:r w:rsidRPr="004D02CF">
              <w:t xml:space="preserve">cases </w:t>
            </w:r>
            <w:r>
              <w:t xml:space="preserve">and 50-60% </w:t>
            </w:r>
            <w:r w:rsidRPr="004D02CF">
              <w:t>of</w:t>
            </w:r>
            <w:r>
              <w:t xml:space="preserve"> cases in the general population</w:t>
            </w:r>
          </w:p>
          <w:p w14:paraId="4B6954C6" w14:textId="77777777" w:rsidR="003B2EF3" w:rsidRPr="004D02CF" w:rsidRDefault="003B2EF3" w:rsidP="00024485">
            <w:pPr>
              <w:pStyle w:val="Tabletext"/>
              <w:rPr>
                <w:bCs/>
              </w:rPr>
            </w:pPr>
            <w:r w:rsidRPr="004D02CF">
              <w:rPr>
                <w:bCs/>
              </w:rPr>
              <w:t>c.84dupG</w:t>
            </w:r>
          </w:p>
          <w:p w14:paraId="22E60C78" w14:textId="77777777" w:rsidR="003B2EF3" w:rsidRPr="004D02CF" w:rsidRDefault="003B2EF3" w:rsidP="00024485">
            <w:pPr>
              <w:pStyle w:val="Tabletext"/>
              <w:rPr>
                <w:bCs/>
              </w:rPr>
            </w:pPr>
            <w:r w:rsidRPr="004D02CF">
              <w:rPr>
                <w:bCs/>
              </w:rPr>
              <w:t>c.115+1G&gt;A</w:t>
            </w:r>
          </w:p>
          <w:p w14:paraId="6E791794" w14:textId="77777777" w:rsidR="003B2EF3" w:rsidRPr="004D02CF" w:rsidRDefault="003B2EF3" w:rsidP="00024485">
            <w:pPr>
              <w:pStyle w:val="Tabletext"/>
              <w:rPr>
                <w:bCs/>
              </w:rPr>
            </w:pPr>
            <w:proofErr w:type="gramStart"/>
            <w:r w:rsidRPr="004D02CF">
              <w:rPr>
                <w:bCs/>
              </w:rPr>
              <w:t>p.Asn</w:t>
            </w:r>
            <w:proofErr w:type="gramEnd"/>
            <w:r w:rsidRPr="004D02CF">
              <w:rPr>
                <w:bCs/>
              </w:rPr>
              <w:t>409Ser</w:t>
            </w:r>
          </w:p>
          <w:p w14:paraId="368A8D9D" w14:textId="77777777" w:rsidR="003B2EF3" w:rsidRPr="00132ECC" w:rsidRDefault="003B2EF3" w:rsidP="00024485">
            <w:pPr>
              <w:pStyle w:val="Tabletext"/>
            </w:pPr>
            <w:proofErr w:type="gramStart"/>
            <w:r w:rsidRPr="004D02CF">
              <w:rPr>
                <w:bCs/>
              </w:rPr>
              <w:t>p.Leu</w:t>
            </w:r>
            <w:proofErr w:type="gramEnd"/>
            <w:r w:rsidRPr="004D02CF">
              <w:rPr>
                <w:bCs/>
              </w:rPr>
              <w:t>483Pro</w:t>
            </w:r>
            <w:r>
              <w:rPr>
                <w:bCs/>
              </w:rPr>
              <w:t xml:space="preserve"> </w:t>
            </w:r>
            <w:r>
              <w:fldChar w:fldCharType="begin">
                <w:fldData xml:space="preserve">PEVuZE5vdGU+PENpdGU+PEF1dGhvcj5TdGlybmVtYW5uPC9BdXRob3I+PFllYXI+MjAxNzwvWWVh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</w:fldData>
              </w:fldChar>
            </w:r>
            <w:r>
              <w:instrText xml:space="preserve"> ADDIN EN.CITE </w:instrText>
            </w:r>
            <w:r>
              <w:fldChar w:fldCharType="begin">
                <w:fldData xml:space="preserve">PEVuZE5vdGU+PENpdGU+PEF1dGhvcj5TdGlybmVtYW5uPC9BdXRob3I+PFllYXI+MjAxNzwvWWVh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</w:fldData>
              </w:fldChar>
            </w:r>
            <w:r>
              <w:instrText xml:space="preserve"> ADDIN EN.CITE.DATA </w:instrText>
            </w:r>
            <w:r>
              <w:fldChar w:fldCharType="end"/>
            </w:r>
            <w:r>
              <w:fldChar w:fldCharType="separate"/>
            </w:r>
            <w:r>
              <w:rPr>
                <w:noProof/>
              </w:rPr>
              <w:t>(Stirnemann et al., 2017)</w:t>
            </w:r>
            <w:r>
              <w:fldChar w:fldCharType="end"/>
            </w:r>
          </w:p>
        </w:tc>
      </w:tr>
    </w:tbl>
    <w:p w14:paraId="4F4C6BA9" w14:textId="5ABCCA38" w:rsidR="007C3C21" w:rsidRDefault="007C3C21" w:rsidP="00681BA1">
      <w:pPr>
        <w:pStyle w:val="Tablenotes"/>
      </w:pPr>
      <w:r>
        <w:lastRenderedPageBreak/>
        <w:t>CD=</w:t>
      </w:r>
      <w:r w:rsidRPr="00F503C6">
        <w:t xml:space="preserve"> Canavan disease</w:t>
      </w:r>
      <w:r>
        <w:t>; CF=</w:t>
      </w:r>
      <w:r w:rsidRPr="00FA4A2E">
        <w:t>Cystic fibrosis</w:t>
      </w:r>
      <w:r>
        <w:t xml:space="preserve">; </w:t>
      </w:r>
      <w:r>
        <w:rPr>
          <w:lang w:val="en-US"/>
        </w:rPr>
        <w:t xml:space="preserve">CT= </w:t>
      </w:r>
      <w:proofErr w:type="spellStart"/>
      <w:r>
        <w:rPr>
          <w:lang w:val="en-US"/>
        </w:rPr>
        <w:t>Computerised</w:t>
      </w:r>
      <w:proofErr w:type="spellEnd"/>
      <w:r>
        <w:rPr>
          <w:lang w:val="en-US"/>
        </w:rPr>
        <w:t xml:space="preserve"> tomography; DPMQ= </w:t>
      </w:r>
      <w:r w:rsidRPr="00621FC6">
        <w:rPr>
          <w:lang w:val="en-US"/>
        </w:rPr>
        <w:t>Dispensed Price for Maximum Quantity</w:t>
      </w:r>
      <w:r>
        <w:rPr>
          <w:lang w:val="en-US"/>
        </w:rPr>
        <w:t>;</w:t>
      </w:r>
      <w:r w:rsidRPr="00621FC6">
        <w:rPr>
          <w:lang w:val="en-US"/>
        </w:rPr>
        <w:t xml:space="preserve"> </w:t>
      </w:r>
      <w:r>
        <w:rPr>
          <w:lang w:val="en-US"/>
        </w:rPr>
        <w:t xml:space="preserve">ECG= Electrocardiogram; EEG= Electroencephalogram; </w:t>
      </w:r>
      <w:r w:rsidRPr="000F0E66">
        <w:t>ERT</w:t>
      </w:r>
      <w:r>
        <w:t>= E</w:t>
      </w:r>
      <w:r w:rsidRPr="000F0E66">
        <w:t>nzyme replacement therapy</w:t>
      </w:r>
      <w:r>
        <w:t>;</w:t>
      </w:r>
      <w:r w:rsidRPr="000F0E66">
        <w:t xml:space="preserve"> </w:t>
      </w:r>
      <w:r w:rsidRPr="00621FC6">
        <w:t>FA</w:t>
      </w:r>
      <w:r>
        <w:t xml:space="preserve">= </w:t>
      </w:r>
      <w:r w:rsidRPr="00621FC6">
        <w:t xml:space="preserve">Fanconi </w:t>
      </w:r>
      <w:proofErr w:type="spellStart"/>
      <w:r w:rsidRPr="00621FC6">
        <w:t>anemia</w:t>
      </w:r>
      <w:proofErr w:type="spellEnd"/>
      <w:r>
        <w:t xml:space="preserve">; FD= </w:t>
      </w:r>
      <w:r w:rsidRPr="00F503C6">
        <w:t>Familial dysautonomia</w:t>
      </w:r>
      <w:r>
        <w:t xml:space="preserve">; </w:t>
      </w:r>
      <w:r w:rsidRPr="00621FC6">
        <w:t>GBA</w:t>
      </w:r>
      <w:r>
        <w:t xml:space="preserve">= </w:t>
      </w:r>
      <w:r w:rsidRPr="00621FC6">
        <w:t>beta-glucocerebrosidase</w:t>
      </w:r>
      <w:r>
        <w:t>;</w:t>
      </w:r>
      <w:r w:rsidRPr="00621FC6">
        <w:t xml:space="preserve"> </w:t>
      </w:r>
      <w:r w:rsidRPr="000C0D02">
        <w:t>G-CSF</w:t>
      </w:r>
      <w:r>
        <w:t xml:space="preserve">= </w:t>
      </w:r>
      <w:r w:rsidRPr="00621FC6">
        <w:t>Granulocyte - colony stimulating</w:t>
      </w:r>
      <w:r>
        <w:t xml:space="preserve"> factor; </w:t>
      </w:r>
      <w:r>
        <w:rPr>
          <w:lang w:val="en-US"/>
        </w:rPr>
        <w:t>GD= Gaucher Disease</w:t>
      </w:r>
      <w:r>
        <w:t>;</w:t>
      </w:r>
      <w:r w:rsidRPr="00621FC6">
        <w:t xml:space="preserve"> </w:t>
      </w:r>
      <w:r>
        <w:t xml:space="preserve">GSD1= </w:t>
      </w:r>
      <w:r w:rsidRPr="00F503C6">
        <w:t xml:space="preserve">Glycogen storage </w:t>
      </w:r>
      <w:r w:rsidR="00CB075C">
        <w:t xml:space="preserve">disease </w:t>
      </w:r>
      <w:r w:rsidRPr="00F503C6">
        <w:t>type 1</w:t>
      </w:r>
      <w:r>
        <w:t xml:space="preserve">; HPV= Human Papillomavirus; </w:t>
      </w:r>
      <w:r w:rsidRPr="000C0D02">
        <w:t>HSCT</w:t>
      </w:r>
      <w:r>
        <w:t xml:space="preserve">= </w:t>
      </w:r>
      <w:r w:rsidRPr="00621FC6">
        <w:t>Haematopoietic stem cell transplantation</w:t>
      </w:r>
      <w:r>
        <w:t>;</w:t>
      </w:r>
      <w:r w:rsidRPr="00132ECC">
        <w:t xml:space="preserve"> </w:t>
      </w:r>
      <w:r>
        <w:t xml:space="preserve">Lung Tx= Lung transplant; </w:t>
      </w:r>
      <w:r w:rsidRPr="00132ECC">
        <w:t>MLPA</w:t>
      </w:r>
      <w:r>
        <w:t xml:space="preserve">= </w:t>
      </w:r>
      <w:r w:rsidRPr="00621FC6">
        <w:t>Multiplex ligation-dependent probe amplification</w:t>
      </w:r>
      <w:r>
        <w:t xml:space="preserve">; MRI= Magnetic resonance imaging; mRNA= </w:t>
      </w:r>
      <w:r w:rsidRPr="00621FC6">
        <w:t>messenger RNA</w:t>
      </w:r>
      <w:r>
        <w:t xml:space="preserve">; </w:t>
      </w:r>
      <w:r w:rsidRPr="00621FC6">
        <w:t>NAA</w:t>
      </w:r>
      <w:r>
        <w:t>=</w:t>
      </w:r>
      <w:r w:rsidRPr="00621FC6">
        <w:t xml:space="preserve"> N-acetyl-L-aspartic acid</w:t>
      </w:r>
      <w:r>
        <w:t xml:space="preserve">; NPD= </w:t>
      </w:r>
      <w:r w:rsidRPr="00F503C6">
        <w:t>Niemann Pick disease type A</w:t>
      </w:r>
      <w:r>
        <w:t xml:space="preserve">; PBS= Pharmaceutical Benefits Scheme; </w:t>
      </w:r>
      <w:r w:rsidRPr="000F0E66">
        <w:t>SRT</w:t>
      </w:r>
      <w:r>
        <w:t xml:space="preserve">= </w:t>
      </w:r>
      <w:r w:rsidRPr="000F0E66">
        <w:t>substrate reduction</w:t>
      </w:r>
      <w:r>
        <w:t xml:space="preserve"> </w:t>
      </w:r>
      <w:r w:rsidRPr="000F0E66">
        <w:t>therapy</w:t>
      </w:r>
      <w:r>
        <w:t xml:space="preserve">; SMA= </w:t>
      </w:r>
      <w:r w:rsidRPr="00FA4A2E">
        <w:t>Spinal muscular atrophy</w:t>
      </w:r>
      <w:r>
        <w:t>; TSD=</w:t>
      </w:r>
      <w:r w:rsidRPr="004E138A">
        <w:t>Tay-Sachs disease</w:t>
      </w:r>
    </w:p>
    <w:p w14:paraId="73EEA320" w14:textId="38E1F3A2" w:rsidR="007C3C21" w:rsidRDefault="007C3C21" w:rsidP="004C266D">
      <w:pPr>
        <w:sectPr w:rsidR="007C3C21" w:rsidSect="003B2EF3">
          <w:pgSz w:w="16838" w:h="11906" w:orient="landscape"/>
          <w:pgMar w:top="1191" w:right="682" w:bottom="1134" w:left="1021" w:header="709" w:footer="709" w:gutter="0"/>
          <w:cols w:space="708"/>
          <w:docGrid w:linePitch="360"/>
        </w:sectPr>
      </w:pPr>
    </w:p>
    <w:p w14:paraId="0E38780D" w14:textId="77777777" w:rsidR="007A66C8" w:rsidRPr="008F1532" w:rsidRDefault="007A66C8" w:rsidP="00713728">
      <w:pPr>
        <w:pStyle w:val="Heading3"/>
      </w:pPr>
      <w:r w:rsidRPr="008F1532">
        <w:lastRenderedPageBreak/>
        <w:t>Intervention</w:t>
      </w:r>
    </w:p>
    <w:p w14:paraId="3D77801E" w14:textId="67985085" w:rsidR="00D10638" w:rsidRDefault="00AC6893" w:rsidP="003358A6">
      <w:r w:rsidRPr="002F1C7A">
        <w:rPr>
          <w:rFonts w:asciiTheme="minorHAnsi" w:hAnsiTheme="minorHAnsi" w:cstheme="minorHAnsi"/>
          <w:i/>
        </w:rPr>
        <w:t>PASC agreed that the proposed intervention will be an in vitro testing panel to identify the carriers of pathogenic or likely pathogenic genetic variants associated with nine severe monogenic disorders</w:t>
      </w:r>
      <w:r>
        <w:rPr>
          <w:rFonts w:asciiTheme="minorHAnsi" w:hAnsiTheme="minorHAnsi" w:cstheme="minorHAnsi"/>
          <w:i/>
        </w:rPr>
        <w:t xml:space="preserve"> for which the Ashkenazi Jewish population are at increased risk</w:t>
      </w:r>
      <w:r w:rsidRPr="002F1C7A">
        <w:rPr>
          <w:rFonts w:asciiTheme="minorHAnsi" w:hAnsiTheme="minorHAnsi" w:cstheme="minorHAnsi"/>
          <w:i/>
        </w:rPr>
        <w:t xml:space="preserve">. The gene panel will comprise </w:t>
      </w:r>
      <w:r w:rsidRPr="001C3AA1">
        <w:rPr>
          <w:rFonts w:asciiTheme="minorHAnsi" w:hAnsiTheme="minorHAnsi" w:cstheme="minorHAnsi"/>
          <w:iCs/>
        </w:rPr>
        <w:t xml:space="preserve">HEXA, ASPA, ELP1, MCOLN1, G6PC1 and SLC37A4, FANCA </w:t>
      </w:r>
      <w:r w:rsidRPr="001F6806">
        <w:rPr>
          <w:rFonts w:asciiTheme="minorHAnsi" w:hAnsiTheme="minorHAnsi" w:cstheme="minorHAnsi"/>
          <w:i/>
        </w:rPr>
        <w:t>and</w:t>
      </w:r>
      <w:r w:rsidRPr="001C3AA1">
        <w:rPr>
          <w:rFonts w:asciiTheme="minorHAnsi" w:hAnsiTheme="minorHAnsi" w:cstheme="minorHAnsi"/>
          <w:iCs/>
        </w:rPr>
        <w:t xml:space="preserve"> FANCC </w:t>
      </w:r>
      <w:r w:rsidRPr="001F6806">
        <w:rPr>
          <w:rFonts w:asciiTheme="minorHAnsi" w:hAnsiTheme="minorHAnsi" w:cstheme="minorHAnsi"/>
          <w:i/>
        </w:rPr>
        <w:t>and</w:t>
      </w:r>
      <w:r w:rsidRPr="001C3AA1">
        <w:rPr>
          <w:rFonts w:asciiTheme="minorHAnsi" w:hAnsiTheme="minorHAnsi" w:cstheme="minorHAnsi"/>
          <w:iCs/>
        </w:rPr>
        <w:t xml:space="preserve"> FANCG, GBA, SMPD1, BLM</w:t>
      </w:r>
      <w:r w:rsidRPr="002F1C7A">
        <w:rPr>
          <w:rFonts w:asciiTheme="minorHAnsi" w:hAnsiTheme="minorHAnsi" w:cstheme="minorHAnsi"/>
          <w:i/>
        </w:rPr>
        <w:t xml:space="preserve"> </w:t>
      </w:r>
      <w:r>
        <w:rPr>
          <w:rFonts w:asciiTheme="minorHAnsi" w:hAnsiTheme="minorHAnsi" w:cstheme="minorHAnsi"/>
          <w:i/>
        </w:rPr>
        <w:t xml:space="preserve">genes, </w:t>
      </w:r>
      <w:r w:rsidRPr="002F1C7A">
        <w:rPr>
          <w:rFonts w:asciiTheme="minorHAnsi" w:hAnsiTheme="minorHAnsi" w:cstheme="minorHAnsi"/>
          <w:i/>
        </w:rPr>
        <w:t>that cause</w:t>
      </w:r>
      <w:r>
        <w:rPr>
          <w:rFonts w:asciiTheme="minorHAnsi" w:hAnsiTheme="minorHAnsi" w:cstheme="minorHAnsi"/>
          <w:i/>
        </w:rPr>
        <w:t xml:space="preserve"> </w:t>
      </w:r>
      <w:r w:rsidRPr="002F1C7A">
        <w:rPr>
          <w:rFonts w:asciiTheme="minorHAnsi" w:hAnsiTheme="minorHAnsi" w:cstheme="minorHAnsi"/>
          <w:i/>
        </w:rPr>
        <w:t xml:space="preserve">TSD, CD, FD, MLD, GSD1, FA, GD, </w:t>
      </w:r>
      <w:proofErr w:type="gramStart"/>
      <w:r w:rsidRPr="002F1C7A">
        <w:rPr>
          <w:rFonts w:asciiTheme="minorHAnsi" w:hAnsiTheme="minorHAnsi" w:cstheme="minorHAnsi"/>
          <w:i/>
        </w:rPr>
        <w:t>NPD</w:t>
      </w:r>
      <w:proofErr w:type="gramEnd"/>
      <w:r w:rsidRPr="002F1C7A">
        <w:rPr>
          <w:rFonts w:asciiTheme="minorHAnsi" w:hAnsiTheme="minorHAnsi" w:cstheme="minorHAnsi"/>
          <w:i/>
        </w:rPr>
        <w:t xml:space="preserve"> and BS, respectively.</w:t>
      </w:r>
      <w:r>
        <w:rPr>
          <w:rFonts w:asciiTheme="minorHAnsi" w:hAnsiTheme="minorHAnsi" w:cstheme="minorHAnsi"/>
          <w:i/>
        </w:rPr>
        <w:t xml:space="preserve"> </w:t>
      </w:r>
      <w:r w:rsidRPr="003F3121">
        <w:rPr>
          <w:rFonts w:asciiTheme="minorHAnsi" w:hAnsiTheme="minorHAnsi" w:cstheme="minorHAnsi"/>
          <w:i/>
        </w:rPr>
        <w:t>Test</w:t>
      </w:r>
      <w:r>
        <w:rPr>
          <w:rFonts w:asciiTheme="minorHAnsi" w:hAnsiTheme="minorHAnsi" w:cstheme="minorHAnsi"/>
          <w:i/>
        </w:rPr>
        <w:t>ing</w:t>
      </w:r>
      <w:r w:rsidRPr="003F3121">
        <w:rPr>
          <w:rFonts w:asciiTheme="minorHAnsi" w:hAnsiTheme="minorHAnsi" w:cstheme="minorHAnsi"/>
          <w:i/>
        </w:rPr>
        <w:t xml:space="preserve"> in practice will also include </w:t>
      </w:r>
      <w:r w:rsidRPr="001C3AA1">
        <w:rPr>
          <w:rFonts w:asciiTheme="minorHAnsi" w:hAnsiTheme="minorHAnsi" w:cstheme="minorHAnsi"/>
          <w:iCs/>
        </w:rPr>
        <w:t>CFTR</w:t>
      </w:r>
      <w:r w:rsidRPr="003F3121">
        <w:rPr>
          <w:rFonts w:asciiTheme="minorHAnsi" w:hAnsiTheme="minorHAnsi" w:cstheme="minorHAnsi"/>
          <w:i/>
        </w:rPr>
        <w:t xml:space="preserve">, </w:t>
      </w:r>
      <w:r w:rsidRPr="001C3AA1">
        <w:rPr>
          <w:rFonts w:asciiTheme="minorHAnsi" w:hAnsiTheme="minorHAnsi" w:cstheme="minorHAnsi"/>
          <w:iCs/>
        </w:rPr>
        <w:t>SMN1</w:t>
      </w:r>
      <w:r w:rsidRPr="003F3121">
        <w:rPr>
          <w:rFonts w:asciiTheme="minorHAnsi" w:hAnsiTheme="minorHAnsi" w:cstheme="minorHAnsi"/>
          <w:i/>
        </w:rPr>
        <w:t xml:space="preserve"> and </w:t>
      </w:r>
      <w:r w:rsidRPr="001C3AA1">
        <w:rPr>
          <w:rFonts w:asciiTheme="minorHAnsi" w:hAnsiTheme="minorHAnsi" w:cstheme="minorHAnsi"/>
          <w:iCs/>
        </w:rPr>
        <w:t>FMR1</w:t>
      </w:r>
      <w:r w:rsidRPr="003F3121">
        <w:rPr>
          <w:rFonts w:asciiTheme="minorHAnsi" w:hAnsiTheme="minorHAnsi" w:cstheme="minorHAnsi"/>
          <w:i/>
        </w:rPr>
        <w:t xml:space="preserve">, however these are not included in the </w:t>
      </w:r>
      <w:r>
        <w:rPr>
          <w:rFonts w:asciiTheme="minorHAnsi" w:hAnsiTheme="minorHAnsi" w:cstheme="minorHAnsi"/>
          <w:i/>
        </w:rPr>
        <w:t xml:space="preserve">panel </w:t>
      </w:r>
      <w:r w:rsidRPr="003F3121">
        <w:rPr>
          <w:rFonts w:asciiTheme="minorHAnsi" w:hAnsiTheme="minorHAnsi" w:cstheme="minorHAnsi"/>
          <w:i/>
        </w:rPr>
        <w:t>intervention for assessment as they have already been supported by MSAC</w:t>
      </w:r>
      <w:r>
        <w:rPr>
          <w:rFonts w:asciiTheme="minorHAnsi" w:hAnsiTheme="minorHAnsi" w:cstheme="minorHAnsi"/>
          <w:i/>
        </w:rPr>
        <w:t xml:space="preserve">. </w:t>
      </w:r>
      <w:r w:rsidR="00EE65D2" w:rsidRPr="002F1C7A">
        <w:rPr>
          <w:rFonts w:asciiTheme="minorHAnsi" w:hAnsiTheme="minorHAnsi" w:cstheme="minorHAnsi"/>
          <w:i/>
        </w:rPr>
        <w:t>Often the technologies used for such testing are next generation DNA sequencing (NGS) methodologies</w:t>
      </w:r>
      <w:r w:rsidR="00EE65D2">
        <w:t>.</w:t>
      </w:r>
      <w:r w:rsidR="00D10638">
        <w:t xml:space="preserve"> </w:t>
      </w:r>
      <w:r w:rsidR="00D10638" w:rsidRPr="00EE65D2">
        <w:rPr>
          <w:i/>
          <w:iCs/>
        </w:rPr>
        <w:t xml:space="preserve">PASC agreed with the applicant’s suggestion that the technology used will remain </w:t>
      </w:r>
      <w:r w:rsidR="0020327D" w:rsidRPr="00EE65D2">
        <w:rPr>
          <w:i/>
          <w:iCs/>
        </w:rPr>
        <w:t>agnostic and</w:t>
      </w:r>
      <w:r w:rsidR="00D10638" w:rsidRPr="00EE65D2">
        <w:rPr>
          <w:i/>
          <w:iCs/>
        </w:rPr>
        <w:t xml:space="preserve"> will be up to the individual pathology laboratory to decide which method they would use</w:t>
      </w:r>
      <w:r w:rsidR="00D10638" w:rsidRPr="00D10638">
        <w:t>.</w:t>
      </w:r>
    </w:p>
    <w:p w14:paraId="2836D9A1" w14:textId="6BF8260C" w:rsidR="00B1597A" w:rsidRPr="004D6E95" w:rsidRDefault="00B1597A" w:rsidP="004D6E95">
      <w:pPr>
        <w:rPr>
          <w:rFonts w:asciiTheme="minorHAnsi" w:hAnsiTheme="minorHAnsi" w:cstheme="minorHAnsi"/>
          <w:i/>
        </w:rPr>
      </w:pPr>
      <w:r w:rsidRPr="002F1C7A">
        <w:rPr>
          <w:rFonts w:asciiTheme="minorHAnsi" w:hAnsiTheme="minorHAnsi" w:cstheme="minorHAnsi"/>
          <w:i/>
        </w:rPr>
        <w:t>PASC considered limiting the intervention to the nine severe monogenic disorders described previously as highly prevalent in the Ashkenazi Jewish population in Australia, as opposed to testing for a broader panel of genes, noting assessment of gene panels for other higher risk ethnicities may not be practicable. PASC suggested the applicant should revisit this issue in its revised PICO, to be submitted to PASC out of session.</w:t>
      </w:r>
      <w:r>
        <w:rPr>
          <w:rFonts w:asciiTheme="minorHAnsi" w:hAnsiTheme="minorHAnsi" w:cstheme="minorHAnsi"/>
          <w:i/>
        </w:rPr>
        <w:t xml:space="preserve"> At the post-PASC meeting, the applicant agreed this</w:t>
      </w:r>
      <w:r w:rsidRPr="004D6E95">
        <w:rPr>
          <w:rFonts w:asciiTheme="minorHAnsi" w:hAnsiTheme="minorHAnsi" w:cstheme="minorHAnsi"/>
          <w:i/>
        </w:rPr>
        <w:t xml:space="preserve"> application is to be restricted to the Ashkenazi Jewish population (though other ethnicities that confer a &gt;10% personal risk of being a carrier for specific gene variants may be the subject of future applications).</w:t>
      </w:r>
    </w:p>
    <w:p w14:paraId="5417D76F" w14:textId="02EF5165" w:rsidR="007C3C21" w:rsidRDefault="007C3C21" w:rsidP="003358A6">
      <w:r>
        <w:t xml:space="preserve">The links between the pathogenic variants of these genes and their respective diseases are well established in literature. However, evidence supporting the downstream improvements among the offspring of the carriers of these genes is required. </w:t>
      </w:r>
      <w:r w:rsidR="00B02BB0">
        <w:t>Further, identifying the carrier status of the individuals can help couples make informed reproductive decisions. Such informed choice may not be possible in absence of such testing. Finally, t</w:t>
      </w:r>
      <w:r>
        <w:t xml:space="preserve">here is evidence that </w:t>
      </w:r>
      <w:r w:rsidR="00A16B90">
        <w:t xml:space="preserve">carrier </w:t>
      </w:r>
      <w:r w:rsidR="00024485">
        <w:t xml:space="preserve">testing </w:t>
      </w:r>
      <w:r w:rsidR="0075241A">
        <w:t xml:space="preserve">in </w:t>
      </w:r>
      <w:r>
        <w:t xml:space="preserve">the </w:t>
      </w:r>
      <w:r w:rsidR="00666B40">
        <w:t xml:space="preserve">Ashkenazi Jewish </w:t>
      </w:r>
      <w:r>
        <w:t xml:space="preserve">population preconceptionally and antenatally results in fewer children born with the disorders </w:t>
      </w:r>
      <w:r w:rsidR="00A16B90">
        <w:t>tested for</w:t>
      </w:r>
      <w:r>
        <w:t>.</w:t>
      </w:r>
    </w:p>
    <w:p w14:paraId="31B09897" w14:textId="5689076F" w:rsidR="007C3C21" w:rsidRDefault="00EA7A49" w:rsidP="003358A6">
      <w:r>
        <w:t>It is noted that t</w:t>
      </w:r>
      <w:r w:rsidR="007C3C21">
        <w:t>he prevalence</w:t>
      </w:r>
      <w:r w:rsidR="009E7EF5">
        <w:t xml:space="preserve"> of variants in the genes</w:t>
      </w:r>
      <w:r w:rsidR="007C3C21">
        <w:t xml:space="preserve"> </w:t>
      </w:r>
      <w:r>
        <w:t xml:space="preserve">other than the </w:t>
      </w:r>
      <w:r w:rsidRPr="00EA7A49">
        <w:rPr>
          <w:i/>
          <w:iCs/>
        </w:rPr>
        <w:t>HEXA</w:t>
      </w:r>
      <w:r>
        <w:t xml:space="preserve"> </w:t>
      </w:r>
      <w:r w:rsidR="007C3C21">
        <w:t xml:space="preserve">is much lower </w:t>
      </w:r>
      <w:r w:rsidR="007C3C21" w:rsidRPr="00384738">
        <w:t xml:space="preserve">in the general as well as </w:t>
      </w:r>
      <w:r w:rsidR="00666B40">
        <w:t>Ashkenazi Jewish</w:t>
      </w:r>
      <w:r w:rsidR="00E90162">
        <w:t xml:space="preserve"> </w:t>
      </w:r>
      <w:r w:rsidR="007C3C21" w:rsidRPr="00384738">
        <w:t>population</w:t>
      </w:r>
      <w:r>
        <w:t xml:space="preserve">, compared with </w:t>
      </w:r>
      <w:r w:rsidRPr="00EA7A49">
        <w:rPr>
          <w:i/>
          <w:iCs/>
        </w:rPr>
        <w:t>HEXA</w:t>
      </w:r>
      <w:r w:rsidR="007C3C21">
        <w:t xml:space="preserve">. The inclusion of these additional genes on the panel </w:t>
      </w:r>
      <w:r w:rsidR="009E7EF5">
        <w:t xml:space="preserve">is </w:t>
      </w:r>
      <w:r w:rsidR="007C3C21">
        <w:t xml:space="preserve">not expected to increase the utilisation of the panel as they would only be tested in </w:t>
      </w:r>
      <w:r w:rsidR="00FD4D72">
        <w:t xml:space="preserve">individuals </w:t>
      </w:r>
      <w:r w:rsidR="007C3C21">
        <w:t xml:space="preserve">with a risk of &gt;10% of being a carrier based on their hereditary predisposition. </w:t>
      </w:r>
      <w:r w:rsidR="007C3C21" w:rsidRPr="00FD4D72">
        <w:t xml:space="preserve">The management of </w:t>
      </w:r>
      <w:r w:rsidR="00985B68" w:rsidRPr="00FD4D72">
        <w:t xml:space="preserve">individuals </w:t>
      </w:r>
      <w:r w:rsidR="007C3C21" w:rsidRPr="00FD4D72">
        <w:t xml:space="preserve">carrying </w:t>
      </w:r>
      <w:r w:rsidR="009E7EF5">
        <w:t xml:space="preserve">variants in </w:t>
      </w:r>
      <w:r w:rsidR="007C3C21" w:rsidRPr="00FD4D72">
        <w:t xml:space="preserve">the </w:t>
      </w:r>
      <w:r w:rsidR="00FD4D72" w:rsidRPr="00FD4D72">
        <w:t xml:space="preserve">facilitated </w:t>
      </w:r>
      <w:r w:rsidR="007C3C21" w:rsidRPr="00FD4D72">
        <w:t xml:space="preserve">genes is unlikely to be different from those carrying </w:t>
      </w:r>
      <w:r w:rsidR="007C3C21" w:rsidRPr="001C3AA1">
        <w:rPr>
          <w:i/>
          <w:iCs/>
        </w:rPr>
        <w:t>HEXA</w:t>
      </w:r>
      <w:r w:rsidR="00E90162">
        <w:t xml:space="preserve"> </w:t>
      </w:r>
      <w:r w:rsidR="007C3C21" w:rsidRPr="00E90162">
        <w:t>and</w:t>
      </w:r>
      <w:r w:rsidR="007C3C21" w:rsidRPr="00FD4D72">
        <w:t xml:space="preserve"> hence the downstream costs and consequences are likely to be the same. </w:t>
      </w:r>
    </w:p>
    <w:p w14:paraId="74CA2484" w14:textId="6CC44D18" w:rsidR="00EA7A49" w:rsidRPr="009D4644" w:rsidRDefault="00EA7A49" w:rsidP="003358A6">
      <w:pPr>
        <w:rPr>
          <w:i/>
          <w:iCs/>
        </w:rPr>
      </w:pPr>
      <w:r w:rsidRPr="009D4644">
        <w:rPr>
          <w:i/>
          <w:iCs/>
        </w:rPr>
        <w:t xml:space="preserve">PASC agreed that the definition of downstream costs be changed to include the </w:t>
      </w:r>
      <w:r w:rsidR="00D3682B" w:rsidRPr="009D4644">
        <w:rPr>
          <w:i/>
          <w:iCs/>
        </w:rPr>
        <w:t>costs for caring for a child with a severe disorder in addition to the previously proposed definition that only included costs and resource use up to the possible birth of a child, or the management to avoid a birth.</w:t>
      </w:r>
    </w:p>
    <w:p w14:paraId="1E666925" w14:textId="33316890" w:rsidR="009E7EF5" w:rsidRPr="009E7EF5" w:rsidRDefault="007C3C21" w:rsidP="003358A6">
      <w:r>
        <w:t xml:space="preserve">Genetic carrier testing for CF is currently available through the MBS under certain circumstances (MBS items 73345, 73346, 73347, 73349). Additionally, in July 2020 the MSAC supported public funding for reproductive carrier testing to detect CF, SMA and FXS for pregnant women, women planning pregnancy or partners of women who are identified as carriers. </w:t>
      </w:r>
      <w:r w:rsidR="00DC42AD">
        <w:t>If supported by Government and listed on the MBS, t</w:t>
      </w:r>
      <w:r w:rsidR="009E7EF5" w:rsidRPr="009E7EF5">
        <w:t xml:space="preserve">his testing </w:t>
      </w:r>
      <w:r w:rsidR="00682409">
        <w:t>will be</w:t>
      </w:r>
      <w:r w:rsidR="009E7EF5" w:rsidRPr="009E7EF5">
        <w:t xml:space="preserve"> available to all couples</w:t>
      </w:r>
      <w:r w:rsidR="00DC42AD">
        <w:t xml:space="preserve"> planning pregnancy</w:t>
      </w:r>
      <w:r w:rsidR="009E7EF5">
        <w:t>,</w:t>
      </w:r>
      <w:r w:rsidR="009E7EF5" w:rsidRPr="009E7EF5">
        <w:t xml:space="preserve"> </w:t>
      </w:r>
      <w:r w:rsidR="009E7EF5">
        <w:t>without a</w:t>
      </w:r>
      <w:r w:rsidR="009E7EF5" w:rsidRPr="009E7EF5">
        <w:t xml:space="preserve"> restriction on &gt;10% </w:t>
      </w:r>
      <w:r w:rsidR="00414B39">
        <w:t xml:space="preserve">a priori </w:t>
      </w:r>
      <w:r w:rsidR="009E7EF5" w:rsidRPr="009E7EF5">
        <w:t>risk of being a carrier</w:t>
      </w:r>
      <w:r w:rsidR="009E7EF5">
        <w:t>.</w:t>
      </w:r>
    </w:p>
    <w:p w14:paraId="26819A01" w14:textId="445E42A2" w:rsidR="007C3C21" w:rsidRDefault="008F63E3" w:rsidP="00E1397A">
      <w:r>
        <w:lastRenderedPageBreak/>
        <w:t>Biallelic variants in t</w:t>
      </w:r>
      <w:r w:rsidR="00D3682B">
        <w:t>he</w:t>
      </w:r>
      <w:r w:rsidR="00E1397A">
        <w:t xml:space="preserve"> </w:t>
      </w:r>
      <w:r>
        <w:t xml:space="preserve">autosomal recessive </w:t>
      </w:r>
      <w:r w:rsidR="00E1397A">
        <w:rPr>
          <w:i/>
          <w:iCs/>
        </w:rPr>
        <w:t>HEXA</w:t>
      </w:r>
      <w:r>
        <w:t xml:space="preserve"> gene</w:t>
      </w:r>
      <w:r w:rsidR="00E1397A">
        <w:t xml:space="preserve"> give rise to TSD</w:t>
      </w:r>
      <w:r w:rsidR="00863D62">
        <w:t xml:space="preserve">, </w:t>
      </w:r>
      <w:r w:rsidR="007C3C21">
        <w:t>an autosomal recessive monogenic disease that t</w:t>
      </w:r>
      <w:r w:rsidR="007C3C21" w:rsidRPr="004E138A">
        <w:t xml:space="preserve">ypically appears in infants aged </w:t>
      </w:r>
      <w:r w:rsidR="007C3EAF">
        <w:t>three to six</w:t>
      </w:r>
      <w:r w:rsidR="007C3C21" w:rsidRPr="004E138A">
        <w:t xml:space="preserve"> months, when normal development slows, and muscles used for movement weaken, resulting in a loss of motor skills such as turning over, sitting, and crawling</w:t>
      </w:r>
      <w:r w:rsidR="007C3C21">
        <w:t>. TSD</w:t>
      </w:r>
      <w:r w:rsidR="007C3C21" w:rsidRPr="00AC1483">
        <w:t xml:space="preserve"> results in </w:t>
      </w:r>
      <w:r w:rsidR="007C3C21" w:rsidRPr="004E138A">
        <w:t>progressive damage to neurons within the brain and spinal cord</w:t>
      </w:r>
      <w:r w:rsidR="007C3C21" w:rsidRPr="00AC1483">
        <w:t>.</w:t>
      </w:r>
    </w:p>
    <w:p w14:paraId="54FDCD1D" w14:textId="09851BDB" w:rsidR="007C3C21" w:rsidRDefault="007C3C21" w:rsidP="00E1397A">
      <w:r>
        <w:t xml:space="preserve">Among the </w:t>
      </w:r>
      <w:r w:rsidR="00633C05">
        <w:t>Ashkenazi Jewish</w:t>
      </w:r>
      <w:r>
        <w:t xml:space="preserve"> population, approximately one in 3,900 babies are born with TSD </w:t>
      </w:r>
      <w:r>
        <w:fldChar w:fldCharType="begin">
          <w:fldData xml:space="preserve">PEVuZE5vdGU+PENpdGU+PEF1dGhvcj5MZXc8L0F1dGhvcj48WWVhcj4yMDEyPC9ZZWFyPjxSZWNO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</w:fldData>
        </w:fldChar>
      </w:r>
      <w:r>
        <w:instrText xml:space="preserve"> ADDIN EN.CITE </w:instrText>
      </w:r>
      <w:r>
        <w:fldChar w:fldCharType="begin">
          <w:fldData xml:space="preserve">PEVuZE5vdGU+PENpdGU+PEF1dGhvcj5MZXc8L0F1dGhvcj48WWVhcj4yMDEyPC9ZZWFyPjxSZWNO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</w:fldData>
        </w:fldChar>
      </w:r>
      <w:r>
        <w:instrText xml:space="preserve"> ADDIN EN.CITE.DATA </w:instrText>
      </w:r>
      <w:r>
        <w:fldChar w:fldCharType="end"/>
      </w:r>
      <w:r>
        <w:fldChar w:fldCharType="separate"/>
      </w:r>
      <w:r>
        <w:rPr>
          <w:noProof/>
        </w:rPr>
        <w:t>(Lew et al., 2012)</w:t>
      </w:r>
      <w:r>
        <w:fldChar w:fldCharType="end"/>
      </w:r>
      <w:r>
        <w:t xml:space="preserve">, with one in 25 people being carriers of </w:t>
      </w:r>
      <w:r w:rsidR="00020846">
        <w:t xml:space="preserve">a </w:t>
      </w:r>
      <w:r w:rsidR="0004535A">
        <w:t xml:space="preserve">pathogenic </w:t>
      </w:r>
      <w:r w:rsidRPr="007D5EDC">
        <w:rPr>
          <w:i/>
          <w:iCs/>
        </w:rPr>
        <w:t>HEXA</w:t>
      </w:r>
      <w:r>
        <w:t xml:space="preserve"> gene</w:t>
      </w:r>
      <w:r w:rsidR="0004535A">
        <w:t xml:space="preserve"> variant</w:t>
      </w:r>
      <w:r>
        <w:t xml:space="preserve"> </w:t>
      </w:r>
      <w:r>
        <w:fldChar w:fldCharType="begin"/>
      </w:r>
      <w:r>
        <w:instrText xml:space="preserve"> ADDIN EN.CITE &lt;EndNote&gt;&lt;Cite&gt;&lt;Author&gt;HGSA&lt;/Author&gt;&lt;Year&gt;2015&lt;/Year&gt;&lt;RecNum&gt;4&lt;/RecNum&gt;&lt;DisplayText&gt;(HGSA, 2015)&lt;/DisplayText&gt;&lt;record&gt;&lt;rec-number&gt;4&lt;/rec-number&gt;&lt;foreign-keys&gt;&lt;key app="EN" db-id="tvd2x2aeprp90te22eox9tvxfe2a0xv0tdfs" timestamp="1623373157"&gt;4&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fldChar w:fldCharType="separate"/>
      </w:r>
      <w:r>
        <w:rPr>
          <w:noProof/>
        </w:rPr>
        <w:t>(HGSA, 2015)</w:t>
      </w:r>
      <w:r>
        <w:fldChar w:fldCharType="end"/>
      </w:r>
      <w:r>
        <w:t xml:space="preserve">. The disease is rarer in the general Australian population with a carrier frequency of one in 250 </w:t>
      </w:r>
      <w:r>
        <w:fldChar w:fldCharType="begin"/>
      </w:r>
      <w:r>
        <w:instrText xml:space="preserve"> ADDIN EN.CITE &lt;EndNote&gt;&lt;Cite&gt;&lt;Author&gt;HGSA&lt;/Author&gt;&lt;Year&gt;2015&lt;/Year&gt;&lt;RecNum&gt;4&lt;/RecNum&gt;&lt;DisplayText&gt;(HGSA, 2015)&lt;/DisplayText&gt;&lt;record&gt;&lt;rec-number&gt;4&lt;/rec-number&gt;&lt;foreign-keys&gt;&lt;key app="EN" db-id="tvd2x2aeprp90te22eox9tvxfe2a0xv0tdfs" timestamp="1623373157"&gt;4&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fldChar w:fldCharType="separate"/>
      </w:r>
      <w:r>
        <w:rPr>
          <w:noProof/>
        </w:rPr>
        <w:t>(HGSA, 2015)</w:t>
      </w:r>
      <w:r>
        <w:fldChar w:fldCharType="end"/>
      </w:r>
      <w:r>
        <w:t xml:space="preserve">. Based on an estimate of 1,224 births among </w:t>
      </w:r>
      <w:r w:rsidR="00633C05">
        <w:t>Ashkenazi Jewish</w:t>
      </w:r>
      <w:r>
        <w:t xml:space="preserve"> population in 2016 </w:t>
      </w:r>
      <w:r>
        <w:fldChar w:fldCharType="begin"/>
      </w:r>
      <w:r>
        <w:instrText xml:space="preserve"> ADDIN EN.CITE &lt;EndNote&gt;&lt;Cite&gt;&lt;Author&gt;Graham&lt;/Author&gt;&lt;Year&gt;2019&lt;/Year&gt;&lt;RecNum&gt;71&lt;/RecNum&gt;&lt;DisplayText&gt;(Graham &amp;amp; Narunsky, 2019)&lt;/DisplayText&gt;&lt;record&gt;&lt;rec-number&gt;71&lt;/rec-number&gt;&lt;foreign-keys&gt;&lt;key app="EN" db-id="tvd2x2aeprp90te22eox9tvxfe2a0xv0tdfs" timestamp="1623373160"&gt;71&lt;/key&gt;&lt;/foreign-keys&gt;&lt;ref-type name="Report"&gt;27&lt;/ref-type&gt;&lt;contributors&gt;&lt;authors&gt;&lt;author&gt;Graham, D.&lt;/author&gt;&lt;author&gt;Narunsky, L.&lt;/author&gt;&lt;/authors&gt;&lt;tertiary-authors&gt;&lt;author&gt;Jewish Community Appeal (JCA)&lt;/author&gt;&lt;/tertiary-authors&gt;&lt;/contributors&gt;&lt;titles&gt;&lt;title&gt;The Jewish population of Australia- Key findings from the 2016 census&lt;/title&gt;&lt;/titles&gt;&lt;dates&gt;&lt;year&gt;2019&lt;/year&gt;&lt;/dates&gt;&lt;pub-location&gt;Sydney, Australia&lt;/pub-location&gt;&lt;publisher&gt;Monash University&amp;apos;s Australian Centre for Jewish Civilisation- Jewish Community Appeal&lt;/publisher&gt;&lt;urls&gt;&lt;related-urls&gt;&lt;url&gt;https://jca.org.au/wp-content/uploads/2020/06/Census-Report-2016-1.1.pdf&lt;/url&gt;&lt;/related-urls&gt;&lt;/urls&gt;&lt;access-date&gt;2 July 2021&lt;/access-date&gt;&lt;/record&gt;&lt;/Cite&gt;&lt;/EndNote&gt;</w:instrText>
      </w:r>
      <w:r>
        <w:fldChar w:fldCharType="separate"/>
      </w:r>
      <w:r>
        <w:rPr>
          <w:noProof/>
        </w:rPr>
        <w:t>(Graham &amp; Narunsky, 2019)</w:t>
      </w:r>
      <w:r>
        <w:fldChar w:fldCharType="end"/>
      </w:r>
      <w:r>
        <w:t xml:space="preserve">, approximately one baby in three years will be born with TSD among the </w:t>
      </w:r>
      <w:r w:rsidR="00633C05">
        <w:t>Ashkenazi Jewish</w:t>
      </w:r>
      <w:r>
        <w:t xml:space="preserve"> population in Australia. Based on the 2016 census of the total Jewish population of 117,903 in Australia </w:t>
      </w:r>
      <w:r>
        <w:fldChar w:fldCharType="begin"/>
      </w:r>
      <w:r>
        <w:instrText xml:space="preserve"> ADDIN EN.CITE &lt;EndNote&gt;&lt;Cite&gt;&lt;Author&gt;Graham&lt;/Author&gt;&lt;Year&gt;2019&lt;/Year&gt;&lt;RecNum&gt;71&lt;/RecNum&gt;&lt;DisplayText&gt;(Graham &amp;amp; Narunsky, 2019)&lt;/DisplayText&gt;&lt;record&gt;&lt;rec-number&gt;71&lt;/rec-number&gt;&lt;foreign-keys&gt;&lt;key app="EN" db-id="tvd2x2aeprp90te22eox9tvxfe2a0xv0tdfs" timestamp="1623373160"&gt;71&lt;/key&gt;&lt;/foreign-keys&gt;&lt;ref-type name="Report"&gt;27&lt;/ref-type&gt;&lt;contributors&gt;&lt;authors&gt;&lt;author&gt;Graham, D.&lt;/author&gt;&lt;author&gt;Narunsky, L.&lt;/author&gt;&lt;/authors&gt;&lt;tertiary-authors&gt;&lt;author&gt;Jewish Community Appeal (JCA)&lt;/author&gt;&lt;/tertiary-authors&gt;&lt;/contributors&gt;&lt;titles&gt;&lt;title&gt;The Jewish population of Australia- Key findings from the 2016 census&lt;/title&gt;&lt;/titles&gt;&lt;dates&gt;&lt;year&gt;2019&lt;/year&gt;&lt;/dates&gt;&lt;pub-location&gt;Sydney, Australia&lt;/pub-location&gt;&lt;publisher&gt;Monash University&amp;apos;s Australian Centre for Jewish Civilisation- Jewish Community Appeal&lt;/publisher&gt;&lt;urls&gt;&lt;related-urls&gt;&lt;url&gt;https://jca.org.au/wp-content/uploads/2020/06/Census-Report-2016-1.1.pdf&lt;/url&gt;&lt;/related-urls&gt;&lt;/urls&gt;&lt;access-date&gt;2 July 2021&lt;/access-date&gt;&lt;/record&gt;&lt;/Cite&gt;&lt;/EndNote&gt;</w:instrText>
      </w:r>
      <w:r>
        <w:fldChar w:fldCharType="separate"/>
      </w:r>
      <w:r>
        <w:rPr>
          <w:noProof/>
        </w:rPr>
        <w:t>(Graham &amp; Narunsky, 2019)</w:t>
      </w:r>
      <w:r>
        <w:fldChar w:fldCharType="end"/>
      </w:r>
      <w:r>
        <w:t xml:space="preserve">, approximately 4,717 people are carriers of the </w:t>
      </w:r>
      <w:r w:rsidR="0004535A">
        <w:t xml:space="preserve">pathogenic </w:t>
      </w:r>
      <w:r w:rsidRPr="007D5EDC">
        <w:rPr>
          <w:i/>
          <w:iCs/>
        </w:rPr>
        <w:t>HEXA</w:t>
      </w:r>
      <w:r>
        <w:t xml:space="preserve"> </w:t>
      </w:r>
      <w:r w:rsidR="0004535A">
        <w:t>variant</w:t>
      </w:r>
      <w:r>
        <w:t>.</w:t>
      </w:r>
    </w:p>
    <w:p w14:paraId="7B33BABB" w14:textId="528A553B" w:rsidR="007C3C21" w:rsidRDefault="007C3C21" w:rsidP="007C3C21">
      <w:r>
        <w:t xml:space="preserve">As described under the ‘population’ section, the population considered for this study will be individuals of </w:t>
      </w:r>
      <w:r w:rsidR="00633C05">
        <w:t>Ashkenazi Jewish</w:t>
      </w:r>
      <w:r>
        <w:t xml:space="preserve"> </w:t>
      </w:r>
      <w:r w:rsidRPr="000949AB">
        <w:t>ancestry</w:t>
      </w:r>
      <w:r>
        <w:t xml:space="preserve"> in Australia.</w:t>
      </w:r>
      <w:r>
        <w:rPr>
          <w:rStyle w:val="FootnoteReference"/>
        </w:rPr>
        <w:footnoteReference w:id="2"/>
      </w:r>
      <w:r>
        <w:t xml:space="preserve"> A </w:t>
      </w:r>
      <w:r w:rsidRPr="000949AB">
        <w:t xml:space="preserve">small number of </w:t>
      </w:r>
      <w:r w:rsidRPr="006C1968">
        <w:t xml:space="preserve">recessive </w:t>
      </w:r>
      <w:r w:rsidRPr="009B3973">
        <w:t>genetic</w:t>
      </w:r>
      <w:r w:rsidRPr="006C1968">
        <w:t xml:space="preserve"> conditions</w:t>
      </w:r>
      <w:r>
        <w:t xml:space="preserve"> are </w:t>
      </w:r>
      <w:r w:rsidRPr="000949AB">
        <w:t xml:space="preserve">responsible for </w:t>
      </w:r>
      <w:r w:rsidRPr="0054599F">
        <w:t>significant morbidity and mortality</w:t>
      </w:r>
      <w:r>
        <w:t xml:space="preserve"> in this sub-population, with some of these conditions being almost exclusive to the </w:t>
      </w:r>
      <w:r w:rsidR="00633C05">
        <w:t xml:space="preserve">Ashkenazi Jewish </w:t>
      </w:r>
      <w:r>
        <w:t xml:space="preserve">population (e.g., </w:t>
      </w:r>
      <w:r w:rsidR="00633C05">
        <w:t>FD</w:t>
      </w:r>
      <w:r>
        <w:t xml:space="preserve">), some being more common in the </w:t>
      </w:r>
      <w:r w:rsidR="00633C05">
        <w:t>Ashkenazi Jewish</w:t>
      </w:r>
      <w:r>
        <w:t xml:space="preserve"> population (e.g</w:t>
      </w:r>
      <w:r w:rsidR="00633C05">
        <w:t>. TSD</w:t>
      </w:r>
      <w:r>
        <w:t xml:space="preserve">), and some being as common as in the general population (e.g., </w:t>
      </w:r>
      <w:r w:rsidR="00633C05">
        <w:t>CF</w:t>
      </w:r>
      <w:r>
        <w:t xml:space="preserve">) </w:t>
      </w:r>
      <w:r>
        <w:fldChar w:fldCharType="begin"/>
      </w:r>
      <w:r>
        <w:instrText xml:space="preserve"> ADDIN EN.CITE &lt;EndNote&gt;&lt;Cite&gt;&lt;Author&gt;HGSA&lt;/Author&gt;&lt;Year&gt;2015&lt;/Year&gt;&lt;RecNum&gt;4&lt;/RecNum&gt;&lt;DisplayText&gt;(HGSA, 2015)&lt;/DisplayText&gt;&lt;record&gt;&lt;rec-number&gt;4&lt;/rec-number&gt;&lt;foreign-keys&gt;&lt;key app="EN" db-id="tvd2x2aeprp90te22eox9tvxfe2a0xv0tdfs" timestamp="1623373157"&gt;4&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fldChar w:fldCharType="separate"/>
      </w:r>
      <w:r>
        <w:rPr>
          <w:noProof/>
        </w:rPr>
        <w:t>(HGSA, 2015)</w:t>
      </w:r>
      <w:r>
        <w:fldChar w:fldCharType="end"/>
      </w:r>
      <w:r>
        <w:t xml:space="preserve">. A 2013 population screening study reported that 30.2% of individuals with </w:t>
      </w:r>
      <w:r w:rsidRPr="000949AB">
        <w:t>Ashkenazi Jewish</w:t>
      </w:r>
      <w:r>
        <w:t xml:space="preserve"> ancestry were carriers for at least one condition, but 10.1% were carriers for two and 2.5% were carriers for three conditions </w:t>
      </w:r>
      <w:r>
        <w:fldChar w:fldCharType="begin">
          <w:fldData xml:space="preserve">PEVuZE5vdGU+PENpdGU+PEF1dGhvcj5MYXphcmluPC9BdXRob3I+PFllYXI+MjAxMzwvWWVhcj48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</w:fldData>
        </w:fldChar>
      </w:r>
      <w:r>
        <w:instrText xml:space="preserve"> ADDIN EN.CITE </w:instrText>
      </w:r>
      <w:r>
        <w:fldChar w:fldCharType="begin">
          <w:fldData xml:space="preserve">PEVuZE5vdGU+PENpdGU+PEF1dGhvcj5MYXphcmluPC9BdXRob3I+PFllYXI+MjAxMzwvWWVhcj48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</w:fldData>
        </w:fldChar>
      </w:r>
      <w:r>
        <w:instrText xml:space="preserve"> ADDIN EN.CITE.DATA </w:instrText>
      </w:r>
      <w:r>
        <w:fldChar w:fldCharType="end"/>
      </w:r>
      <w:r>
        <w:fldChar w:fldCharType="separate"/>
      </w:r>
      <w:r>
        <w:rPr>
          <w:noProof/>
        </w:rPr>
        <w:t>(Lazarin et al., 2013)</w:t>
      </w:r>
      <w:r>
        <w:fldChar w:fldCharType="end"/>
      </w:r>
      <w:r>
        <w:t>. Therefore, a</w:t>
      </w:r>
      <w:r w:rsidRPr="00684489">
        <w:t xml:space="preserve">lthough individual conditions may be rare in themselves, about 1 in 5 </w:t>
      </w:r>
      <w:r>
        <w:t xml:space="preserve">(20%) </w:t>
      </w:r>
      <w:r w:rsidR="00633C05">
        <w:t>Ashkenazi Jewish</w:t>
      </w:r>
      <w:r w:rsidRPr="00684489">
        <w:t xml:space="preserve"> individuals screened with a </w:t>
      </w:r>
      <w:r>
        <w:t xml:space="preserve">relatively small </w:t>
      </w:r>
      <w:r w:rsidRPr="00895570">
        <w:t>gene panel</w:t>
      </w:r>
      <w:r w:rsidRPr="00684489">
        <w:t xml:space="preserve"> will be carriers for one or more of these conditions</w:t>
      </w:r>
      <w:r>
        <w:t xml:space="preserve">, including: </w:t>
      </w:r>
      <w:r w:rsidR="00633C05">
        <w:t>TSD</w:t>
      </w:r>
      <w:r>
        <w:t xml:space="preserve"> (variants in the </w:t>
      </w:r>
      <w:r w:rsidRPr="00E9459E">
        <w:rPr>
          <w:rStyle w:val="Emphasis"/>
        </w:rPr>
        <w:t xml:space="preserve">HEXA </w:t>
      </w:r>
      <w:r w:rsidRPr="00551E57">
        <w:t>gene)</w:t>
      </w:r>
      <w:r>
        <w:rPr>
          <w:i/>
          <w:iCs/>
        </w:rPr>
        <w:t xml:space="preserve">, </w:t>
      </w:r>
      <w:r>
        <w:t>CF (</w:t>
      </w:r>
      <w:r w:rsidRPr="00E9459E">
        <w:rPr>
          <w:rStyle w:val="Emphasis"/>
        </w:rPr>
        <w:t>CFTR</w:t>
      </w:r>
      <w:r>
        <w:t xml:space="preserve">), </w:t>
      </w:r>
      <w:r w:rsidR="00633C05">
        <w:t>CD</w:t>
      </w:r>
      <w:r>
        <w:t xml:space="preserve"> (</w:t>
      </w:r>
      <w:r w:rsidRPr="00E9459E">
        <w:rPr>
          <w:rStyle w:val="Emphasis"/>
        </w:rPr>
        <w:t>ASPA</w:t>
      </w:r>
      <w:r w:rsidRPr="00191E7A">
        <w:rPr>
          <w:iCs/>
        </w:rPr>
        <w:t>)</w:t>
      </w:r>
      <w:r>
        <w:rPr>
          <w:iCs/>
        </w:rPr>
        <w:t xml:space="preserve">, </w:t>
      </w:r>
      <w:r w:rsidR="00633C05">
        <w:t>FD</w:t>
      </w:r>
      <w:r>
        <w:t xml:space="preserve"> (</w:t>
      </w:r>
      <w:r w:rsidRPr="00E9459E">
        <w:rPr>
          <w:rStyle w:val="Emphasis"/>
        </w:rPr>
        <w:t>ELP1</w:t>
      </w:r>
      <w:r>
        <w:rPr>
          <w:rStyle w:val="genesymbol"/>
        </w:rPr>
        <w:t xml:space="preserve">), </w:t>
      </w:r>
      <w:r w:rsidR="00633C05">
        <w:t>NPD</w:t>
      </w:r>
      <w:r>
        <w:t xml:space="preserve"> (</w:t>
      </w:r>
      <w:r w:rsidRPr="000D6B8A">
        <w:rPr>
          <w:i/>
          <w:iCs/>
        </w:rPr>
        <w:t>SMPD1</w:t>
      </w:r>
      <w:r w:rsidRPr="00191E7A">
        <w:rPr>
          <w:iCs/>
        </w:rPr>
        <w:t>)</w:t>
      </w:r>
      <w:r>
        <w:rPr>
          <w:iCs/>
        </w:rPr>
        <w:t xml:space="preserve">, </w:t>
      </w:r>
      <w:r w:rsidR="00D867FB">
        <w:t>BS</w:t>
      </w:r>
      <w:r>
        <w:t xml:space="preserve"> (</w:t>
      </w:r>
      <w:r w:rsidR="00FC7F18">
        <w:rPr>
          <w:rStyle w:val="Emphasis"/>
        </w:rPr>
        <w:t>BLM</w:t>
      </w:r>
      <w:r w:rsidRPr="00191E7A">
        <w:rPr>
          <w:iCs/>
        </w:rPr>
        <w:t xml:space="preserve">), </w:t>
      </w:r>
      <w:r w:rsidR="00633C05">
        <w:t>MLD</w:t>
      </w:r>
      <w:r>
        <w:t xml:space="preserve"> (</w:t>
      </w:r>
      <w:r w:rsidRPr="00E9459E">
        <w:rPr>
          <w:rStyle w:val="Emphasis"/>
        </w:rPr>
        <w:t>MCOLN1</w:t>
      </w:r>
      <w:r w:rsidRPr="00A41637">
        <w:rPr>
          <w:iCs/>
        </w:rPr>
        <w:t>)</w:t>
      </w:r>
      <w:r>
        <w:rPr>
          <w:iCs/>
        </w:rPr>
        <w:t xml:space="preserve">, </w:t>
      </w:r>
      <w:r w:rsidR="00633C05">
        <w:t>GS</w:t>
      </w:r>
      <w:r w:rsidRPr="00A41637">
        <w:t xml:space="preserve"> (</w:t>
      </w:r>
      <w:r w:rsidRPr="00E9459E">
        <w:rPr>
          <w:rStyle w:val="Emphasis"/>
        </w:rPr>
        <w:t>G6PC</w:t>
      </w:r>
      <w:r w:rsidR="00FC7F18">
        <w:rPr>
          <w:rStyle w:val="Emphasis"/>
        </w:rPr>
        <w:t>1</w:t>
      </w:r>
      <w:r w:rsidRPr="00A41637">
        <w:t>)</w:t>
      </w:r>
      <w:r>
        <w:t xml:space="preserve">, </w:t>
      </w:r>
      <w:r w:rsidR="00633C05">
        <w:t>FA</w:t>
      </w:r>
      <w:r>
        <w:t xml:space="preserve"> (</w:t>
      </w:r>
      <w:r w:rsidR="0067664E" w:rsidRPr="0067664E">
        <w:rPr>
          <w:i/>
          <w:iCs/>
        </w:rPr>
        <w:t>FANCA</w:t>
      </w:r>
      <w:r w:rsidR="0067664E">
        <w:t xml:space="preserve">, </w:t>
      </w:r>
      <w:r w:rsidRPr="00E9459E">
        <w:rPr>
          <w:rStyle w:val="Emphasis"/>
        </w:rPr>
        <w:t>FANCC</w:t>
      </w:r>
      <w:r w:rsidR="0067664E">
        <w:rPr>
          <w:rStyle w:val="Emphasis"/>
        </w:rPr>
        <w:t>, FANCG</w:t>
      </w:r>
      <w:r w:rsidRPr="00A41637">
        <w:rPr>
          <w:iCs/>
        </w:rPr>
        <w:t>)</w:t>
      </w:r>
      <w:r>
        <w:rPr>
          <w:iCs/>
        </w:rPr>
        <w:t>, SMA (</w:t>
      </w:r>
      <w:r>
        <w:rPr>
          <w:rStyle w:val="Emphasis"/>
        </w:rPr>
        <w:t>SMN1</w:t>
      </w:r>
      <w:r>
        <w:rPr>
          <w:iCs/>
        </w:rPr>
        <w:t xml:space="preserve">) and </w:t>
      </w:r>
      <w:r w:rsidR="00633C05">
        <w:t>GD</w:t>
      </w:r>
      <w:r>
        <w:t xml:space="preserve"> (</w:t>
      </w:r>
      <w:r w:rsidRPr="00E9459E">
        <w:rPr>
          <w:rStyle w:val="Emphasis"/>
        </w:rPr>
        <w:t>GBA</w:t>
      </w:r>
      <w:r>
        <w:t xml:space="preserve">) </w:t>
      </w:r>
      <w:r>
        <w:fldChar w:fldCharType="begin"/>
      </w:r>
      <w:r>
        <w:instrText xml:space="preserve"> ADDIN EN.CITE &lt;EndNote&gt;&lt;Cite&gt;&lt;Author&gt;Dor Yeshorim&lt;/Author&gt;&lt;Year&gt;2019&lt;/Year&gt;&lt;RecNum&gt;6&lt;/RecNum&gt;&lt;DisplayText&gt;(Dor Yeshorim, 2019; HGSA, 2015)&lt;/DisplayText&gt;&lt;record&gt;&lt;rec-number&gt;6&lt;/rec-number&gt;&lt;foreign-keys&gt;&lt;key app="EN" db-id="tvd2x2aeprp90te22eox9tvxfe2a0xv0tdfs" timestamp="1623373158"&gt;6&lt;/key&gt;&lt;/foreign-keys&gt;&lt;ref-type name="Web Page"&gt;12&lt;/ref-type&gt;&lt;contributors&gt;&lt;authors&gt;&lt;author&gt;Dor Yeshorim,&lt;/author&gt;&lt;/authors&gt;&lt;/contributors&gt;&lt;titles&gt;&lt;title&gt;Standard Ashkenazi Panel&lt;/title&gt;&lt;/titles&gt;&lt;volume&gt;2020&lt;/volume&gt;&lt;number&gt;17th August&lt;/number&gt;&lt;dates&gt;&lt;year&gt;2019&lt;/year&gt;&lt;/dates&gt;&lt;publisher&gt;Dor Yeshorim: Committee for prevention of Jewish genetic diseases&lt;/publisher&gt;&lt;urls&gt;&lt;related-urls&gt;&lt;url&gt;https://doryeshorim.org/tests/&lt;/url&gt;&lt;/related-urls&gt;&lt;/urls&gt;&lt;/record&gt;&lt;/Cite&gt;&lt;Cite&gt;&lt;Author&gt;HGSA&lt;/Author&gt;&lt;Year&gt;2015&lt;/Year&gt;&lt;RecNum&gt;4&lt;/RecNum&gt;&lt;record&gt;&lt;rec-number&gt;4&lt;/rec-number&gt;&lt;foreign-keys&gt;&lt;key app="EN" db-id="tvd2x2aeprp90te22eox9tvxfe2a0xv0tdfs" timestamp="1623373157"&gt;4&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fldChar w:fldCharType="separate"/>
      </w:r>
      <w:r>
        <w:rPr>
          <w:noProof/>
        </w:rPr>
        <w:t>(Dor Yeshorim, 2019; HGSA, 2015)</w:t>
      </w:r>
      <w:r>
        <w:fldChar w:fldCharType="end"/>
      </w:r>
      <w:r>
        <w:t xml:space="preserve">. </w:t>
      </w:r>
      <w:r w:rsidR="00885873">
        <w:t xml:space="preserve">Although </w:t>
      </w:r>
      <w:r w:rsidR="00885873">
        <w:rPr>
          <w:i/>
          <w:iCs/>
        </w:rPr>
        <w:t>CFTR</w:t>
      </w:r>
      <w:r w:rsidR="00885873">
        <w:t xml:space="preserve"> and </w:t>
      </w:r>
      <w:r w:rsidR="00885873">
        <w:rPr>
          <w:i/>
          <w:iCs/>
        </w:rPr>
        <w:t>SMN1</w:t>
      </w:r>
      <w:r w:rsidR="00885873">
        <w:t xml:space="preserve"> may be included in the panel test, they are excluded from the intervention in this assessment as they have already been supported by MSAC</w:t>
      </w:r>
      <w:r w:rsidR="001F6806">
        <w:t xml:space="preserve"> and so form part of the comparator (except for any analyses using the alternative comparator of ‘no genetic testing’)</w:t>
      </w:r>
      <w:r w:rsidR="00885873">
        <w:t>.</w:t>
      </w:r>
    </w:p>
    <w:p w14:paraId="50940E06" w14:textId="51081F70" w:rsidR="00381941" w:rsidRPr="00381941" w:rsidRDefault="00381941" w:rsidP="00381941">
      <w:r w:rsidRPr="00381941">
        <w:t>The partner test is to be gene sequencing of all variants within the relevant gene(s)</w:t>
      </w:r>
      <w:r w:rsidRPr="00381941">
        <w:rPr>
          <w:i/>
          <w:iCs/>
        </w:rPr>
        <w:t xml:space="preserve"> </w:t>
      </w:r>
      <w:r w:rsidRPr="00381941">
        <w:t>in the base case, and in a sensitivity analysis only the panel variants within the relevant gene(s).</w:t>
      </w:r>
    </w:p>
    <w:p w14:paraId="60128D61" w14:textId="4D77FE42" w:rsidR="00504C8C" w:rsidRPr="005249F0" w:rsidRDefault="00504C8C" w:rsidP="00381941">
      <w:pPr>
        <w:rPr>
          <w:i/>
          <w:iCs/>
        </w:rPr>
      </w:pPr>
      <w:r w:rsidRPr="005249F0">
        <w:rPr>
          <w:i/>
          <w:iCs/>
        </w:rPr>
        <w:t>At the post-PASC meeting, the applicant agreed that a separate item for the cascade testing of FDRs is not needed as this population have &gt;10% personal risk and so are already captured under AAAA.</w:t>
      </w:r>
    </w:p>
    <w:p w14:paraId="25ECD684" w14:textId="66B8F16B" w:rsidR="00381941" w:rsidRPr="00885873" w:rsidRDefault="00381941" w:rsidP="00381941">
      <w:r w:rsidRPr="005249F0">
        <w:rPr>
          <w:i/>
          <w:iCs/>
        </w:rPr>
        <w:t xml:space="preserve">PASC </w:t>
      </w:r>
      <w:r w:rsidR="00504C8C" w:rsidRPr="005249F0">
        <w:rPr>
          <w:i/>
          <w:iCs/>
        </w:rPr>
        <w:t xml:space="preserve">also </w:t>
      </w:r>
      <w:r w:rsidRPr="005249F0">
        <w:rPr>
          <w:i/>
          <w:iCs/>
        </w:rPr>
        <w:t xml:space="preserve">supported </w:t>
      </w:r>
      <w:r w:rsidR="00504C8C" w:rsidRPr="005249F0">
        <w:rPr>
          <w:i/>
          <w:iCs/>
        </w:rPr>
        <w:t xml:space="preserve">a data re-analysis item, and </w:t>
      </w:r>
      <w:r w:rsidRPr="005249F0">
        <w:rPr>
          <w:i/>
          <w:iCs/>
        </w:rPr>
        <w:t xml:space="preserve">a </w:t>
      </w:r>
      <w:proofErr w:type="spellStart"/>
      <w:r w:rsidRPr="005249F0">
        <w:rPr>
          <w:i/>
          <w:iCs/>
        </w:rPr>
        <w:t>fetal</w:t>
      </w:r>
      <w:proofErr w:type="spellEnd"/>
      <w:r w:rsidRPr="005249F0">
        <w:rPr>
          <w:i/>
          <w:iCs/>
        </w:rPr>
        <w:t xml:space="preserve"> testing item, which is to be testing for the variant(s) known to be present in the parents</w:t>
      </w:r>
      <w:r w:rsidRPr="00381941">
        <w:t>.</w:t>
      </w:r>
    </w:p>
    <w:p w14:paraId="0A8FA135" w14:textId="570642B4" w:rsidR="007C3C21" w:rsidRPr="007D7F2A" w:rsidRDefault="007C3C21" w:rsidP="00457C7D">
      <w:pPr>
        <w:keepNext/>
        <w:rPr>
          <w:b/>
          <w:bCs/>
        </w:rPr>
      </w:pPr>
      <w:r w:rsidRPr="007D7F2A">
        <w:rPr>
          <w:b/>
          <w:bCs/>
        </w:rPr>
        <w:t xml:space="preserve">Timing of </w:t>
      </w:r>
      <w:r w:rsidR="005C2577">
        <w:rPr>
          <w:b/>
          <w:bCs/>
        </w:rPr>
        <w:t>testing</w:t>
      </w:r>
      <w:r w:rsidRPr="007D7F2A">
        <w:rPr>
          <w:b/>
          <w:bCs/>
        </w:rPr>
        <w:t xml:space="preserve">: Antenatal and preconception </w:t>
      </w:r>
    </w:p>
    <w:p w14:paraId="09AF6866" w14:textId="5C4A48DF" w:rsidR="007C3C21" w:rsidRDefault="007C3C21" w:rsidP="00457C7D">
      <w:pPr>
        <w:keepNext/>
      </w:pPr>
      <w:r w:rsidRPr="001C3C75">
        <w:t xml:space="preserve">Although genetic testing could, in principle, be performed </w:t>
      </w:r>
      <w:r w:rsidR="00281C7A">
        <w:t>at</w:t>
      </w:r>
      <w:r w:rsidR="00281C7A" w:rsidRPr="001C3C75">
        <w:t xml:space="preserve"> </w:t>
      </w:r>
      <w:r w:rsidRPr="001C3C75">
        <w:t xml:space="preserve">either </w:t>
      </w:r>
      <w:r w:rsidR="0075241A">
        <w:t xml:space="preserve">the </w:t>
      </w:r>
      <w:r w:rsidRPr="001C3C75">
        <w:t xml:space="preserve">preconception or antenatal </w:t>
      </w:r>
      <w:r w:rsidR="0075241A">
        <w:t>reproductive decision</w:t>
      </w:r>
      <w:r w:rsidR="0075241A" w:rsidRPr="001C3C75">
        <w:t xml:space="preserve"> </w:t>
      </w:r>
      <w:r w:rsidRPr="001C3C75">
        <w:t xml:space="preserve">points, there are important practical considerations as to why offering only </w:t>
      </w:r>
      <w:r w:rsidRPr="001C3C75">
        <w:lastRenderedPageBreak/>
        <w:t>one route rather than both would be suboptimal and might result in poorer healthcare outcomes</w:t>
      </w:r>
      <w:r>
        <w:t xml:space="preserve">. Access only via </w:t>
      </w:r>
      <w:r w:rsidRPr="007106C3">
        <w:t xml:space="preserve">antenatal </w:t>
      </w:r>
      <w:r>
        <w:t xml:space="preserve">genetic testing may raise ethical and/or religious issues </w:t>
      </w:r>
      <w:r w:rsidRPr="004E1DA8">
        <w:t>that m</w:t>
      </w:r>
      <w:r>
        <w:t>ay</w:t>
      </w:r>
      <w:r w:rsidRPr="004E1DA8">
        <w:t xml:space="preserve"> cause some not to access the service</w:t>
      </w:r>
      <w:r w:rsidR="003146E7">
        <w:t xml:space="preserve">. </w:t>
      </w:r>
      <w:r>
        <w:t>Preconception testing also provides a wider range of reproductive options to at risk individual and couples, as some of those options are necessarily ruled out if the couple is already pregnant. Finally, antenatal testing necessitates strict requirements on turn-around time (“TAT”) for test results, placing stress on the healthcare system and often resulting in higher testing costs</w:t>
      </w:r>
      <w:r w:rsidR="00BB4EF6">
        <w:t xml:space="preserve"> due to the need for a </w:t>
      </w:r>
      <w:proofErr w:type="spellStart"/>
      <w:r w:rsidR="00BB4EF6">
        <w:t>fetal</w:t>
      </w:r>
      <w:proofErr w:type="spellEnd"/>
      <w:r w:rsidR="00BB4EF6">
        <w:t xml:space="preserve"> genetic test to be performed</w:t>
      </w:r>
      <w:r>
        <w:t xml:space="preserve">, and occasionally in failure to complete testing within the time available for intervention. The ideal framework for access to testing would be a combination of opportunistic </w:t>
      </w:r>
      <w:r w:rsidRPr="001C3C75">
        <w:t>preconception</w:t>
      </w:r>
      <w:r>
        <w:t xml:space="preserve"> testing for these conditions in the p</w:t>
      </w:r>
      <w:r w:rsidRPr="0054599F">
        <w:t xml:space="preserve">rimary care </w:t>
      </w:r>
      <w:r>
        <w:t xml:space="preserve">setting, with supplementary antenatal testing for those who had not availed themselves of the preconception testing opportunity. This </w:t>
      </w:r>
      <w:r w:rsidRPr="00605357">
        <w:t xml:space="preserve">would ensure equitable access to this </w:t>
      </w:r>
      <w:r>
        <w:t>service</w:t>
      </w:r>
      <w:r w:rsidR="00AB7B49">
        <w:t>.</w:t>
      </w:r>
    </w:p>
    <w:p w14:paraId="10FBE50C" w14:textId="1EE2A6ED" w:rsidR="005249F0" w:rsidRPr="00AE50CC" w:rsidRDefault="005249F0" w:rsidP="00AE50CC">
      <w:pPr>
        <w:rPr>
          <w:i/>
          <w:iCs/>
        </w:rPr>
      </w:pPr>
      <w:r w:rsidRPr="00AE50CC">
        <w:rPr>
          <w:i/>
          <w:iCs/>
        </w:rPr>
        <w:t xml:space="preserve">PASC considered the merits of providing testing to individuals of reproductive age or limiting testing to individuals/couples planning </w:t>
      </w:r>
      <w:r w:rsidR="0020327D" w:rsidRPr="00AE50CC">
        <w:rPr>
          <w:i/>
          <w:iCs/>
        </w:rPr>
        <w:t>reproduction and</w:t>
      </w:r>
      <w:r w:rsidRPr="00AE50CC">
        <w:rPr>
          <w:i/>
          <w:iCs/>
        </w:rPr>
        <w:t xml:space="preserve"> suggested the applicant should revisit this issue out of session. At the post-PASC meeting, the applicant remained supportive of testing long in advance of reproductive decision-making, though acknowledged that the items are more likely to be utilised at the point of conception or in early pregnancy. The applicant requested the DCAR examine both options for the timing of testing.</w:t>
      </w:r>
    </w:p>
    <w:p w14:paraId="665B0675" w14:textId="1AE621E7" w:rsidR="007A66C8" w:rsidRPr="008F1532" w:rsidRDefault="007A66C8" w:rsidP="00713728">
      <w:pPr>
        <w:pStyle w:val="Heading3"/>
      </w:pPr>
      <w:r w:rsidRPr="008F1532">
        <w:t>Comparator</w:t>
      </w:r>
      <w:r w:rsidR="007D6B83">
        <w:t>(</w:t>
      </w:r>
      <w:r w:rsidR="008F1532">
        <w:t>s</w:t>
      </w:r>
      <w:r w:rsidR="007D6B83">
        <w:t>)</w:t>
      </w:r>
    </w:p>
    <w:p w14:paraId="360DB44E" w14:textId="121399AC" w:rsidR="00035AF3" w:rsidRPr="005249F0" w:rsidRDefault="00035AF3" w:rsidP="003358A6">
      <w:pPr>
        <w:rPr>
          <w:i/>
          <w:iCs/>
        </w:rPr>
      </w:pPr>
      <w:r w:rsidRPr="005249F0">
        <w:rPr>
          <w:i/>
          <w:iCs/>
        </w:rPr>
        <w:t>PASC advised that the base case comparator for the proposed carrier testing should be genetic carrier testing for SMA, CF, and FXS, as supported by MSAC for Application 1573 (</w:t>
      </w:r>
      <w:r w:rsidRPr="005249F0">
        <w:rPr>
          <w:i/>
          <w:iCs/>
        </w:rPr>
        <w:fldChar w:fldCharType="begin"/>
      </w:r>
      <w:r w:rsidRPr="005249F0">
        <w:rPr>
          <w:i/>
          <w:iCs/>
        </w:rPr>
        <w:instrText xml:space="preserve"> REF _Ref77229238 </w:instrText>
      </w:r>
      <w:r w:rsidR="003358A6" w:rsidRPr="005249F0">
        <w:rPr>
          <w:i/>
          <w:iCs/>
        </w:rPr>
        <w:instrText xml:space="preserve"> \* MERGEFORMAT </w:instrText>
      </w:r>
      <w:r w:rsidRPr="005249F0">
        <w:rPr>
          <w:i/>
          <w:iCs/>
        </w:rPr>
        <w:fldChar w:fldCharType="separate"/>
      </w:r>
      <w:r w:rsidRPr="005249F0">
        <w:rPr>
          <w:i/>
          <w:iCs/>
        </w:rPr>
        <w:t xml:space="preserve">Table </w:t>
      </w:r>
      <w:r w:rsidRPr="005249F0">
        <w:rPr>
          <w:i/>
          <w:iCs/>
          <w:noProof/>
        </w:rPr>
        <w:t>3</w:t>
      </w:r>
      <w:r w:rsidRPr="005249F0">
        <w:rPr>
          <w:i/>
          <w:iCs/>
          <w:noProof/>
        </w:rPr>
        <w:fldChar w:fldCharType="end"/>
      </w:r>
      <w:r w:rsidRPr="005249F0">
        <w:rPr>
          <w:i/>
          <w:iCs/>
        </w:rPr>
        <w:t xml:space="preserve">). PASC recognised that the 1573 testing </w:t>
      </w:r>
      <w:r w:rsidR="00020846" w:rsidRPr="005249F0">
        <w:rPr>
          <w:i/>
          <w:iCs/>
        </w:rPr>
        <w:t xml:space="preserve">has </w:t>
      </w:r>
      <w:r w:rsidRPr="005249F0">
        <w:rPr>
          <w:i/>
          <w:iCs/>
        </w:rPr>
        <w:t xml:space="preserve">not </w:t>
      </w:r>
      <w:r w:rsidR="00020846" w:rsidRPr="005249F0">
        <w:rPr>
          <w:i/>
          <w:iCs/>
        </w:rPr>
        <w:t xml:space="preserve">yet been </w:t>
      </w:r>
      <w:r w:rsidRPr="005249F0">
        <w:rPr>
          <w:i/>
          <w:iCs/>
        </w:rPr>
        <w:t xml:space="preserve">supported by Government, </w:t>
      </w:r>
      <w:r w:rsidR="0067664E" w:rsidRPr="005249F0">
        <w:rPr>
          <w:i/>
          <w:iCs/>
        </w:rPr>
        <w:t xml:space="preserve">so </w:t>
      </w:r>
      <w:r w:rsidRPr="005249F0">
        <w:rPr>
          <w:i/>
          <w:iCs/>
        </w:rPr>
        <w:t xml:space="preserve">an alternative comparator would be ‘No genetic testing’. </w:t>
      </w:r>
    </w:p>
    <w:p w14:paraId="7B16B8CF" w14:textId="74AB84D4" w:rsidR="001F1746" w:rsidRDefault="00020846" w:rsidP="003358A6">
      <w:r>
        <w:t xml:space="preserve">Carrier </w:t>
      </w:r>
      <w:r w:rsidR="00A8606D">
        <w:t xml:space="preserve">testing </w:t>
      </w:r>
      <w:r w:rsidR="00BC1BCD">
        <w:t xml:space="preserve">in the </w:t>
      </w:r>
      <w:r>
        <w:t xml:space="preserve">Ashkenazi Jewish </w:t>
      </w:r>
      <w:r w:rsidR="00BC1BCD">
        <w:t>population</w:t>
      </w:r>
      <w:r w:rsidR="00A8606D">
        <w:t xml:space="preserve"> is currently undertaken by individuals either on a user-pays basis, or in small-scale programs funded by private organisations, which are mostly limited to high school students.</w:t>
      </w:r>
    </w:p>
    <w:p w14:paraId="5449C82B" w14:textId="382019FB" w:rsidR="001F1746" w:rsidRDefault="001F1746" w:rsidP="001F1746">
      <w:pPr>
        <w:pStyle w:val="Caption"/>
      </w:pPr>
      <w:bookmarkStart w:id="20" w:name="_Ref77229238"/>
      <w:r>
        <w:lastRenderedPageBreak/>
        <w:t xml:space="preserve">Table </w:t>
      </w:r>
      <w:r>
        <w:fldChar w:fldCharType="begin"/>
      </w:r>
      <w:r>
        <w:instrText xml:space="preserve"> SEQ Table \* ARABIC </w:instrText>
      </w:r>
      <w:r>
        <w:fldChar w:fldCharType="separate"/>
      </w:r>
      <w:r>
        <w:rPr>
          <w:noProof/>
        </w:rPr>
        <w:t>3</w:t>
      </w:r>
      <w:r>
        <w:fldChar w:fldCharType="end"/>
      </w:r>
      <w:bookmarkEnd w:id="20"/>
      <w:r>
        <w:tab/>
      </w:r>
      <w:r w:rsidRPr="001F1746">
        <w:t>The comparator</w:t>
      </w:r>
      <w:r>
        <w:t>:</w:t>
      </w:r>
      <w:r w:rsidRPr="001F1746">
        <w:t xml:space="preserve"> MBS items supported by MSAC for Application </w:t>
      </w:r>
      <w:r>
        <w:t>1573</w:t>
      </w:r>
    </w:p>
    <w:tbl>
      <w:tblPr>
        <w:tblStyle w:val="TableGrid3"/>
        <w:tblW w:w="0" w:type="auto"/>
        <w:tblLook w:val="04A0" w:firstRow="1" w:lastRow="0" w:firstColumn="1" w:lastColumn="0" w:noHBand="0" w:noVBand="1"/>
      </w:tblPr>
      <w:tblGrid>
        <w:gridCol w:w="9016"/>
      </w:tblGrid>
      <w:tr w:rsidR="004B5352" w:rsidRPr="00F97309" w14:paraId="6815A6AC" w14:textId="77777777" w:rsidTr="00E1397A">
        <w:trPr>
          <w:cantSplit/>
          <w:tblHeader/>
        </w:trPr>
        <w:tc>
          <w:tcPr>
            <w:tcW w:w="9016" w:type="dxa"/>
          </w:tcPr>
          <w:p w14:paraId="04345E63" w14:textId="77777777" w:rsidR="004B5352" w:rsidRPr="00F97309" w:rsidRDefault="004B5352" w:rsidP="00474C71">
            <w:pPr>
              <w:pStyle w:val="Tabletext"/>
              <w:keepNext/>
            </w:pPr>
            <w:r w:rsidRPr="00F97309">
              <w:t>Category 6 (Pathology Services) – Group P7 Genetics</w:t>
            </w:r>
          </w:p>
        </w:tc>
      </w:tr>
      <w:tr w:rsidR="004B5352" w:rsidRPr="00F97309" w14:paraId="7F57C890" w14:textId="77777777" w:rsidTr="00E1397A">
        <w:trPr>
          <w:cantSplit/>
          <w:tblHeader/>
        </w:trPr>
        <w:tc>
          <w:tcPr>
            <w:tcW w:w="9016" w:type="dxa"/>
          </w:tcPr>
          <w:p w14:paraId="21A802DB" w14:textId="77777777" w:rsidR="004B5352" w:rsidRPr="00E1397A" w:rsidRDefault="004B5352" w:rsidP="00474C71">
            <w:pPr>
              <w:pStyle w:val="Tabletext"/>
              <w:keepNext/>
              <w:rPr>
                <w:u w:color="FF0000"/>
              </w:rPr>
            </w:pPr>
            <w:r w:rsidRPr="00E1397A">
              <w:rPr>
                <w:u w:color="FF0000"/>
              </w:rPr>
              <w:t>Item number: XXXXX</w:t>
            </w:r>
          </w:p>
          <w:p w14:paraId="45825464" w14:textId="20E91BBF" w:rsidR="004B5352" w:rsidRPr="00E1397A" w:rsidRDefault="004B5352" w:rsidP="00474C71">
            <w:pPr>
              <w:pStyle w:val="Tabletext"/>
              <w:keepNext/>
              <w:rPr>
                <w:u w:color="FF0000"/>
              </w:rPr>
            </w:pPr>
            <w:r w:rsidRPr="00E1397A">
              <w:rPr>
                <w:u w:color="FF0000"/>
              </w:rPr>
              <w:t xml:space="preserve">Testing of a </w:t>
            </w:r>
            <w:r>
              <w:rPr>
                <w:u w:color="FF0000"/>
              </w:rPr>
              <w:t>patient who is</w:t>
            </w:r>
            <w:r w:rsidRPr="00E1397A">
              <w:rPr>
                <w:u w:color="FF0000"/>
              </w:rPr>
              <w:t xml:space="preserve"> planning pregnancy to identify carrier (heterozygous) status for pathogenic variants in the cystic fibrosis transmembrane conductance regulator (</w:t>
            </w:r>
            <w:r w:rsidRPr="00E1397A">
              <w:rPr>
                <w:i/>
              </w:rPr>
              <w:t>CFTR</w:t>
            </w:r>
            <w:r w:rsidRPr="00E1397A">
              <w:rPr>
                <w:u w:color="FF0000"/>
              </w:rPr>
              <w:t>), survival motor neuron 1 (</w:t>
            </w:r>
            <w:r w:rsidRPr="00E1397A">
              <w:rPr>
                <w:i/>
              </w:rPr>
              <w:t>SMN1</w:t>
            </w:r>
            <w:r w:rsidRPr="00E1397A">
              <w:rPr>
                <w:u w:color="FF0000"/>
              </w:rPr>
              <w:t>) and fragile X mental retardation 1 (</w:t>
            </w:r>
            <w:r w:rsidRPr="00E1397A">
              <w:rPr>
                <w:i/>
              </w:rPr>
              <w:t>FMR1</w:t>
            </w:r>
            <w:r w:rsidRPr="00E1397A">
              <w:rPr>
                <w:u w:color="FF0000"/>
              </w:rPr>
              <w:t>) genes, for the purpose of determining reproductive risk of these conditions.</w:t>
            </w:r>
          </w:p>
          <w:p w14:paraId="33EC4916" w14:textId="77777777" w:rsidR="004B5352" w:rsidRPr="00E1397A" w:rsidRDefault="004B5352" w:rsidP="00474C71">
            <w:pPr>
              <w:pStyle w:val="Tabletext"/>
              <w:keepNext/>
              <w:rPr>
                <w:u w:color="FF0000"/>
              </w:rPr>
            </w:pPr>
            <w:r w:rsidRPr="00E1397A">
              <w:rPr>
                <w:u w:color="FF0000"/>
              </w:rPr>
              <w:t>One test per lifetime.</w:t>
            </w:r>
          </w:p>
          <w:p w14:paraId="0ABC92C8" w14:textId="77777777" w:rsidR="004B5352" w:rsidRPr="00540118" w:rsidRDefault="004B5352" w:rsidP="00474C71">
            <w:pPr>
              <w:pStyle w:val="Tabletext"/>
              <w:keepNext/>
              <w:rPr>
                <w:u w:val="dotted" w:color="FF0000"/>
              </w:rPr>
            </w:pPr>
            <w:r w:rsidRPr="00540118">
              <w:rPr>
                <w:u w:val="dotted" w:color="FF0000"/>
              </w:rPr>
              <w:t>Fee: $400</w:t>
            </w:r>
          </w:p>
        </w:tc>
      </w:tr>
      <w:tr w:rsidR="004B5352" w:rsidRPr="00F97309" w14:paraId="183168AD" w14:textId="77777777" w:rsidTr="00E1397A">
        <w:trPr>
          <w:cantSplit/>
          <w:tblHeader/>
        </w:trPr>
        <w:tc>
          <w:tcPr>
            <w:tcW w:w="9016" w:type="dxa"/>
          </w:tcPr>
          <w:p w14:paraId="65B62835" w14:textId="77777777" w:rsidR="004B5352" w:rsidRPr="00F97309" w:rsidRDefault="004B5352" w:rsidP="00474C71">
            <w:pPr>
              <w:pStyle w:val="Tabletext"/>
              <w:keepNext/>
            </w:pPr>
            <w:r w:rsidRPr="00F97309">
              <w:t>Category 6 (Pathology Services) – Group P7 Genetics</w:t>
            </w:r>
          </w:p>
        </w:tc>
      </w:tr>
      <w:tr w:rsidR="004B5352" w:rsidRPr="00F97309" w14:paraId="0166C748" w14:textId="77777777" w:rsidTr="00E1397A">
        <w:trPr>
          <w:cantSplit/>
          <w:tblHeader/>
        </w:trPr>
        <w:tc>
          <w:tcPr>
            <w:tcW w:w="9016" w:type="dxa"/>
          </w:tcPr>
          <w:p w14:paraId="3A896C25" w14:textId="77777777" w:rsidR="004B5352" w:rsidRPr="00E1397A" w:rsidRDefault="004B5352" w:rsidP="00474C71">
            <w:pPr>
              <w:pStyle w:val="Tabletext"/>
              <w:keepNext/>
              <w:rPr>
                <w:u w:color="FF0000"/>
              </w:rPr>
            </w:pPr>
            <w:r w:rsidRPr="00E1397A">
              <w:rPr>
                <w:u w:color="FF0000"/>
              </w:rPr>
              <w:t>Item number: YYYYY</w:t>
            </w:r>
          </w:p>
          <w:p w14:paraId="4506A33B" w14:textId="6AEA013A" w:rsidR="004B5352" w:rsidRPr="00E1397A" w:rsidRDefault="004B5352" w:rsidP="00474C71">
            <w:pPr>
              <w:pStyle w:val="Tabletext"/>
              <w:keepNext/>
              <w:rPr>
                <w:u w:color="FF0000"/>
              </w:rPr>
            </w:pPr>
            <w:r w:rsidRPr="00E1397A">
              <w:rPr>
                <w:u w:color="FF0000"/>
              </w:rPr>
              <w:t xml:space="preserve">Testing of a pregnant </w:t>
            </w:r>
            <w:r>
              <w:rPr>
                <w:u w:color="FF0000"/>
              </w:rPr>
              <w:t>patient</w:t>
            </w:r>
            <w:r w:rsidRPr="00E1397A">
              <w:rPr>
                <w:u w:color="FF0000"/>
              </w:rPr>
              <w:t xml:space="preserve"> to identify carrier (heterozygous) status for pathogenic variants in the cystic fibrosis transmembrane conductance regulator (</w:t>
            </w:r>
            <w:r w:rsidRPr="00E1397A">
              <w:rPr>
                <w:i/>
              </w:rPr>
              <w:t>CFTR</w:t>
            </w:r>
            <w:r w:rsidRPr="00E1397A">
              <w:rPr>
                <w:u w:color="FF0000"/>
              </w:rPr>
              <w:t>), survival motor neuron 1 (</w:t>
            </w:r>
            <w:r w:rsidRPr="00E1397A">
              <w:rPr>
                <w:i/>
              </w:rPr>
              <w:t>SMN1</w:t>
            </w:r>
            <w:r w:rsidRPr="00E1397A">
              <w:rPr>
                <w:u w:color="FF0000"/>
              </w:rPr>
              <w:t>) and fragile X mental retardation 1 (</w:t>
            </w:r>
            <w:r w:rsidRPr="00E1397A">
              <w:rPr>
                <w:i/>
              </w:rPr>
              <w:t>FMR1</w:t>
            </w:r>
            <w:r w:rsidRPr="00E1397A">
              <w:rPr>
                <w:u w:color="FF0000"/>
              </w:rPr>
              <w:t>) genes, for the purpose of determining reproductive risk of these conditions.</w:t>
            </w:r>
          </w:p>
          <w:p w14:paraId="2AB0D578" w14:textId="77777777" w:rsidR="004B5352" w:rsidRPr="00E1397A" w:rsidRDefault="004B5352" w:rsidP="00474C71">
            <w:pPr>
              <w:pStyle w:val="Tabletext"/>
              <w:keepNext/>
              <w:rPr>
                <w:u w:color="FF0000"/>
              </w:rPr>
            </w:pPr>
            <w:r w:rsidRPr="00E1397A">
              <w:rPr>
                <w:u w:color="FF0000"/>
              </w:rPr>
              <w:t>One test per lifetime.</w:t>
            </w:r>
          </w:p>
          <w:p w14:paraId="5CFA1790" w14:textId="77777777" w:rsidR="004B5352" w:rsidRPr="00540118" w:rsidRDefault="004B5352" w:rsidP="00474C71">
            <w:pPr>
              <w:pStyle w:val="Tabletext"/>
              <w:keepNext/>
              <w:rPr>
                <w:u w:val="dotted" w:color="FF0000"/>
              </w:rPr>
            </w:pPr>
            <w:r w:rsidRPr="00540118">
              <w:rPr>
                <w:u w:val="dotted" w:color="FF0000"/>
              </w:rPr>
              <w:t>Fee: $400</w:t>
            </w:r>
          </w:p>
        </w:tc>
      </w:tr>
      <w:tr w:rsidR="004B5352" w:rsidRPr="00F97309" w14:paraId="6442F03A" w14:textId="77777777" w:rsidTr="00E1397A">
        <w:trPr>
          <w:cantSplit/>
          <w:tblHeader/>
        </w:trPr>
        <w:tc>
          <w:tcPr>
            <w:tcW w:w="9016" w:type="dxa"/>
          </w:tcPr>
          <w:p w14:paraId="5EF7D212" w14:textId="77777777" w:rsidR="004B5352" w:rsidRPr="00F97309" w:rsidRDefault="004B5352" w:rsidP="00474C71">
            <w:pPr>
              <w:pStyle w:val="Tabletext"/>
              <w:keepNext/>
            </w:pPr>
            <w:r w:rsidRPr="00F97309">
              <w:t>Category 6 (Pathology Services) – Group P7 Genetics</w:t>
            </w:r>
          </w:p>
        </w:tc>
      </w:tr>
      <w:tr w:rsidR="004B5352" w:rsidRPr="00F97309" w14:paraId="11D0F4E1" w14:textId="77777777" w:rsidTr="00E1397A">
        <w:trPr>
          <w:cantSplit/>
          <w:tblHeader/>
        </w:trPr>
        <w:tc>
          <w:tcPr>
            <w:tcW w:w="9016" w:type="dxa"/>
          </w:tcPr>
          <w:p w14:paraId="7706D7C1" w14:textId="77777777" w:rsidR="004B5352" w:rsidRPr="00E1397A" w:rsidRDefault="004B5352" w:rsidP="00474C71">
            <w:pPr>
              <w:pStyle w:val="Tabletext"/>
              <w:keepNext/>
              <w:rPr>
                <w:u w:color="FF0000"/>
              </w:rPr>
            </w:pPr>
            <w:r w:rsidRPr="00E1397A">
              <w:rPr>
                <w:u w:color="FF0000"/>
              </w:rPr>
              <w:t>Item number: ZZZZZ</w:t>
            </w:r>
          </w:p>
          <w:p w14:paraId="5C8FFC86" w14:textId="6EE26122" w:rsidR="004B5352" w:rsidRPr="00E1397A" w:rsidRDefault="004B5352" w:rsidP="00474C71">
            <w:pPr>
              <w:pStyle w:val="Tabletext"/>
              <w:keepNext/>
              <w:rPr>
                <w:u w:color="FF0000"/>
              </w:rPr>
            </w:pPr>
            <w:r w:rsidRPr="00E1397A">
              <w:rPr>
                <w:u w:color="FF0000"/>
              </w:rPr>
              <w:t xml:space="preserve">Testing of the reproductive partner of a </w:t>
            </w:r>
            <w:r>
              <w:rPr>
                <w:u w:color="FF0000"/>
              </w:rPr>
              <w:t>patient</w:t>
            </w:r>
            <w:r w:rsidRPr="00E1397A">
              <w:rPr>
                <w:u w:color="FF0000"/>
              </w:rPr>
              <w:t xml:space="preserve"> who has been found to be a carrier of an autosomal recessive </w:t>
            </w:r>
            <w:r w:rsidRPr="00F97309">
              <w:t xml:space="preserve">pathogenic variant </w:t>
            </w:r>
            <w:r w:rsidRPr="00E1397A">
              <w:rPr>
                <w:u w:color="FF0000"/>
              </w:rPr>
              <w:t>identified by item XXXXX or YYYYY, for the purpose of determining the couple’s reproductive risk of this condition.</w:t>
            </w:r>
          </w:p>
          <w:p w14:paraId="1AD792CC" w14:textId="77777777" w:rsidR="004B5352" w:rsidRPr="00E1397A" w:rsidRDefault="004B5352" w:rsidP="00474C71">
            <w:pPr>
              <w:pStyle w:val="Tabletext"/>
              <w:keepNext/>
              <w:rPr>
                <w:i/>
                <w:u w:color="FF0000"/>
              </w:rPr>
            </w:pPr>
            <w:r w:rsidRPr="00E1397A">
              <w:rPr>
                <w:u w:color="FF0000"/>
              </w:rPr>
              <w:t>One test per condition per lifetime.</w:t>
            </w:r>
          </w:p>
          <w:p w14:paraId="5B276816" w14:textId="77777777" w:rsidR="004B5352" w:rsidRPr="00F97309" w:rsidRDefault="004B5352" w:rsidP="00474C71">
            <w:pPr>
              <w:pStyle w:val="Tabletext"/>
              <w:keepNext/>
              <w:rPr>
                <w:u w:val="dotted" w:color="FF0000"/>
              </w:rPr>
            </w:pPr>
            <w:r w:rsidRPr="00F97309">
              <w:rPr>
                <w:u w:val="dotted" w:color="FF0000"/>
              </w:rPr>
              <w:t>Fee: $400</w:t>
            </w:r>
          </w:p>
        </w:tc>
      </w:tr>
    </w:tbl>
    <w:p w14:paraId="184F09E6" w14:textId="77777777" w:rsidR="004B5352" w:rsidRPr="00037354" w:rsidRDefault="004B5352" w:rsidP="004B5352">
      <w:pPr>
        <w:spacing w:after="120"/>
        <w:rPr>
          <w:rFonts w:ascii="Arial Narrow" w:hAnsi="Arial Narrow"/>
          <w:iCs/>
          <w:sz w:val="20"/>
          <w:u w:color="FF0000"/>
        </w:rPr>
      </w:pPr>
      <w:r w:rsidRPr="00037354">
        <w:rPr>
          <w:rFonts w:ascii="Arial Narrow" w:hAnsi="Arial Narrow"/>
          <w:iCs/>
          <w:sz w:val="20"/>
          <w:u w:val="single"/>
        </w:rPr>
        <w:t xml:space="preserve">Practice </w:t>
      </w:r>
      <w:proofErr w:type="gramStart"/>
      <w:r w:rsidRPr="00037354">
        <w:rPr>
          <w:rFonts w:ascii="Arial Narrow" w:hAnsi="Arial Narrow"/>
          <w:iCs/>
          <w:sz w:val="20"/>
          <w:u w:val="single"/>
        </w:rPr>
        <w:t>note</w:t>
      </w:r>
      <w:proofErr w:type="gramEnd"/>
      <w:r w:rsidRPr="00037354">
        <w:rPr>
          <w:rFonts w:ascii="Arial Narrow" w:hAnsi="Arial Narrow"/>
          <w:iCs/>
          <w:sz w:val="20"/>
          <w:u w:color="FF0000"/>
        </w:rPr>
        <w:t>:</w:t>
      </w:r>
    </w:p>
    <w:p w14:paraId="2B3B6BD6" w14:textId="77777777" w:rsidR="004B5352" w:rsidRPr="00037354" w:rsidRDefault="004B5352" w:rsidP="004B5352">
      <w:pPr>
        <w:spacing w:before="120" w:after="120"/>
        <w:rPr>
          <w:rFonts w:ascii="Arial Narrow" w:hAnsi="Arial Narrow"/>
          <w:iCs/>
          <w:sz w:val="20"/>
          <w:u w:color="FF0000"/>
        </w:rPr>
      </w:pPr>
      <w:r w:rsidRPr="00037354">
        <w:rPr>
          <w:rFonts w:ascii="Arial Narrow" w:hAnsi="Arial Narrow"/>
          <w:iCs/>
          <w:sz w:val="20"/>
          <w:u w:color="FF0000"/>
        </w:rPr>
        <w:t>The laboratory used to undertake tests for items XXXXX and YYYYY must use a methodology appropriate to the clinical setting with:</w:t>
      </w:r>
    </w:p>
    <w:p w14:paraId="21A4BBD3" w14:textId="77777777" w:rsidR="004B5352" w:rsidRPr="00037354" w:rsidRDefault="004B5352" w:rsidP="004B5352">
      <w:pPr>
        <w:spacing w:before="120"/>
        <w:ind w:left="567" w:hanging="283"/>
        <w:rPr>
          <w:rFonts w:ascii="Arial Narrow" w:hAnsi="Arial Narrow"/>
          <w:iCs/>
          <w:sz w:val="20"/>
          <w:u w:color="FF0000"/>
        </w:rPr>
      </w:pPr>
      <w:r w:rsidRPr="00037354">
        <w:rPr>
          <w:rFonts w:ascii="Arial Narrow" w:hAnsi="Arial Narrow"/>
          <w:iCs/>
          <w:sz w:val="20"/>
          <w:u w:color="FF0000"/>
        </w:rPr>
        <w:t>(a) sufficient diagnostic range and sensitivity to detect at least 95% of pathogenic variants likely to be present in the patient; and</w:t>
      </w:r>
    </w:p>
    <w:p w14:paraId="47C64147" w14:textId="54DD96C5" w:rsidR="004B5352" w:rsidRPr="00037354" w:rsidRDefault="004B5352" w:rsidP="004B5352">
      <w:pPr>
        <w:spacing w:before="120"/>
        <w:ind w:left="568" w:hanging="284"/>
        <w:rPr>
          <w:rFonts w:ascii="Arial Narrow" w:hAnsi="Arial Narrow"/>
          <w:iCs/>
          <w:sz w:val="20"/>
          <w:u w:color="FF0000"/>
        </w:rPr>
      </w:pPr>
      <w:r w:rsidRPr="00037354">
        <w:rPr>
          <w:rFonts w:ascii="Arial Narrow" w:hAnsi="Arial Narrow"/>
          <w:iCs/>
          <w:sz w:val="20"/>
          <w:u w:color="FF0000"/>
        </w:rPr>
        <w:t xml:space="preserve">(b) at least 50 of the most frequently encountered </w:t>
      </w:r>
      <w:r w:rsidRPr="004B5352">
        <w:rPr>
          <w:rFonts w:ascii="Arial Narrow" w:hAnsi="Arial Narrow"/>
          <w:i/>
          <w:sz w:val="20"/>
          <w:u w:color="FF0000"/>
        </w:rPr>
        <w:t>CFTR</w:t>
      </w:r>
      <w:r>
        <w:rPr>
          <w:rFonts w:ascii="Arial Narrow" w:hAnsi="Arial Narrow"/>
          <w:iCs/>
          <w:sz w:val="20"/>
          <w:u w:color="FF0000"/>
        </w:rPr>
        <w:t xml:space="preserve"> </w:t>
      </w:r>
      <w:r w:rsidRPr="004B5352">
        <w:rPr>
          <w:rFonts w:ascii="Arial Narrow" w:hAnsi="Arial Narrow"/>
          <w:iCs/>
          <w:sz w:val="20"/>
          <w:u w:color="FF0000"/>
        </w:rPr>
        <w:t>variants</w:t>
      </w:r>
      <w:r w:rsidRPr="00037354">
        <w:rPr>
          <w:rFonts w:ascii="Arial Narrow" w:hAnsi="Arial Narrow"/>
          <w:iCs/>
          <w:sz w:val="20"/>
          <w:u w:color="FF0000"/>
        </w:rPr>
        <w:t xml:space="preserve"> in the Australian population.</w:t>
      </w:r>
    </w:p>
    <w:p w14:paraId="5E0133AA" w14:textId="77777777" w:rsidR="004B5352" w:rsidRDefault="004B5352" w:rsidP="004B5352">
      <w:pPr>
        <w:pStyle w:val="Tablenotes"/>
        <w:jc w:val="left"/>
        <w:rPr>
          <w:iCs/>
          <w:sz w:val="20"/>
          <w:u w:color="FF0000"/>
        </w:rPr>
      </w:pPr>
      <w:r w:rsidRPr="00037354">
        <w:rPr>
          <w:iCs/>
          <w:sz w:val="20"/>
          <w:u w:color="FF0000"/>
        </w:rPr>
        <w:t>Not to be claimed in conjunction with items 73300, 73305, 73345, 73346, 73347, 73348, 73349 and 73350.</w:t>
      </w:r>
    </w:p>
    <w:p w14:paraId="02F35223" w14:textId="4425344C" w:rsidR="00A8606D" w:rsidRDefault="001F1746" w:rsidP="00E1397A">
      <w:pPr>
        <w:pStyle w:val="Tablenotes"/>
        <w:jc w:val="left"/>
      </w:pPr>
      <w:r>
        <w:t xml:space="preserve">Source: Public Summary Document for MSAC Application 1573, </w:t>
      </w:r>
      <w:r w:rsidR="004B5352">
        <w:t>page 2, MSAC-suppo</w:t>
      </w:r>
      <w:r w:rsidR="00474C71">
        <w:t>r</w:t>
      </w:r>
      <w:r w:rsidR="004B5352">
        <w:t>ted MBS item descriptors</w:t>
      </w:r>
      <w:r>
        <w:t>.</w:t>
      </w:r>
      <w:r w:rsidR="00A8606D">
        <w:t xml:space="preserve"> </w:t>
      </w:r>
    </w:p>
    <w:p w14:paraId="170CEC86" w14:textId="77777777" w:rsidR="00AE50CC" w:rsidRDefault="00AE50CC">
      <w:pPr>
        <w:spacing w:after="160" w:line="259" w:lineRule="auto"/>
        <w:rPr>
          <w:rFonts w:eastAsia="MS Gothic"/>
          <w:b/>
          <w:bCs/>
          <w:i/>
          <w:sz w:val="24"/>
          <w:szCs w:val="24"/>
        </w:rPr>
      </w:pPr>
      <w:r>
        <w:br w:type="page"/>
      </w:r>
    </w:p>
    <w:p w14:paraId="15863BAA" w14:textId="358DAC04" w:rsidR="00677AE3" w:rsidRPr="008F1532" w:rsidRDefault="00677AE3" w:rsidP="00713728">
      <w:pPr>
        <w:pStyle w:val="Heading3"/>
      </w:pPr>
      <w:r w:rsidRPr="008F1532">
        <w:lastRenderedPageBreak/>
        <w:t>Reference standard (for investigative technologies only)</w:t>
      </w:r>
    </w:p>
    <w:p w14:paraId="73468529" w14:textId="7F7C7965" w:rsidR="00B02BB0" w:rsidRDefault="00681BA1" w:rsidP="003358A6">
      <w:r>
        <w:t xml:space="preserve">A reference standard to assess diagnostic accuracy of the intervention would not be required for this assessment. As per the pre-PASC meeting, it was noted that </w:t>
      </w:r>
      <w:r w:rsidRPr="00681BA1">
        <w:t xml:space="preserve">the </w:t>
      </w:r>
      <w:r w:rsidR="00682409">
        <w:t>analytical</w:t>
      </w:r>
      <w:r w:rsidR="003146E7">
        <w:t xml:space="preserve"> </w:t>
      </w:r>
      <w:r w:rsidR="00682409">
        <w:t>validity</w:t>
      </w:r>
      <w:r w:rsidRPr="00681BA1">
        <w:t xml:space="preserve"> of genetic tests</w:t>
      </w:r>
      <w:r w:rsidR="00885873">
        <w:t xml:space="preserve"> that use </w:t>
      </w:r>
      <w:r w:rsidR="00DB2F42">
        <w:t xml:space="preserve">next generation </w:t>
      </w:r>
      <w:r w:rsidR="00133D42">
        <w:t>DNA</w:t>
      </w:r>
      <w:r w:rsidR="00DB2F42">
        <w:t xml:space="preserve"> sequencing (</w:t>
      </w:r>
      <w:r w:rsidR="00885873">
        <w:t>NGS</w:t>
      </w:r>
      <w:r w:rsidR="00DB2F42">
        <w:t>)</w:t>
      </w:r>
      <w:r w:rsidR="00885873">
        <w:t xml:space="preserve"> methodologies</w:t>
      </w:r>
      <w:r w:rsidRPr="00681BA1">
        <w:t xml:space="preserve"> </w:t>
      </w:r>
      <w:r w:rsidR="003146E7" w:rsidRPr="00681BA1">
        <w:t>ha</w:t>
      </w:r>
      <w:r w:rsidR="003146E7">
        <w:t>s</w:t>
      </w:r>
      <w:r w:rsidRPr="00681BA1">
        <w:t xml:space="preserve"> been </w:t>
      </w:r>
      <w:r w:rsidR="00281C7A">
        <w:t xml:space="preserve">accepted </w:t>
      </w:r>
      <w:r w:rsidRPr="00681BA1">
        <w:t>by MSAC</w:t>
      </w:r>
      <w:r>
        <w:t xml:space="preserve">. </w:t>
      </w:r>
    </w:p>
    <w:p w14:paraId="0354D7D2" w14:textId="4E123042" w:rsidR="00681BA1" w:rsidRDefault="00B02BB0" w:rsidP="003358A6">
      <w:r>
        <w:t xml:space="preserve">Where other genetic testing is used, the choice of reference standard will be dependent on the diagnostic testing technology </w:t>
      </w:r>
      <w:r w:rsidR="00D603BC">
        <w:t>used by the laboratory</w:t>
      </w:r>
      <w:r>
        <w:t>.</w:t>
      </w:r>
    </w:p>
    <w:p w14:paraId="29C1EA87" w14:textId="77777777" w:rsidR="007A66C8" w:rsidRPr="008F1532" w:rsidRDefault="007A66C8" w:rsidP="00713728">
      <w:pPr>
        <w:pStyle w:val="Heading3"/>
      </w:pPr>
      <w:r w:rsidRPr="008F1532">
        <w:t xml:space="preserve">Outcomes </w:t>
      </w:r>
    </w:p>
    <w:p w14:paraId="60FBDE12" w14:textId="77777777" w:rsidR="00C85006" w:rsidRPr="00E1397A" w:rsidRDefault="00C85006" w:rsidP="00C85006">
      <w:r w:rsidRPr="00E1397A">
        <w:t xml:space="preserve">Outcomes need to be assessed that are: </w:t>
      </w:r>
    </w:p>
    <w:p w14:paraId="39833CB8" w14:textId="77777777" w:rsidR="00C85006" w:rsidRPr="00E1397A" w:rsidRDefault="00C85006" w:rsidP="00556800">
      <w:pPr>
        <w:pStyle w:val="ListParagraph"/>
        <w:numPr>
          <w:ilvl w:val="0"/>
          <w:numId w:val="11"/>
        </w:numPr>
      </w:pPr>
      <w:r w:rsidRPr="00E1397A">
        <w:t>directly relevant to the individual identified as a carrier</w:t>
      </w:r>
    </w:p>
    <w:p w14:paraId="7ABD330F" w14:textId="223D8389" w:rsidR="00C85006" w:rsidRPr="00E1397A" w:rsidRDefault="00C85006" w:rsidP="00556800">
      <w:pPr>
        <w:pStyle w:val="ListParagraph"/>
        <w:numPr>
          <w:ilvl w:val="0"/>
          <w:numId w:val="11"/>
        </w:numPr>
      </w:pPr>
      <w:r w:rsidRPr="00E1397A">
        <w:t xml:space="preserve">directly relevant to the couple both identified pre-pregnancy as carriers for the same </w:t>
      </w:r>
      <w:r w:rsidR="009719D1">
        <w:rPr>
          <w:i/>
          <w:u w:val="single"/>
        </w:rPr>
        <w:t xml:space="preserve">autosomal recessive </w:t>
      </w:r>
      <w:r w:rsidRPr="00E1397A">
        <w:t>condition</w:t>
      </w:r>
      <w:r w:rsidR="009719D1">
        <w:rPr>
          <w:i/>
          <w:u w:val="single"/>
        </w:rPr>
        <w:t>, or one is identified pre-pregnancy as a carrier for an X-linked condition</w:t>
      </w:r>
    </w:p>
    <w:p w14:paraId="475CCCF2" w14:textId="3156C21C" w:rsidR="00C85006" w:rsidRPr="00E1397A" w:rsidRDefault="00C85006" w:rsidP="00556800">
      <w:pPr>
        <w:pStyle w:val="ListParagraph"/>
        <w:numPr>
          <w:ilvl w:val="0"/>
          <w:numId w:val="11"/>
        </w:numPr>
      </w:pPr>
      <w:r w:rsidRPr="00E1397A">
        <w:t xml:space="preserve">Outcomes from first trimester </w:t>
      </w:r>
      <w:proofErr w:type="spellStart"/>
      <w:r w:rsidRPr="00E1397A">
        <w:t>fetal</w:t>
      </w:r>
      <w:proofErr w:type="spellEnd"/>
      <w:r w:rsidRPr="00E1397A">
        <w:t xml:space="preserve"> testing in a couple who are both carriers for the same autosomal recessive condition</w:t>
      </w:r>
      <w:r w:rsidR="009719D1">
        <w:rPr>
          <w:i/>
          <w:u w:val="single"/>
        </w:rPr>
        <w:t>, or one is identified as a carrier for an X-linked condition</w:t>
      </w:r>
    </w:p>
    <w:p w14:paraId="2504DA35" w14:textId="77777777" w:rsidR="00A8606D" w:rsidRDefault="00A8606D" w:rsidP="00A8606D">
      <w:r>
        <w:t>The following outcomes have been proposed for evaluating the clinical effectiveness and safety of targeted carrier testing for severe monogenic conditions:</w:t>
      </w:r>
    </w:p>
    <w:p w14:paraId="524AE15B" w14:textId="77777777" w:rsidR="00A8606D" w:rsidRDefault="00A8606D" w:rsidP="00A8606D">
      <w:pPr>
        <w:rPr>
          <w:i/>
          <w:u w:val="single"/>
        </w:rPr>
      </w:pPr>
      <w:r>
        <w:rPr>
          <w:i/>
          <w:u w:val="single"/>
        </w:rPr>
        <w:t>Outcomes that relate to the direct safety of the health technology or comparator:</w:t>
      </w:r>
    </w:p>
    <w:p w14:paraId="1DB45087" w14:textId="77777777" w:rsidR="00A8606D" w:rsidRPr="009E7DB8" w:rsidRDefault="00A8606D" w:rsidP="00556800">
      <w:pPr>
        <w:pStyle w:val="ListParagraph"/>
        <w:numPr>
          <w:ilvl w:val="0"/>
          <w:numId w:val="6"/>
        </w:numPr>
      </w:pPr>
      <w:r w:rsidRPr="009E7DB8">
        <w:t>Physical and/or psychological harms from genetic testing or no genetic testing, adverse events from testing</w:t>
      </w:r>
    </w:p>
    <w:p w14:paraId="2982172C" w14:textId="77777777" w:rsidR="00A8606D" w:rsidRPr="00D02768" w:rsidRDefault="00A8606D" w:rsidP="00A8606D">
      <w:pPr>
        <w:rPr>
          <w:i/>
          <w:u w:val="single"/>
        </w:rPr>
      </w:pPr>
      <w:r w:rsidRPr="00D02768">
        <w:rPr>
          <w:i/>
          <w:u w:val="single"/>
        </w:rPr>
        <w:t xml:space="preserve">Test accuracy outcomes: </w:t>
      </w:r>
    </w:p>
    <w:p w14:paraId="1DCFDAB6" w14:textId="32B1FC74" w:rsidR="00791881" w:rsidRPr="00DB11DC" w:rsidRDefault="00791881" w:rsidP="00556800">
      <w:pPr>
        <w:pStyle w:val="ListParagraph"/>
        <w:numPr>
          <w:ilvl w:val="0"/>
          <w:numId w:val="4"/>
        </w:numPr>
      </w:pPr>
      <w:r w:rsidRPr="00DB11DC">
        <w:t>Assessment of diagnostic/test accuracy: sensitivity, specificity, number of false positives, number of false negatives, number of inconclusive results</w:t>
      </w:r>
      <w:r>
        <w:t xml:space="preserve"> (noting that the diagnostic accuracy of </w:t>
      </w:r>
      <w:r w:rsidR="00E15C6E">
        <w:t xml:space="preserve">next generation DNA sequencing </w:t>
      </w:r>
      <w:r>
        <w:t>tests have been established by MSAC, and therefore only if available)</w:t>
      </w:r>
      <w:r w:rsidR="00E15C6E">
        <w:t>. Any other technologies that are used for detecting the genes in the population, will be provided by the applicant</w:t>
      </w:r>
      <w:r w:rsidR="00152080">
        <w:t xml:space="preserve">. The analytical validity will be assessed for all these </w:t>
      </w:r>
      <w:r w:rsidR="0020327D">
        <w:t>technologies if</w:t>
      </w:r>
      <w:r w:rsidR="00E15C6E">
        <w:t xml:space="preserve"> the</w:t>
      </w:r>
      <w:r w:rsidR="00152080">
        <w:t>ir diagnostic</w:t>
      </w:r>
      <w:r w:rsidR="00E15C6E">
        <w:t xml:space="preserve"> accuracy has not already been established.</w:t>
      </w:r>
    </w:p>
    <w:p w14:paraId="1C86AA55" w14:textId="77777777" w:rsidR="00A8606D" w:rsidRDefault="00A8606D" w:rsidP="00556800">
      <w:pPr>
        <w:pStyle w:val="ListParagraph"/>
        <w:numPr>
          <w:ilvl w:val="0"/>
          <w:numId w:val="6"/>
        </w:numPr>
      </w:pPr>
      <w:r w:rsidRPr="009E7DB8">
        <w:t xml:space="preserve">Clinical utility: </w:t>
      </w:r>
    </w:p>
    <w:p w14:paraId="14B1E2D0" w14:textId="152944C2" w:rsidR="00BE0A44" w:rsidRDefault="00BE0A44" w:rsidP="00556800">
      <w:pPr>
        <w:pStyle w:val="ListParagraph"/>
        <w:numPr>
          <w:ilvl w:val="1"/>
          <w:numId w:val="6"/>
        </w:numPr>
      </w:pPr>
      <w:r>
        <w:t xml:space="preserve">Diagnostic yield of </w:t>
      </w:r>
      <w:r w:rsidR="00EF2FFF">
        <w:t>carrier testing in the Ashkenazi Jewish population:</w:t>
      </w:r>
    </w:p>
    <w:p w14:paraId="4CA21189" w14:textId="66766973" w:rsidR="00EF2FFF" w:rsidRDefault="00EF2FFF" w:rsidP="00556800">
      <w:pPr>
        <w:pStyle w:val="ListParagraph"/>
        <w:numPr>
          <w:ilvl w:val="2"/>
          <w:numId w:val="6"/>
        </w:numPr>
      </w:pPr>
      <w:r>
        <w:t>Proportion of tested individuals who are carriers</w:t>
      </w:r>
    </w:p>
    <w:p w14:paraId="1FA4D004" w14:textId="68230623" w:rsidR="00EF2FFF" w:rsidRDefault="00EF2FFF" w:rsidP="00556800">
      <w:pPr>
        <w:pStyle w:val="ListParagraph"/>
        <w:numPr>
          <w:ilvl w:val="2"/>
          <w:numId w:val="6"/>
        </w:numPr>
      </w:pPr>
      <w:r>
        <w:t xml:space="preserve">Proportion of </w:t>
      </w:r>
      <w:r w:rsidR="00355178">
        <w:t xml:space="preserve">tested </w:t>
      </w:r>
      <w:r>
        <w:t>couples who are both carriers for the same recessively inherited disease</w:t>
      </w:r>
    </w:p>
    <w:p w14:paraId="60B7246B" w14:textId="6B3F7A53" w:rsidR="00A8606D" w:rsidRDefault="00A8606D" w:rsidP="00556800">
      <w:pPr>
        <w:pStyle w:val="ListParagraph"/>
        <w:numPr>
          <w:ilvl w:val="1"/>
          <w:numId w:val="6"/>
        </w:numPr>
      </w:pPr>
      <w:r>
        <w:t>C</w:t>
      </w:r>
      <w:r w:rsidRPr="009E7DB8">
        <w:t xml:space="preserve">hange in </w:t>
      </w:r>
      <w:r w:rsidR="00052481">
        <w:t xml:space="preserve">reproductive decisions made where </w:t>
      </w:r>
      <w:r w:rsidR="00BE0A44">
        <w:t xml:space="preserve">panel </w:t>
      </w:r>
      <w:r w:rsidR="00052481">
        <w:t>testing is perform</w:t>
      </w:r>
      <w:r w:rsidR="00BE0A44">
        <w:t xml:space="preserve">ed </w:t>
      </w:r>
      <w:r w:rsidR="00052481">
        <w:t>antenatally</w:t>
      </w:r>
    </w:p>
    <w:p w14:paraId="6CFD1248" w14:textId="2118A869" w:rsidR="00A8606D" w:rsidRPr="00127A86" w:rsidRDefault="00A8606D" w:rsidP="00556800">
      <w:pPr>
        <w:pStyle w:val="ListParagraph"/>
        <w:numPr>
          <w:ilvl w:val="1"/>
          <w:numId w:val="6"/>
        </w:numPr>
      </w:pPr>
      <w:r>
        <w:t>F</w:t>
      </w:r>
      <w:r w:rsidRPr="009E7DB8">
        <w:t>or women already pregnant</w:t>
      </w:r>
      <w:r>
        <w:t xml:space="preserve">: </w:t>
      </w:r>
      <w:r w:rsidR="00682409">
        <w:t xml:space="preserve">rate of </w:t>
      </w:r>
      <w:r w:rsidRPr="009E7DB8">
        <w:t xml:space="preserve">termination of pregnancy due to the detection </w:t>
      </w:r>
      <w:r w:rsidRPr="00127A86">
        <w:t>of a variant</w:t>
      </w:r>
    </w:p>
    <w:p w14:paraId="4A0189D4" w14:textId="4AE53C60" w:rsidR="00F72747" w:rsidRPr="00127A86" w:rsidRDefault="00F72747" w:rsidP="00316040">
      <w:pPr>
        <w:pStyle w:val="ListParagraph"/>
        <w:numPr>
          <w:ilvl w:val="1"/>
          <w:numId w:val="6"/>
        </w:numPr>
      </w:pPr>
      <w:r w:rsidRPr="00127A86">
        <w:t>In addition, PASC agreed that the downstream costs also include the costs of caring for a child who has inherited the severe disabling inheritable diseases.</w:t>
      </w:r>
    </w:p>
    <w:p w14:paraId="43B34632" w14:textId="77777777" w:rsidR="00A8606D" w:rsidRDefault="00A8606D" w:rsidP="00A8606D">
      <w:pPr>
        <w:rPr>
          <w:i/>
          <w:u w:val="single"/>
        </w:rPr>
      </w:pPr>
      <w:bookmarkStart w:id="21" w:name="_Hlk77346104"/>
      <w:r>
        <w:rPr>
          <w:i/>
          <w:u w:val="single"/>
        </w:rPr>
        <w:lastRenderedPageBreak/>
        <w:t>Societal outcomes:</w:t>
      </w:r>
    </w:p>
    <w:p w14:paraId="4F98D7AF" w14:textId="77777777" w:rsidR="00A8606D" w:rsidRPr="00D02768" w:rsidRDefault="00A8606D" w:rsidP="00556800">
      <w:pPr>
        <w:pStyle w:val="ListParagraph"/>
        <w:numPr>
          <w:ilvl w:val="1"/>
          <w:numId w:val="3"/>
        </w:numPr>
        <w:spacing w:line="240" w:lineRule="auto"/>
        <w:ind w:left="683"/>
        <w:rPr>
          <w:rFonts w:eastAsia="Times New Roman"/>
        </w:rPr>
      </w:pPr>
      <w:r w:rsidRPr="00D02768">
        <w:t xml:space="preserve">Healthcare </w:t>
      </w:r>
      <w:r>
        <w:t>resource use:</w:t>
      </w:r>
    </w:p>
    <w:p w14:paraId="35974784" w14:textId="4ACD2712" w:rsidR="00A8606D" w:rsidRPr="00D02768" w:rsidRDefault="00A8606D" w:rsidP="00556800">
      <w:pPr>
        <w:pStyle w:val="ListParagraph"/>
        <w:numPr>
          <w:ilvl w:val="1"/>
          <w:numId w:val="6"/>
        </w:numPr>
      </w:pPr>
      <w:r>
        <w:t>Number</w:t>
      </w:r>
      <w:r w:rsidR="00281C7A">
        <w:t xml:space="preserve"> of carrier tests</w:t>
      </w:r>
      <w:r>
        <w:t xml:space="preserve"> and cost of gene carrier testing</w:t>
      </w:r>
      <w:r w:rsidR="00052481">
        <w:t xml:space="preserve"> (in total, and per carrier ide</w:t>
      </w:r>
      <w:r w:rsidR="00E05347">
        <w:t>nt</w:t>
      </w:r>
      <w:r w:rsidR="00052481">
        <w:t>ified)</w:t>
      </w:r>
    </w:p>
    <w:p w14:paraId="079F5EDC" w14:textId="77777777" w:rsidR="00A8606D" w:rsidRDefault="00A8606D" w:rsidP="00556800">
      <w:pPr>
        <w:pStyle w:val="ListParagraph"/>
        <w:numPr>
          <w:ilvl w:val="1"/>
          <w:numId w:val="6"/>
        </w:numPr>
      </w:pPr>
      <w:r>
        <w:t>Number and cost of additional medical practitioner consultations</w:t>
      </w:r>
    </w:p>
    <w:p w14:paraId="089EE79A" w14:textId="5383F12F" w:rsidR="00A8606D" w:rsidRPr="009E7DB8" w:rsidRDefault="00A8606D" w:rsidP="00556800">
      <w:pPr>
        <w:pStyle w:val="ListParagraph"/>
        <w:numPr>
          <w:ilvl w:val="0"/>
          <w:numId w:val="6"/>
        </w:numPr>
      </w:pPr>
      <w:r w:rsidRPr="009E7DB8">
        <w:t>Cost-effectiveness outcomes</w:t>
      </w:r>
      <w:r w:rsidR="00EF2FFF">
        <w:t xml:space="preserve"> &amp; financial impact</w:t>
      </w:r>
      <w:r w:rsidRPr="009E7DB8">
        <w:t>:</w:t>
      </w:r>
    </w:p>
    <w:p w14:paraId="0144496A" w14:textId="02DE333F" w:rsidR="00EF2FFF" w:rsidRDefault="00EF2FFF" w:rsidP="00556800">
      <w:pPr>
        <w:pStyle w:val="ListParagraph"/>
        <w:numPr>
          <w:ilvl w:val="1"/>
          <w:numId w:val="6"/>
        </w:numPr>
      </w:pPr>
      <w:r>
        <w:t>Population 1</w:t>
      </w:r>
      <w:r w:rsidR="00223DD0">
        <w:t xml:space="preserve"> and 2</w:t>
      </w:r>
      <w:r>
        <w:t xml:space="preserve"> – number of tests expected, cost of carrier testing</w:t>
      </w:r>
    </w:p>
    <w:p w14:paraId="1416A669" w14:textId="77777777" w:rsidR="00223DD0" w:rsidRDefault="00EF2FFF" w:rsidP="00556800">
      <w:pPr>
        <w:pStyle w:val="ListParagraph"/>
        <w:numPr>
          <w:ilvl w:val="1"/>
          <w:numId w:val="6"/>
        </w:numPr>
      </w:pPr>
      <w:r>
        <w:t xml:space="preserve">Cost per individual identified with a pathogenic or likely pathogenic variant </w:t>
      </w:r>
    </w:p>
    <w:p w14:paraId="5327ADD9" w14:textId="7D44B6AA" w:rsidR="00A8606D" w:rsidRDefault="00A8606D" w:rsidP="00556800">
      <w:pPr>
        <w:pStyle w:val="ListParagraph"/>
        <w:numPr>
          <w:ilvl w:val="1"/>
          <w:numId w:val="6"/>
        </w:numPr>
      </w:pPr>
      <w:r w:rsidRPr="003F5963">
        <w:t xml:space="preserve">Cost per </w:t>
      </w:r>
      <w:r w:rsidR="00682409">
        <w:t xml:space="preserve">informed </w:t>
      </w:r>
      <w:r w:rsidRPr="003F5963">
        <w:t xml:space="preserve">reproductive </w:t>
      </w:r>
      <w:r w:rsidR="00052481">
        <w:t>decis</w:t>
      </w:r>
      <w:r w:rsidR="00682409">
        <w:t>i</w:t>
      </w:r>
      <w:r w:rsidR="00052481">
        <w:t>on</w:t>
      </w:r>
    </w:p>
    <w:p w14:paraId="344552CC" w14:textId="4C8CBD83" w:rsidR="00A8606D" w:rsidRDefault="00A8606D" w:rsidP="00556800">
      <w:pPr>
        <w:pStyle w:val="ListParagraph"/>
        <w:numPr>
          <w:ilvl w:val="1"/>
          <w:numId w:val="2"/>
        </w:numPr>
      </w:pPr>
      <w:r>
        <w:t>Costs per additional IVF</w:t>
      </w:r>
      <w:r w:rsidR="00052481">
        <w:t xml:space="preserve"> &amp; </w:t>
      </w:r>
      <w:r w:rsidR="00682409">
        <w:t>p</w:t>
      </w:r>
      <w:r w:rsidR="00052481">
        <w:t>reimplantation genetic diagnosis</w:t>
      </w:r>
      <w:r>
        <w:t xml:space="preserve"> event</w:t>
      </w:r>
    </w:p>
    <w:p w14:paraId="064AEDB5" w14:textId="77777777" w:rsidR="00EF2FFF" w:rsidRDefault="00EF2FFF" w:rsidP="00556800">
      <w:pPr>
        <w:pStyle w:val="ListParagraph"/>
        <w:numPr>
          <w:ilvl w:val="1"/>
          <w:numId w:val="2"/>
        </w:numPr>
      </w:pPr>
      <w:r>
        <w:t xml:space="preserve">Population 4 – number of terminations and cost per termination </w:t>
      </w:r>
    </w:p>
    <w:p w14:paraId="25B405B0" w14:textId="43FAD1ED" w:rsidR="00EF2FFF" w:rsidRDefault="00EF2FFF" w:rsidP="00556800">
      <w:pPr>
        <w:pStyle w:val="ListParagraph"/>
        <w:numPr>
          <w:ilvl w:val="1"/>
          <w:numId w:val="2"/>
        </w:numPr>
      </w:pPr>
      <w:r>
        <w:t xml:space="preserve">Cost per identified affected </w:t>
      </w:r>
      <w:proofErr w:type="spellStart"/>
      <w:r>
        <w:t>fetus</w:t>
      </w:r>
      <w:proofErr w:type="spellEnd"/>
    </w:p>
    <w:p w14:paraId="0635444D" w14:textId="78386F3A" w:rsidR="00EF2FFF" w:rsidRDefault="00A8606D" w:rsidP="00556800">
      <w:pPr>
        <w:pStyle w:val="ListParagraph"/>
        <w:numPr>
          <w:ilvl w:val="0"/>
          <w:numId w:val="2"/>
        </w:numPr>
        <w:ind w:left="720"/>
      </w:pPr>
      <w:r w:rsidRPr="00607373">
        <w:t>Total healthcare costs</w:t>
      </w:r>
      <w:r w:rsidR="00EF2FFF">
        <w:t>:</w:t>
      </w:r>
    </w:p>
    <w:p w14:paraId="289CEC4B" w14:textId="15882F07" w:rsidR="00EF2FFF" w:rsidRDefault="00EF2FFF" w:rsidP="00556800">
      <w:pPr>
        <w:pStyle w:val="ListParagraph"/>
        <w:numPr>
          <w:ilvl w:val="1"/>
          <w:numId w:val="2"/>
        </w:numPr>
      </w:pPr>
      <w:r>
        <w:t>Number and cost of additional medical practitioner consultations</w:t>
      </w:r>
    </w:p>
    <w:p w14:paraId="0BB31B5D" w14:textId="280FF2E4" w:rsidR="00A8606D" w:rsidRDefault="00EF2FFF" w:rsidP="00556800">
      <w:pPr>
        <w:pStyle w:val="ListParagraph"/>
        <w:numPr>
          <w:ilvl w:val="1"/>
          <w:numId w:val="2"/>
        </w:numPr>
      </w:pPr>
      <w:r>
        <w:t>Reduction in costs of associated therapies (where applicable))</w:t>
      </w:r>
    </w:p>
    <w:bookmarkEnd w:id="21"/>
    <w:p w14:paraId="0DA85E6D" w14:textId="2633D2E0" w:rsidR="00742F9F" w:rsidRDefault="00742F9F" w:rsidP="00A8606D">
      <w:r>
        <w:t>One key point for the assessment to consider is that each recessive disease tested for on the panel needs to be considered separately in the calculation of couple risk (and couple diagnostic yield). If both partners in a couple are carriers of risk variants but for different diseases, then their potential children are not at increased risk. Increased risk of having a child with a disease occurs only where both individuals in a couple are found to be carriers of variants for the same disease.</w:t>
      </w:r>
    </w:p>
    <w:p w14:paraId="0B84EFF6" w14:textId="02D9B49B" w:rsidR="00A8606D" w:rsidRDefault="00A8606D" w:rsidP="00A8606D">
      <w:r>
        <w:t>Unlike cancer screening programs, carrier testing is directed at people who are not likely to develop the disease themselves, but rather at those who are at risk of having children who will be affected by a serious inherited genetic disorder.</w:t>
      </w:r>
      <w:r w:rsidR="00F84B1C">
        <w:t xml:space="preserve"> </w:t>
      </w:r>
      <w:r>
        <w:t xml:space="preserve">The goal of carrier testing is to provide information to individuals and couples </w:t>
      </w:r>
      <w:r w:rsidRPr="00A70925">
        <w:t xml:space="preserve">about the risk of a clinically significant genetic condition </w:t>
      </w:r>
      <w:r w:rsidR="00052481" w:rsidRPr="00A70925">
        <w:t>with associated morbidity and/or mortality</w:t>
      </w:r>
      <w:r w:rsidR="00052481">
        <w:t xml:space="preserve"> in</w:t>
      </w:r>
      <w:r w:rsidRPr="00A70925">
        <w:t xml:space="preserve"> their offspring</w:t>
      </w:r>
      <w:r>
        <w:t xml:space="preserve">. Providing this information </w:t>
      </w:r>
      <w:r w:rsidRPr="00A70925">
        <w:t>enables informed reproductive choice</w:t>
      </w:r>
      <w:r>
        <w:t xml:space="preserve">s to be made, in order that pregnancy with a child with a serious incurable childhood-onset disorder may be minimised or avoided. Ultimately, the benefits of </w:t>
      </w:r>
      <w:r w:rsidR="00052481">
        <w:t xml:space="preserve">carrier </w:t>
      </w:r>
      <w:r w:rsidR="005C2577">
        <w:t xml:space="preserve">testing </w:t>
      </w:r>
      <w:r>
        <w:t xml:space="preserve">should outweigh any potential harms </w:t>
      </w:r>
      <w:r>
        <w:fldChar w:fldCharType="begin">
          <w:fldData xml:space="preserve">PEVuZE5vdGU+PENpdGU+PEF1dGhvcj5CZWFyZDwvQXV0aG9yPjxZZWFyPjIwMTY8L1llYXI+PFJl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</w:fldData>
        </w:fldChar>
      </w:r>
      <w:r>
        <w:instrText xml:space="preserve"> ADDIN EN.CITE </w:instrText>
      </w:r>
      <w:r>
        <w:fldChar w:fldCharType="begin">
          <w:fldData xml:space="preserve">PEVuZE5vdGU+PENpdGU+PEF1dGhvcj5CZWFyZDwvQXV0aG9yPjxZZWFyPjIwMTY8L1llYXI+PFJl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</w:fldData>
        </w:fldChar>
      </w:r>
      <w:r>
        <w:instrText xml:space="preserve"> ADDIN EN.CITE.DATA </w:instrText>
      </w:r>
      <w:r>
        <w:fldChar w:fldCharType="end"/>
      </w:r>
      <w:r>
        <w:fldChar w:fldCharType="separate"/>
      </w:r>
      <w:r>
        <w:rPr>
          <w:noProof/>
        </w:rPr>
        <w:t>(Beard, Amor, Di Pietro, &amp; Archibald, 2016; Cancer Council Australia, 2018)</w:t>
      </w:r>
      <w:r>
        <w:fldChar w:fldCharType="end"/>
      </w:r>
      <w:r>
        <w:t>. This contrasts with newborn screening programs</w:t>
      </w:r>
      <w:r w:rsidR="00002AE8">
        <w:t>,</w:t>
      </w:r>
      <w:r>
        <w:t xml:space="preserve"> which seek to identify affected child</w:t>
      </w:r>
      <w:r w:rsidR="00002AE8">
        <w:t>ren</w:t>
      </w:r>
      <w:r>
        <w:t xml:space="preserve"> at an early age to expedite interventions that could modify the disease course.</w:t>
      </w:r>
      <w:r w:rsidR="00F84B1C">
        <w:t xml:space="preserve"> </w:t>
      </w:r>
    </w:p>
    <w:p w14:paraId="05F658C2" w14:textId="10327272" w:rsidR="00A8606D" w:rsidRDefault="00A8606D" w:rsidP="00A8606D">
      <w:r>
        <w:t xml:space="preserve">The introduction of carrier testing for severe monogenic disorders might result in an increase in the use of pre-implantation genetic diagnosis, prenatal </w:t>
      </w:r>
      <w:proofErr w:type="gramStart"/>
      <w:r>
        <w:t>diagnosis</w:t>
      </w:r>
      <w:proofErr w:type="gramEnd"/>
      <w:r>
        <w:t xml:space="preserve"> and in vitro fertilisation, with a concomitant reduction in the number of severely clinically affected children born over time. </w:t>
      </w:r>
      <w:r w:rsidRPr="00621F7B">
        <w:t xml:space="preserve">The Australian evidence for preconception </w:t>
      </w:r>
      <w:r>
        <w:t>testing</w:t>
      </w:r>
      <w:r w:rsidRPr="00621F7B">
        <w:t xml:space="preserve"> derives predominantly from </w:t>
      </w:r>
      <w:r>
        <w:t xml:space="preserve">the </w:t>
      </w:r>
      <w:r w:rsidRPr="00621F7B">
        <w:t xml:space="preserve">evaluation of </w:t>
      </w:r>
      <w:proofErr w:type="gramStart"/>
      <w:r>
        <w:t>school-based</w:t>
      </w:r>
      <w:proofErr w:type="gramEnd"/>
      <w:r>
        <w:t xml:space="preserve"> </w:t>
      </w:r>
      <w:r w:rsidRPr="00621F7B">
        <w:t xml:space="preserve">TSD </w:t>
      </w:r>
      <w:r>
        <w:t>testing</w:t>
      </w:r>
      <w:r w:rsidRPr="00621F7B">
        <w:t xml:space="preserve"> programs</w:t>
      </w:r>
      <w:r>
        <w:t xml:space="preserve"> in the </w:t>
      </w:r>
      <w:r w:rsidR="00666B40">
        <w:t xml:space="preserve">Ashkenazi Jewish </w:t>
      </w:r>
      <w:r>
        <w:t>population</w:t>
      </w:r>
      <w:r w:rsidRPr="00621F7B">
        <w:t xml:space="preserve">. </w:t>
      </w:r>
      <w:r>
        <w:t>Long-term follow-up found that the t</w:t>
      </w:r>
      <w:r w:rsidRPr="00621F7B">
        <w:t xml:space="preserve">esting </w:t>
      </w:r>
      <w:r>
        <w:t xml:space="preserve">program was </w:t>
      </w:r>
      <w:r w:rsidRPr="00621F7B">
        <w:t xml:space="preserve">acceptable to students </w:t>
      </w:r>
      <w:r>
        <w:t xml:space="preserve">and parents </w:t>
      </w:r>
      <w:r w:rsidRPr="00621F7B">
        <w:t>with high levels of participation (&gt;98%) and low levels of anxiety associated with diagnosis of TSD carrier status.</w:t>
      </w:r>
      <w:r>
        <w:t xml:space="preserve"> </w:t>
      </w:r>
      <w:r w:rsidRPr="00621F7B">
        <w:t xml:space="preserve">Over </w:t>
      </w:r>
      <w:r>
        <w:t xml:space="preserve">a </w:t>
      </w:r>
      <w:r w:rsidRPr="00621F7B">
        <w:t>17-year evaluation</w:t>
      </w:r>
      <w:r>
        <w:t xml:space="preserve"> period</w:t>
      </w:r>
      <w:r w:rsidRPr="00621F7B">
        <w:t xml:space="preserve">, no </w:t>
      </w:r>
      <w:r w:rsidR="003146E7" w:rsidRPr="00621F7B">
        <w:t>Australian</w:t>
      </w:r>
      <w:r w:rsidR="003146E7">
        <w:t xml:space="preserve"> tes</w:t>
      </w:r>
      <w:r w:rsidR="003146E7" w:rsidRPr="00621F7B">
        <w:t>ting</w:t>
      </w:r>
      <w:r w:rsidR="005C2577" w:rsidRPr="00621F7B">
        <w:t xml:space="preserve"> </w:t>
      </w:r>
      <w:r w:rsidRPr="00621F7B">
        <w:t>program participant has had a TSD</w:t>
      </w:r>
      <w:r>
        <w:t>-</w:t>
      </w:r>
      <w:r w:rsidRPr="00621F7B">
        <w:t xml:space="preserve">affected child, representing 100% disease prevention </w:t>
      </w:r>
      <w:r>
        <w:t>and 100% health outcomes effectiveness</w:t>
      </w:r>
      <w:r w:rsidRPr="00621F7B">
        <w:t xml:space="preserve"> in this cohort</w:t>
      </w:r>
      <w:r>
        <w:t xml:space="preserve"> </w:t>
      </w:r>
      <w:r>
        <w:fldChar w:fldCharType="begin">
          <w:fldData xml:space="preserve">PEVuZE5vdGU+PENpdGU+PEF1dGhvcj5DdXJkPC9BdXRob3I+PFllYXI+MjAxNDwvWWVhcj48UmVj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=
</w:fldData>
        </w:fldChar>
      </w:r>
      <w:r>
        <w:instrText xml:space="preserve"> ADDIN EN.CITE </w:instrText>
      </w:r>
      <w:r>
        <w:fldChar w:fldCharType="begin">
          <w:fldData xml:space="preserve">PEVuZE5vdGU+PENpdGU+PEF1dGhvcj5DdXJkPC9BdXRob3I+PFllYXI+MjAxNDwvWWVhcj48UmVj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=
</w:fldData>
        </w:fldChar>
      </w:r>
      <w:r>
        <w:instrText xml:space="preserve"> ADDIN EN.CITE.DATA </w:instrText>
      </w:r>
      <w:r>
        <w:fldChar w:fldCharType="end"/>
      </w:r>
      <w:r>
        <w:fldChar w:fldCharType="separate"/>
      </w:r>
      <w:r>
        <w:rPr>
          <w:noProof/>
        </w:rPr>
        <w:t>(Curd et al., 2014; HGSA, 2015; Lew, Burnett, Proos, &amp; Delatycki, 2015; Lew et al., 2012)</w:t>
      </w:r>
      <w:r>
        <w:fldChar w:fldCharType="end"/>
      </w:r>
      <w:r>
        <w:t xml:space="preserve">. The RANZCOG recommends that all women who are considering a pregnancy, or who are in early pregnancy, should be offered carrier testing for </w:t>
      </w:r>
      <w:r w:rsidRPr="0027004B">
        <w:rPr>
          <w:rStyle w:val="Emphasis"/>
        </w:rPr>
        <w:t>common</w:t>
      </w:r>
      <w:r>
        <w:t xml:space="preserve"> disorders</w:t>
      </w:r>
      <w:r w:rsidR="00791881">
        <w:t xml:space="preserve"> </w:t>
      </w:r>
      <w:r>
        <w:fldChar w:fldCharType="begin"/>
      </w:r>
      <w:r>
        <w:instrText xml:space="preserve"> ADDIN EN.CITE &lt;EndNote&gt;&lt;Cite&gt;&lt;Author&gt;RANZCOG&lt;/Author&gt;&lt;Year&gt;2019&lt;/Year&gt;&lt;RecNum&gt;7&lt;/RecNum&gt;&lt;DisplayText&gt;(RANZCOG, 2019)&lt;/DisplayText&gt;&lt;record&gt;&lt;rec-number&gt;7&lt;/rec-number&gt;&lt;foreign-keys&gt;&lt;key app="EN" db-id="tvd2x2aeprp90te22eox9tvxfe2a0xv0tdfs" timestamp="1623373158"&gt;7&lt;/key&gt;&lt;/foreign-keys&gt;&lt;ref-type name="Web Page"&gt;12&lt;/ref-type&gt;&lt;contributors&gt;&lt;authors&gt;&lt;author&gt;RANZCOG&lt;/author&gt;&lt;/authors&gt;&lt;/contributors&gt;&lt;titles&gt;&lt;title&gt;Genetic carrier screening&lt;/title&gt;&lt;/titles&gt;&lt;volume&gt;2020&lt;/volume&gt;&lt;number&gt;21st September&lt;/number&gt;&lt;dates&gt;&lt;year&gt;2019&lt;/year&gt;&lt;/dates&gt;&lt;pub-location&gt;Melbourne, Victoria&lt;/pub-location&gt;&lt;publisher&gt;RANCOG&lt;/publisher&gt;&lt;urls&gt;&lt;related-urls&gt;&lt;url&gt;https://ranzcog.edu.au/RANZCOG_SITE/media/RANZCOG-MEDIA/Women%27s%20Health/Statement%20and%20guidelines/Clinical-Obstetrics/Genetic-carrier-screening(C-Obs-63)New-March-2019_1.pdf?ext=.pdf&lt;/url&gt;&lt;/related-urls&gt;&lt;/urls&gt;&lt;/record&gt;&lt;/Cite&gt;&lt;/EndNote&gt;</w:instrText>
      </w:r>
      <w:r>
        <w:fldChar w:fldCharType="separate"/>
      </w:r>
      <w:r>
        <w:rPr>
          <w:noProof/>
        </w:rPr>
        <w:t>(RANZCOG, 2019)</w:t>
      </w:r>
      <w:r>
        <w:fldChar w:fldCharType="end"/>
      </w:r>
      <w:r>
        <w:t xml:space="preserve">. These are not novel considerations and have been </w:t>
      </w:r>
      <w:r>
        <w:lastRenderedPageBreak/>
        <w:t xml:space="preserve">widely discussed in the international literature and recognised by clinicians providing antenatal screening for </w:t>
      </w:r>
      <w:r w:rsidR="00002AE8">
        <w:t xml:space="preserve">genetic </w:t>
      </w:r>
      <w:r>
        <w:t>disorders. G</w:t>
      </w:r>
      <w:r w:rsidRPr="0027004B">
        <w:t xml:space="preserve">enetic carrier testing should be offered in conjunction with </w:t>
      </w:r>
      <w:r w:rsidRPr="002F173D">
        <w:t xml:space="preserve">appropriate information to allow informed </w:t>
      </w:r>
      <w:r w:rsidR="00313582">
        <w:t xml:space="preserve">reproductive </w:t>
      </w:r>
      <w:r w:rsidRPr="002F173D">
        <w:t>choice</w:t>
      </w:r>
      <w:r w:rsidR="00313582">
        <w:t xml:space="preserve">, </w:t>
      </w:r>
      <w:r w:rsidR="003146E7">
        <w:t>including</w:t>
      </w:r>
      <w:r w:rsidR="003146E7" w:rsidRPr="002F173D">
        <w:t xml:space="preserve"> for</w:t>
      </w:r>
      <w:r w:rsidRPr="002F173D">
        <w:t xml:space="preserve"> </w:t>
      </w:r>
      <w:r w:rsidR="00313582">
        <w:t xml:space="preserve">reproductive </w:t>
      </w:r>
      <w:r w:rsidRPr="002F173D">
        <w:t>partners who are identified as carriers of the same autosomal recessive condition</w:t>
      </w:r>
      <w:r>
        <w:t xml:space="preserve"> </w:t>
      </w:r>
      <w:r>
        <w:fldChar w:fldCharType="begin">
          <w:fldData xml:space="preserve">PEVuZE5vdGU+PENpdGU+PEF1dGhvcj5XaWxzb248L0F1dGhvcj48WWVhcj4yMDE2PC9ZZWFyPjxS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</w:fldData>
        </w:fldChar>
      </w:r>
      <w:r>
        <w:instrText xml:space="preserve"> ADDIN EN.CITE </w:instrText>
      </w:r>
      <w:r>
        <w:fldChar w:fldCharType="begin">
          <w:fldData xml:space="preserve">PEVuZE5vdGU+PENpdGU+PEF1dGhvcj5XaWxzb248L0F1dGhvcj48WWVhcj4yMDE2PC9ZZWFyPjxS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</w:fldData>
        </w:fldChar>
      </w:r>
      <w:r>
        <w:instrText xml:space="preserve"> ADDIN EN.CITE.DATA </w:instrText>
      </w:r>
      <w:r>
        <w:fldChar w:fldCharType="end"/>
      </w:r>
      <w:r>
        <w:fldChar w:fldCharType="separate"/>
      </w:r>
      <w:r>
        <w:rPr>
          <w:noProof/>
        </w:rPr>
        <w:t>(Wilson et al., 2016)</w:t>
      </w:r>
      <w:r>
        <w:fldChar w:fldCharType="end"/>
      </w:r>
      <w:r>
        <w:t>.</w:t>
      </w:r>
      <w:r w:rsidR="00F84B1C">
        <w:t xml:space="preserve"> </w:t>
      </w:r>
    </w:p>
    <w:p w14:paraId="4BBF84CB" w14:textId="77777777" w:rsidR="009B31CC" w:rsidRPr="004E3ABF" w:rsidRDefault="009B31CC" w:rsidP="00713728">
      <w:pPr>
        <w:pStyle w:val="Heading2"/>
      </w:pPr>
      <w:r w:rsidRPr="00490FBB">
        <w:t>Assessment framework (for investigative technologies)</w:t>
      </w:r>
    </w:p>
    <w:p w14:paraId="3126D038" w14:textId="210ACB9E" w:rsidR="008F5D03" w:rsidRPr="00A76ED0" w:rsidRDefault="008F5D03" w:rsidP="00AE7B05">
      <w:pPr>
        <w:rPr>
          <w:i/>
          <w:iCs/>
        </w:rPr>
      </w:pPr>
      <w:r w:rsidRPr="00A76ED0">
        <w:rPr>
          <w:i/>
          <w:iCs/>
        </w:rPr>
        <w:t>PASC agreed with the assessment framework.</w:t>
      </w:r>
    </w:p>
    <w:p w14:paraId="685EB9B4" w14:textId="5947C393" w:rsidR="00D8692F" w:rsidRPr="006428B8" w:rsidRDefault="00C456A1" w:rsidP="00AE7B05">
      <w:r>
        <w:rPr>
          <w:noProof/>
          <w:lang w:eastAsia="en-AU"/>
        </w:rPr>
        <w:drawing>
          <wp:inline distT="0" distB="0" distL="0" distR="0" wp14:anchorId="38F2B645" wp14:editId="1125DEF5">
            <wp:extent cx="5731510" cy="2699385"/>
            <wp:effectExtent l="0" t="0" r="2540" b="5715"/>
            <wp:docPr id="4" name="Picture 4" descr="Diagram&#10;&#10;Figure 1 Assessment framework showing the links from the test population to health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Figure 1 Assessment framework showing the links from the test population to health outcomes"/>
                    <pic:cNvPicPr/>
                  </pic:nvPicPr>
                  <pic:blipFill>
                    <a:blip r:embed="rId11">
                      <a:extLst>
                        <a:ext uri="{28A0092B-C50C-407E-A947-70E740481C1C}">
                          <a14:useLocalDpi xmlns:a14="http://schemas.microsoft.com/office/drawing/2010/main" val="0"/>
                        </a:ext>
                      </a:extLst>
                    </a:blip>
                    <a:stretch>
                      <a:fillRect/>
                    </a:stretch>
                  </pic:blipFill>
                  <pic:spPr>
                    <a:xfrm>
                      <a:off x="0" y="0"/>
                      <a:ext cx="5731510" cy="2699385"/>
                    </a:xfrm>
                    <a:prstGeom prst="rect">
                      <a:avLst/>
                    </a:prstGeom>
                  </pic:spPr>
                </pic:pic>
              </a:graphicData>
            </a:graphic>
          </wp:inline>
        </w:drawing>
      </w:r>
      <w:r w:rsidR="00D8692F">
        <w:t xml:space="preserve">The assessment framework is presented in </w:t>
      </w:r>
      <w:r w:rsidR="00AE7B05">
        <w:fldChar w:fldCharType="begin"/>
      </w:r>
      <w:r w:rsidR="00AE7B05">
        <w:instrText xml:space="preserve"> REF _Ref68327680 \h  \* MERGEFORMAT </w:instrText>
      </w:r>
      <w:r w:rsidR="00AE7B05">
        <w:fldChar w:fldCharType="separate"/>
      </w:r>
      <w:r w:rsidR="001F1746">
        <w:t>Figure 1</w:t>
      </w:r>
      <w:r w:rsidR="00AE7B05">
        <w:fldChar w:fldCharType="end"/>
      </w:r>
      <w:r w:rsidR="00AE7B05">
        <w:t>.</w:t>
      </w:r>
    </w:p>
    <w:p w14:paraId="58E23E9A" w14:textId="674C81D7" w:rsidR="009B31CC" w:rsidRDefault="00AE6FE0" w:rsidP="00C40CC4">
      <w:pPr>
        <w:pStyle w:val="Caption"/>
      </w:pPr>
      <w:bookmarkStart w:id="22" w:name="_Ref68327593"/>
      <w:bookmarkStart w:id="23" w:name="_Ref68327680"/>
      <w:r>
        <w:t>Figure</w:t>
      </w:r>
      <w:bookmarkEnd w:id="22"/>
      <w:r w:rsidR="00133D42">
        <w:t xml:space="preserve"> </w:t>
      </w:r>
      <w:r w:rsidR="0002778D">
        <w:fldChar w:fldCharType="begin"/>
      </w:r>
      <w:r w:rsidR="0002778D">
        <w:instrText xml:space="preserve"> SEQ Figure \* ARABIC </w:instrText>
      </w:r>
      <w:r w:rsidR="0002778D">
        <w:fldChar w:fldCharType="separate"/>
      </w:r>
      <w:r w:rsidR="0002778D">
        <w:rPr>
          <w:noProof/>
        </w:rPr>
        <w:t>1</w:t>
      </w:r>
      <w:r w:rsidR="0002778D">
        <w:fldChar w:fldCharType="end"/>
      </w:r>
      <w:bookmarkEnd w:id="23"/>
      <w:r w:rsidR="009B31CC" w:rsidRPr="00490FBB">
        <w:tab/>
      </w:r>
      <w:r w:rsidR="00D8692F">
        <w:t>A</w:t>
      </w:r>
      <w:r w:rsidR="009B31CC" w:rsidRPr="00490FBB">
        <w:t>ssessment framework showing the links from the test population to health outcomes</w:t>
      </w:r>
    </w:p>
    <w:p w14:paraId="534738C5" w14:textId="6CB07EDF" w:rsidR="00C40CC4" w:rsidRPr="00C40CC4" w:rsidRDefault="00C40CC4" w:rsidP="00C40CC4">
      <w:pPr>
        <w:pStyle w:val="Tablenotes"/>
        <w:keepLines/>
        <w:rPr>
          <w:szCs w:val="18"/>
        </w:rPr>
      </w:pPr>
      <w:r w:rsidRPr="00C40CC4">
        <w:rPr>
          <w:szCs w:val="18"/>
        </w:rPr>
        <w:t xml:space="preserve">Figure notes: 1: direct from test to health outcomes evidence; 2: test accuracy; 3: change in diagnosis/treatment/management; </w:t>
      </w:r>
      <w:r w:rsidR="00C456A1">
        <w:rPr>
          <w:szCs w:val="18"/>
        </w:rPr>
        <w:t>4</w:t>
      </w:r>
      <w:r w:rsidRPr="00C40CC4">
        <w:rPr>
          <w:szCs w:val="18"/>
        </w:rPr>
        <w:t xml:space="preserve">: influence of the change in management on </w:t>
      </w:r>
      <w:r w:rsidR="00C456A1">
        <w:rPr>
          <w:szCs w:val="18"/>
        </w:rPr>
        <w:t>health</w:t>
      </w:r>
      <w:r w:rsidRPr="00C40CC4">
        <w:rPr>
          <w:szCs w:val="18"/>
        </w:rPr>
        <w:t xml:space="preserve"> outcomes</w:t>
      </w:r>
      <w:r w:rsidR="00AE7B05">
        <w:rPr>
          <w:szCs w:val="18"/>
        </w:rPr>
        <w:t xml:space="preserve">; </w:t>
      </w:r>
      <w:r w:rsidR="00C456A1">
        <w:rPr>
          <w:szCs w:val="18"/>
        </w:rPr>
        <w:t>5</w:t>
      </w:r>
      <w:r w:rsidRPr="00C40CC4">
        <w:rPr>
          <w:szCs w:val="18"/>
        </w:rPr>
        <w:t xml:space="preserve">: adverse events due to testing; </w:t>
      </w:r>
      <w:r w:rsidR="00C456A1">
        <w:rPr>
          <w:szCs w:val="18"/>
        </w:rPr>
        <w:t>6</w:t>
      </w:r>
      <w:r w:rsidRPr="00C40CC4">
        <w:rPr>
          <w:szCs w:val="18"/>
        </w:rPr>
        <w:t>: adverse events due to treatment</w:t>
      </w:r>
    </w:p>
    <w:p w14:paraId="6069F0B5" w14:textId="41FEC9F2" w:rsidR="00D73332" w:rsidRPr="00490FBB" w:rsidRDefault="00D73332" w:rsidP="00713728">
      <w:pPr>
        <w:pStyle w:val="Heading2"/>
        <w:rPr>
          <w:b/>
          <w:bCs/>
          <w:i/>
        </w:rPr>
      </w:pPr>
      <w:r w:rsidRPr="00490FBB">
        <w:t>Clinical management algorithms</w:t>
      </w:r>
    </w:p>
    <w:p w14:paraId="1DCF931A" w14:textId="74D5D900" w:rsidR="00A8606D" w:rsidRPr="00791881" w:rsidRDefault="00A8606D" w:rsidP="00791881">
      <w:pPr>
        <w:rPr>
          <w:b/>
          <w:bCs/>
        </w:rPr>
      </w:pPr>
      <w:r w:rsidRPr="00791881">
        <w:rPr>
          <w:b/>
          <w:bCs/>
        </w:rPr>
        <w:t>Current clinical management algorithm for identified population</w:t>
      </w:r>
    </w:p>
    <w:p w14:paraId="2F4E7AD9" w14:textId="2869C8DA" w:rsidR="00170FCF" w:rsidRDefault="00170FCF" w:rsidP="00A8606D">
      <w:r w:rsidRPr="00AC6FD2">
        <w:rPr>
          <w:i/>
          <w:iCs/>
        </w:rPr>
        <w:t xml:space="preserve">PASC advised that the current algorithm </w:t>
      </w:r>
      <w:r w:rsidR="00AC6FD2" w:rsidRPr="00AC6FD2">
        <w:rPr>
          <w:i/>
          <w:iCs/>
        </w:rPr>
        <w:t>sh</w:t>
      </w:r>
      <w:r w:rsidRPr="00AC6FD2">
        <w:rPr>
          <w:i/>
          <w:iCs/>
        </w:rPr>
        <w:t>ould be either no carrier testing or the carrier testing for CF, SMA and FXS (supported for public funding by MSAC)</w:t>
      </w:r>
      <w:r w:rsidR="00AC6FD2" w:rsidRPr="00AC6FD2">
        <w:rPr>
          <w:i/>
          <w:iCs/>
        </w:rPr>
        <w:t>, as per the base case comparator</w:t>
      </w:r>
      <w:r w:rsidRPr="00170FCF">
        <w:t>. The clinical management algorithm for the latter is provided in the figures.</w:t>
      </w:r>
    </w:p>
    <w:p w14:paraId="00EA1042" w14:textId="172392BF" w:rsidR="00DB539A" w:rsidRDefault="003146E7" w:rsidP="00A8606D">
      <w:r>
        <w:t>The current</w:t>
      </w:r>
      <w:r w:rsidR="00A8606D">
        <w:t xml:space="preserve"> clinical management pathway for individuals prior to receiving the intervention </w:t>
      </w:r>
      <w:r w:rsidR="00B02BB0">
        <w:t xml:space="preserve">is the pathway for genetic carrier testing for detection of CF, SMA and FXS, among </w:t>
      </w:r>
      <w:r w:rsidR="009719D1">
        <w:t>patients</w:t>
      </w:r>
      <w:r w:rsidR="00B02BB0">
        <w:t xml:space="preserve"> planning a pregnancy or those who are pregnant (MSAC application 1573) (</w:t>
      </w:r>
      <w:r w:rsidR="00B02BB0">
        <w:fldChar w:fldCharType="begin"/>
      </w:r>
      <w:r w:rsidR="00B02BB0">
        <w:instrText xml:space="preserve"> REF _Ref77341811 \h </w:instrText>
      </w:r>
      <w:r w:rsidR="00B02BB0">
        <w:fldChar w:fldCharType="separate"/>
      </w:r>
      <w:r w:rsidR="00C255D0">
        <w:t xml:space="preserve">Figure </w:t>
      </w:r>
      <w:r w:rsidR="00C255D0">
        <w:rPr>
          <w:noProof/>
        </w:rPr>
        <w:t>2</w:t>
      </w:r>
      <w:r w:rsidR="00B02BB0">
        <w:fldChar w:fldCharType="end"/>
      </w:r>
      <w:r w:rsidR="00B02BB0">
        <w:t xml:space="preserve">, </w:t>
      </w:r>
      <w:r w:rsidR="00B02BB0">
        <w:fldChar w:fldCharType="begin"/>
      </w:r>
      <w:r w:rsidR="00B02BB0">
        <w:instrText xml:space="preserve"> REF _Ref77341816 \h </w:instrText>
      </w:r>
      <w:r w:rsidR="00B02BB0">
        <w:fldChar w:fldCharType="separate"/>
      </w:r>
      <w:r w:rsidR="00C255D0">
        <w:t xml:space="preserve">Figure </w:t>
      </w:r>
      <w:r w:rsidR="00C255D0">
        <w:rPr>
          <w:noProof/>
        </w:rPr>
        <w:t>3</w:t>
      </w:r>
      <w:r w:rsidR="00B02BB0">
        <w:fldChar w:fldCharType="end"/>
      </w:r>
      <w:r w:rsidR="00B02BB0">
        <w:t>)</w:t>
      </w:r>
      <w:r w:rsidR="00A8606D">
        <w:t xml:space="preserve">. </w:t>
      </w:r>
      <w:r w:rsidR="00727A18">
        <w:t>As the testing supported for 1573 would be available to the whole population planning pregnancy or pregnant (and their reproductive partners), t</w:t>
      </w:r>
      <w:r w:rsidR="003E036F">
        <w:t xml:space="preserve">he </w:t>
      </w:r>
      <w:r w:rsidR="009719D1" w:rsidRPr="009719D1">
        <w:t>relatives of those found to be carriers of a variant</w:t>
      </w:r>
      <w:r w:rsidR="003E036F">
        <w:t xml:space="preserve"> </w:t>
      </w:r>
      <w:r w:rsidR="00727A18">
        <w:t xml:space="preserve">in the genes associated with CF, SMA or FXS </w:t>
      </w:r>
      <w:r w:rsidR="003E036F">
        <w:t xml:space="preserve">would also be eligible for testing under </w:t>
      </w:r>
      <w:r w:rsidR="00FA19D7">
        <w:t xml:space="preserve">the </w:t>
      </w:r>
      <w:r w:rsidR="003E036F">
        <w:t>supported item</w:t>
      </w:r>
      <w:r w:rsidR="00727A18">
        <w:t>s</w:t>
      </w:r>
      <w:r w:rsidR="0004535A">
        <w:t xml:space="preserve"> </w:t>
      </w:r>
      <w:r w:rsidR="00FA19D7">
        <w:t xml:space="preserve">when </w:t>
      </w:r>
      <w:r w:rsidR="00727A18">
        <w:t>they are</w:t>
      </w:r>
      <w:r w:rsidR="00FA19D7">
        <w:t xml:space="preserve"> allocated by the MBS</w:t>
      </w:r>
      <w:r w:rsidR="009719D1" w:rsidRPr="00FA19D7">
        <w:t>.</w:t>
      </w:r>
      <w:r w:rsidR="009719D1" w:rsidRPr="009719D1">
        <w:t xml:space="preserve"> </w:t>
      </w:r>
    </w:p>
    <w:p w14:paraId="5A47A7D6" w14:textId="4B6589F1" w:rsidR="003146E7" w:rsidRDefault="00A8606D" w:rsidP="003146E7">
      <w:r>
        <w:t>Carrier testing is designed to identify individuals</w:t>
      </w:r>
      <w:r w:rsidR="00313582">
        <w:t xml:space="preserve"> at-risk of having offspring affected by the autosomal recessive </w:t>
      </w:r>
      <w:r w:rsidR="003E036F">
        <w:t xml:space="preserve">or X-linked </w:t>
      </w:r>
      <w:r w:rsidR="00313582">
        <w:t>inherited condition(s) tested for</w:t>
      </w:r>
      <w:r>
        <w:t>.</w:t>
      </w:r>
      <w:r w:rsidR="0004535A">
        <w:t xml:space="preserve"> </w:t>
      </w:r>
      <w:r w:rsidR="003146E7">
        <w:t xml:space="preserve">Carrier testing for conditions such as beta </w:t>
      </w:r>
      <w:r w:rsidR="003146E7">
        <w:lastRenderedPageBreak/>
        <w:t xml:space="preserve">thalassaemia (although noting that testing for thalassaemia trait and disease is usually performed by non-genetic proxy means,) prior to conception or in early pregnancy is already an integral part of reproductive care with women and, as necessary, their reproductive partners. Preconception carrier testing is currently recommended as standard practice by the Royal Australian College of General Practitioners (RACGP) </w:t>
      </w:r>
      <w:r w:rsidR="003146E7">
        <w:fldChar w:fldCharType="begin"/>
      </w:r>
      <w:r w:rsidR="003146E7">
        <w:instrText xml:space="preserve"> ADDIN EN.CITE &lt;EndNote&gt;&lt;Cite&gt;&lt;Author&gt;Delatycki&lt;/Author&gt;&lt;Year&gt;2019&lt;/Year&gt;&lt;RecNum&gt;79&lt;/RecNum&gt;&lt;DisplayText&gt;(Delatycki et al., 2019)&lt;/DisplayText&gt;&lt;record&gt;&lt;rec-number&gt;79&lt;/rec-number&gt;&lt;foreign-keys&gt;&lt;key app="EN" db-id="tvd2x2aeprp90te22eox9tvxfe2a0xv0tdfs" timestamp="1625207375"&gt;79&lt;/key&gt;&lt;/foreign-keys&gt;&lt;ref-type name="Journal Article"&gt;17&lt;/ref-type&gt;&lt;contributors&gt;&lt;authors&gt;&lt;author&gt;Delatycki, M.&lt;/author&gt;&lt;author&gt;Laing, N.&lt;/author&gt;&lt;author&gt;Moore, S.&lt;/author&gt;&lt;author&gt;Emery, J.&lt;/author&gt;&lt;author&gt;Archibald, A.&lt;/author&gt;&lt;author&gt;Massie, J.&lt;/author&gt;&lt;author&gt;Kirk, E.&lt;/author&gt;&lt;/authors&gt;&lt;/contributors&gt;&lt;titles&gt;&lt;title&gt;Preconception and antenatal carrier screening for genetic conditions&lt;/title&gt;&lt;secondary-title&gt;Australian Journal for General Practitioners&lt;/secondary-title&gt;&lt;/titles&gt;&lt;periodical&gt;&lt;full-title&gt;Australian Journal for General Practitioners&lt;/full-title&gt;&lt;/periodical&gt;&lt;pages&gt;106-110&lt;/pages&gt;&lt;volume&gt;48&lt;/volume&gt;&lt;dates&gt;&lt;year&gt;2019&lt;/year&gt;&lt;pub-dates&gt;&lt;date&gt;02/21&lt;/date&gt;&lt;/pub-dates&gt;&lt;/dates&gt;&lt;publisher&gt;The Royal Australian College of General Practitioners (RACGP)&lt;/publisher&gt;&lt;urls&gt;&lt;related-urls&gt;&lt;url&gt;https://www1.racgp.org.au/ajgp/2019/march/preconception-and-antenatal-carrier-screening-for&lt;/url&gt;&lt;/related-urls&gt;&lt;/urls&gt;&lt;/record&gt;&lt;/Cite&gt;&lt;/EndNote&gt;</w:instrText>
      </w:r>
      <w:r w:rsidR="003146E7">
        <w:fldChar w:fldCharType="separate"/>
      </w:r>
      <w:r w:rsidR="003146E7">
        <w:rPr>
          <w:noProof/>
        </w:rPr>
        <w:t>(Delatycki et al., 2019)</w:t>
      </w:r>
      <w:r w:rsidR="003146E7">
        <w:fldChar w:fldCharType="end"/>
      </w:r>
      <w:r w:rsidR="003146E7">
        <w:t xml:space="preserve"> and RANZCOG </w:t>
      </w:r>
      <w:r w:rsidR="003146E7">
        <w:fldChar w:fldCharType="begin"/>
      </w:r>
      <w:r w:rsidR="003146E7">
        <w:instrText xml:space="preserve"> ADDIN EN.CITE &lt;EndNote&gt;&lt;Cite&gt;&lt;Author&gt;RANZCOG&lt;/Author&gt;&lt;Year&gt;2019&lt;/Year&gt;&lt;RecNum&gt;7&lt;/RecNum&gt;&lt;DisplayText&gt;(RANZCOG, 2019)&lt;/DisplayText&gt;&lt;record&gt;&lt;rec-number&gt;7&lt;/rec-number&gt;&lt;foreign-keys&gt;&lt;key app="EN" db-id="tvd2x2aeprp90te22eox9tvxfe2a0xv0tdfs" timestamp="1623373158"&gt;7&lt;/key&gt;&lt;/foreign-keys&gt;&lt;ref-type name="Web Page"&gt;12&lt;/ref-type&gt;&lt;contributors&gt;&lt;authors&gt;&lt;author&gt;RANZCOG&lt;/author&gt;&lt;/authors&gt;&lt;/contributors&gt;&lt;titles&gt;&lt;title&gt;Genetic carrier screening&lt;/title&gt;&lt;/titles&gt;&lt;volume&gt;2020&lt;/volume&gt;&lt;number&gt;21st September&lt;/number&gt;&lt;dates&gt;&lt;year&gt;2019&lt;/year&gt;&lt;/dates&gt;&lt;pub-location&gt;Melbourne, Victoria&lt;/pub-location&gt;&lt;publisher&gt;RANCOG&lt;/publisher&gt;&lt;urls&gt;&lt;related-urls&gt;&lt;url&gt;https://ranzcog.edu.au/RANZCOG_SITE/media/RANZCOG-MEDIA/Women%27s%20Health/Statement%20and%20guidelines/Clinical-Obstetrics/Genetic-carrier-screening(C-Obs-63)New-March-2019_1.pdf?ext=.pdf&lt;/url&gt;&lt;/related-urls&gt;&lt;/urls&gt;&lt;/record&gt;&lt;/Cite&gt;&lt;/EndNote&gt;</w:instrText>
      </w:r>
      <w:r w:rsidR="003146E7">
        <w:fldChar w:fldCharType="separate"/>
      </w:r>
      <w:r w:rsidR="003146E7">
        <w:rPr>
          <w:noProof/>
        </w:rPr>
        <w:t>(RANZCOG, 2019)</w:t>
      </w:r>
      <w:r w:rsidR="003146E7">
        <w:fldChar w:fldCharType="end"/>
      </w:r>
      <w:r w:rsidR="003146E7">
        <w:t>.</w:t>
      </w:r>
    </w:p>
    <w:p w14:paraId="06FFDC07" w14:textId="2A4F94F8" w:rsidR="00A8606D" w:rsidRDefault="00A8606D" w:rsidP="00791881">
      <w:r>
        <w:t>In Australia, genetic testing for severe monogenic disorders</w:t>
      </w:r>
      <w:r w:rsidR="00BC1BCD">
        <w:t xml:space="preserve"> in the exemplar population,</w:t>
      </w:r>
      <w:r>
        <w:t xml:space="preserve"> such as those described in this application</w:t>
      </w:r>
      <w:r w:rsidR="00BC1BCD">
        <w:t>,</w:t>
      </w:r>
      <w:r>
        <w:t xml:space="preserve"> is currently accessible to some at-risk individuals in the </w:t>
      </w:r>
      <w:r w:rsidR="00666B40">
        <w:t xml:space="preserve">Ashkenazi Jewish </w:t>
      </w:r>
      <w:r>
        <w:t xml:space="preserve">population via the following pathways: </w:t>
      </w:r>
    </w:p>
    <w:p w14:paraId="20A8A9D9" w14:textId="4AC173CA" w:rsidR="00A8606D" w:rsidRPr="00791881" w:rsidRDefault="00A8606D" w:rsidP="00556800">
      <w:pPr>
        <w:pStyle w:val="ListParagraph"/>
        <w:numPr>
          <w:ilvl w:val="0"/>
          <w:numId w:val="8"/>
        </w:numPr>
        <w:rPr>
          <w:u w:val="dotted"/>
        </w:rPr>
      </w:pPr>
      <w:r w:rsidRPr="00791881">
        <w:t>cohort high-school-based preconception testing</w:t>
      </w:r>
    </w:p>
    <w:p w14:paraId="0188B13E" w14:textId="334331F0" w:rsidR="00A8606D" w:rsidRPr="00791881" w:rsidRDefault="00A8606D" w:rsidP="00556800">
      <w:pPr>
        <w:pStyle w:val="ListParagraph"/>
        <w:numPr>
          <w:ilvl w:val="0"/>
          <w:numId w:val="8"/>
        </w:numPr>
        <w:rPr>
          <w:u w:val="dotted"/>
        </w:rPr>
      </w:pPr>
      <w:r w:rsidRPr="00791881">
        <w:t xml:space="preserve">preconception testing prior to marriage (generally only utilised by the </w:t>
      </w:r>
      <w:r w:rsidR="00B33AA8" w:rsidRPr="00791881">
        <w:t xml:space="preserve">very </w:t>
      </w:r>
      <w:r w:rsidRPr="00791881">
        <w:t xml:space="preserve">religiously observant) </w:t>
      </w:r>
    </w:p>
    <w:p w14:paraId="74044EF8" w14:textId="33DF920A" w:rsidR="00A8606D" w:rsidRPr="00791881" w:rsidRDefault="00A8606D" w:rsidP="00556800">
      <w:pPr>
        <w:pStyle w:val="ListParagraph"/>
        <w:numPr>
          <w:ilvl w:val="0"/>
          <w:numId w:val="8"/>
        </w:numPr>
        <w:rPr>
          <w:u w:val="dotted"/>
        </w:rPr>
      </w:pPr>
      <w:r w:rsidRPr="00791881">
        <w:t>antenatal testing early in pregnancy</w:t>
      </w:r>
    </w:p>
    <w:p w14:paraId="55C2A3B9" w14:textId="22F258E9" w:rsidR="00C255D0" w:rsidRDefault="00A8606D" w:rsidP="00C255D0">
      <w:pPr>
        <w:sectPr w:rsidR="00C255D0">
          <w:pgSz w:w="11906" w:h="16838"/>
          <w:pgMar w:top="1440" w:right="1440" w:bottom="1440" w:left="1440" w:header="708" w:footer="708" w:gutter="0"/>
          <w:cols w:space="708"/>
          <w:docGrid w:linePitch="360"/>
        </w:sectPr>
      </w:pPr>
      <w:r>
        <w:t xml:space="preserve">These programs are well established and are organised by the </w:t>
      </w:r>
      <w:r w:rsidR="00666B40">
        <w:t xml:space="preserve">Ashkenazi </w:t>
      </w:r>
      <w:r w:rsidR="003146E7">
        <w:t>Jewish community</w:t>
      </w:r>
      <w:r>
        <w:t xml:space="preserve"> itself, funded either by individuals paying fully out-of-pocket expenses, or via charitable organisations within the communities. </w:t>
      </w:r>
      <w:r w:rsidRPr="007D6ACC">
        <w:t xml:space="preserve">Note that the cohort high-school testing program in the </w:t>
      </w:r>
      <w:r w:rsidR="00666B40">
        <w:t xml:space="preserve">Ashkenazi Jewish </w:t>
      </w:r>
      <w:r w:rsidRPr="007D6ACC">
        <w:t>community is only available in N</w:t>
      </w:r>
      <w:r>
        <w:t xml:space="preserve">ew </w:t>
      </w:r>
      <w:r w:rsidRPr="007D6ACC">
        <w:t>S</w:t>
      </w:r>
      <w:r>
        <w:t xml:space="preserve">outh </w:t>
      </w:r>
      <w:r w:rsidRPr="007D6ACC">
        <w:t>W</w:t>
      </w:r>
      <w:r>
        <w:t>ales</w:t>
      </w:r>
      <w:r w:rsidRPr="007D6ACC">
        <w:t>, and then only to students in selected high schools, resulting in significant inequity of access to testing.</w:t>
      </w:r>
    </w:p>
    <w:p w14:paraId="270FD8BC" w14:textId="7533C2BF" w:rsidR="00C255D0" w:rsidRDefault="00C255D0" w:rsidP="00C255D0">
      <w:r>
        <w:rPr>
          <w:noProof/>
          <w:lang w:eastAsia="en-AU"/>
        </w:rPr>
        <w:lastRenderedPageBreak/>
        <w:drawing>
          <wp:anchor distT="0" distB="0" distL="114300" distR="114300" simplePos="0" relativeHeight="251714560" behindDoc="0" locked="0" layoutInCell="1" allowOverlap="1" wp14:anchorId="12421EDE" wp14:editId="6F94FF16">
            <wp:simplePos x="0" y="0"/>
            <wp:positionH relativeFrom="margin">
              <wp:align>left</wp:align>
            </wp:positionH>
            <wp:positionV relativeFrom="paragraph">
              <wp:posOffset>83</wp:posOffset>
            </wp:positionV>
            <wp:extent cx="4348925" cy="4340948"/>
            <wp:effectExtent l="0" t="0" r="0" b="2540"/>
            <wp:wrapTopAndBottom/>
            <wp:docPr id="9" name="Pictur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a:extLst>
                        <a:ext uri="{C183D7F6-B498-43B3-948B-1728B52AA6E4}">
                          <adec:decorative xmlns:adec="http://schemas.microsoft.com/office/drawing/2017/decorative" val="1"/>
                        </a:ext>
                      </a:extLst>
                    </pic:cNvPr>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4371599" cy="436358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715584" behindDoc="0" locked="0" layoutInCell="1" allowOverlap="1" wp14:anchorId="5927FAD1" wp14:editId="420AD2F2">
            <wp:simplePos x="0" y="0"/>
            <wp:positionH relativeFrom="margin">
              <wp:posOffset>4306186</wp:posOffset>
            </wp:positionH>
            <wp:positionV relativeFrom="paragraph">
              <wp:posOffset>0</wp:posOffset>
            </wp:positionV>
            <wp:extent cx="4833318" cy="4146698"/>
            <wp:effectExtent l="0" t="0" r="5715" b="6350"/>
            <wp:wrapTopAndBottom/>
            <wp:docPr id="10" name="Picture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extLst>
                        <a:ext uri="{C183D7F6-B498-43B3-948B-1728B52AA6E4}">
                          <adec:decorative xmlns:adec="http://schemas.microsoft.com/office/drawing/2017/decorative" val="1"/>
                        </a:ext>
                      </a:extLst>
                    </pic:cNvPr>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4841672" cy="41538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515B7">
        <w:rPr>
          <w:noProof/>
          <w:lang w:eastAsia="en-AU"/>
        </w:rPr>
        <mc:AlternateContent>
          <mc:Choice Requires="wps">
            <w:drawing>
              <wp:anchor distT="0" distB="0" distL="114300" distR="114300" simplePos="0" relativeHeight="251712512" behindDoc="0" locked="0" layoutInCell="1" allowOverlap="1" wp14:anchorId="27460337" wp14:editId="344B73BE">
                <wp:simplePos x="0" y="0"/>
                <wp:positionH relativeFrom="margin">
                  <wp:align>left</wp:align>
                </wp:positionH>
                <wp:positionV relativeFrom="paragraph">
                  <wp:posOffset>4564380</wp:posOffset>
                </wp:positionV>
                <wp:extent cx="4883785" cy="311150"/>
                <wp:effectExtent l="0" t="0" r="0" b="0"/>
                <wp:wrapTopAndBottom/>
                <wp:docPr id="8" name="Text Box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83785" cy="311150"/>
                        </a:xfrm>
                        <a:prstGeom prst="rect">
                          <a:avLst/>
                        </a:prstGeom>
                        <a:solidFill>
                          <a:prstClr val="white"/>
                        </a:solidFill>
                        <a:ln>
                          <a:noFill/>
                        </a:ln>
                      </wps:spPr>
                      <wps:txbx>
                        <w:txbxContent>
                          <w:p w14:paraId="0B902EA9" w14:textId="77777777" w:rsidR="006C5509" w:rsidRPr="00877AE5" w:rsidRDefault="006C5509" w:rsidP="00C255D0">
                            <w:pPr>
                              <w:pStyle w:val="Caption"/>
                              <w:spacing w:before="0"/>
                              <w:rPr>
                                <w:rFonts w:ascii="Calibri" w:eastAsia="Calibri" w:hAnsi="Calibri" w:cs="Times New Roman"/>
                                <w:noProof/>
                                <w:lang w:eastAsia="en-US"/>
                              </w:rPr>
                            </w:pPr>
                            <w:bookmarkStart w:id="24" w:name="_Ref77341811"/>
                            <w:r>
                              <w:t xml:space="preserve">Figure </w:t>
                            </w:r>
                            <w:r>
                              <w:fldChar w:fldCharType="begin"/>
                            </w:r>
                            <w:r>
                              <w:instrText xml:space="preserve"> SEQ Figure \* ARABIC </w:instrText>
                            </w:r>
                            <w:r>
                              <w:fldChar w:fldCharType="separate"/>
                            </w:r>
                            <w:r>
                              <w:rPr>
                                <w:noProof/>
                              </w:rPr>
                              <w:t>2</w:t>
                            </w:r>
                            <w:r>
                              <w:fldChar w:fldCharType="end"/>
                            </w:r>
                            <w:bookmarkEnd w:id="24"/>
                            <w:r>
                              <w:t xml:space="preserve"> Current clinical management algorithm for individuals who are pregna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27460337" id="_x0000_t202" coordsize="21600,21600" o:spt="202" path="m,l,21600r21600,l21600,xe">
                <v:stroke joinstyle="miter"/>
                <v:path gradientshapeok="t" o:connecttype="rect"/>
              </v:shapetype>
              <v:shape id="Text Box 8" o:spid="_x0000_s1026" type="#_x0000_t202" alt="&quot;&quot;" style="position:absolute;margin-left:0;margin-top:359.4pt;width:384.55pt;height:24.5pt;z-index:2517125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" stroked="f">
                <v:textbox inset="0,0,0,0">
                  <w:txbxContent>
                    <w:p w14:paraId="0B902EA9" w14:textId="77777777" w:rsidR="006C5509" w:rsidRPr="00877AE5" w:rsidRDefault="006C5509" w:rsidP="00C255D0">
                      <w:pPr>
                        <w:pStyle w:val="Caption"/>
                        <w:spacing w:before="0"/>
                        <w:rPr>
                          <w:rFonts w:ascii="Calibri" w:eastAsia="Calibri" w:hAnsi="Calibri" w:cs="Times New Roman"/>
                          <w:noProof/>
                          <w:lang w:eastAsia="en-US"/>
                        </w:rPr>
                      </w:pPr>
                      <w:bookmarkStart w:id="25" w:name="_Ref77341811"/>
                      <w:r>
                        <w:t xml:space="preserve">Figure </w:t>
                      </w:r>
                      <w:r>
                        <w:fldChar w:fldCharType="begin"/>
                      </w:r>
                      <w:r>
                        <w:instrText xml:space="preserve"> SEQ Figure \* ARABIC </w:instrText>
                      </w:r>
                      <w:r>
                        <w:fldChar w:fldCharType="separate"/>
                      </w:r>
                      <w:r>
                        <w:rPr>
                          <w:noProof/>
                        </w:rPr>
                        <w:t>2</w:t>
                      </w:r>
                      <w:r>
                        <w:fldChar w:fldCharType="end"/>
                      </w:r>
                      <w:bookmarkEnd w:id="25"/>
                      <w:r>
                        <w:t xml:space="preserve"> Current clinical management algorithm for individuals who are pregnant</w:t>
                      </w:r>
                    </w:p>
                  </w:txbxContent>
                </v:textbox>
                <w10:wrap type="topAndBottom" anchorx="margin"/>
              </v:shape>
            </w:pict>
          </mc:Fallback>
        </mc:AlternateContent>
      </w:r>
      <w:r w:rsidR="00C515B7">
        <w:rPr>
          <w:noProof/>
          <w:lang w:eastAsia="en-AU"/>
        </w:rPr>
        <mc:AlternateContent>
          <mc:Choice Requires="wps">
            <w:drawing>
              <wp:anchor distT="0" distB="0" distL="114300" distR="114300" simplePos="0" relativeHeight="251713536" behindDoc="0" locked="0" layoutInCell="1" allowOverlap="1" wp14:anchorId="419B6B62" wp14:editId="4DA41418">
                <wp:simplePos x="0" y="0"/>
                <wp:positionH relativeFrom="page">
                  <wp:posOffset>5661025</wp:posOffset>
                </wp:positionH>
                <wp:positionV relativeFrom="paragraph">
                  <wp:posOffset>4572000</wp:posOffset>
                </wp:positionV>
                <wp:extent cx="4380865" cy="238125"/>
                <wp:effectExtent l="0" t="0" r="0" b="0"/>
                <wp:wrapTopAndBottom/>
                <wp:docPr id="18" name="Text Box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80865" cy="238125"/>
                        </a:xfrm>
                        <a:prstGeom prst="rect">
                          <a:avLst/>
                        </a:prstGeom>
                        <a:solidFill>
                          <a:prstClr val="white"/>
                        </a:solidFill>
                        <a:ln>
                          <a:noFill/>
                        </a:ln>
                      </wps:spPr>
                      <wps:txbx>
                        <w:txbxContent>
                          <w:p w14:paraId="355AB2C2" w14:textId="77777777" w:rsidR="006C5509" w:rsidRPr="0019439E" w:rsidRDefault="006C5509" w:rsidP="00C255D0">
                            <w:pPr>
                              <w:pStyle w:val="Caption"/>
                              <w:spacing w:before="0"/>
                              <w:rPr>
                                <w:rFonts w:ascii="Calibri" w:eastAsia="Calibri" w:hAnsi="Calibri" w:cs="Times New Roman"/>
                                <w:noProof/>
                                <w:lang w:eastAsia="en-US"/>
                              </w:rPr>
                            </w:pPr>
                            <w:bookmarkStart w:id="25" w:name="_Ref77341816"/>
                            <w:r>
                              <w:t xml:space="preserve">Figure </w:t>
                            </w:r>
                            <w:r>
                              <w:fldChar w:fldCharType="begin"/>
                            </w:r>
                            <w:r>
                              <w:instrText xml:space="preserve"> SEQ Figure \* ARABIC </w:instrText>
                            </w:r>
                            <w:r>
                              <w:fldChar w:fldCharType="separate"/>
                            </w:r>
                            <w:r>
                              <w:rPr>
                                <w:noProof/>
                              </w:rPr>
                              <w:t>3</w:t>
                            </w:r>
                            <w:r>
                              <w:fldChar w:fldCharType="end"/>
                            </w:r>
                            <w:bookmarkEnd w:id="25"/>
                            <w:r>
                              <w:t xml:space="preserve"> Current clinical management algorithm for individuals planning a pregnanc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B6B62" id="Text Box 18" o:spid="_x0000_s1027" type="#_x0000_t202" alt="&quot;&quot;" style="position:absolute;margin-left:445.75pt;margin-top:5in;width:344.95pt;height:18.75pt;z-index:2517135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" stroked="f">
                <v:textbox inset="0,0,0,0">
                  <w:txbxContent>
                    <w:p w14:paraId="355AB2C2" w14:textId="77777777" w:rsidR="006C5509" w:rsidRPr="0019439E" w:rsidRDefault="006C5509" w:rsidP="00C255D0">
                      <w:pPr>
                        <w:pStyle w:val="Caption"/>
                        <w:spacing w:before="0"/>
                        <w:rPr>
                          <w:rFonts w:ascii="Calibri" w:eastAsia="Calibri" w:hAnsi="Calibri" w:cs="Times New Roman"/>
                          <w:noProof/>
                          <w:lang w:eastAsia="en-US"/>
                        </w:rPr>
                      </w:pPr>
                      <w:bookmarkStart w:id="27" w:name="_Ref77341816"/>
                      <w:r>
                        <w:t xml:space="preserve">Figure </w:t>
                      </w:r>
                      <w:r>
                        <w:fldChar w:fldCharType="begin"/>
                      </w:r>
                      <w:r>
                        <w:instrText xml:space="preserve"> SEQ Figure \* ARABIC </w:instrText>
                      </w:r>
                      <w:r>
                        <w:fldChar w:fldCharType="separate"/>
                      </w:r>
                      <w:r>
                        <w:rPr>
                          <w:noProof/>
                        </w:rPr>
                        <w:t>3</w:t>
                      </w:r>
                      <w:r>
                        <w:fldChar w:fldCharType="end"/>
                      </w:r>
                      <w:bookmarkEnd w:id="27"/>
                      <w:r>
                        <w:t xml:space="preserve"> Current clinical management algorithm for individuals planning a pregnancy</w:t>
                      </w:r>
                    </w:p>
                  </w:txbxContent>
                </v:textbox>
                <w10:wrap type="topAndBottom" anchorx="page"/>
              </v:shape>
            </w:pict>
          </mc:Fallback>
        </mc:AlternateContent>
      </w:r>
    </w:p>
    <w:p w14:paraId="25FA66AF" w14:textId="77777777" w:rsidR="00C255D0" w:rsidRDefault="00C255D0" w:rsidP="00C255D0">
      <w:pPr>
        <w:sectPr w:rsidR="00C255D0" w:rsidSect="00874211">
          <w:pgSz w:w="16838" w:h="11906" w:orient="landscape"/>
          <w:pgMar w:top="1440" w:right="1440" w:bottom="1440" w:left="1440" w:header="708" w:footer="708" w:gutter="0"/>
          <w:cols w:space="708"/>
          <w:docGrid w:linePitch="360"/>
        </w:sectPr>
      </w:pPr>
    </w:p>
    <w:p w14:paraId="622667B1" w14:textId="77777777" w:rsidR="00A8606D" w:rsidRPr="00791881" w:rsidRDefault="00A8606D" w:rsidP="00791881">
      <w:pPr>
        <w:rPr>
          <w:b/>
          <w:bCs/>
        </w:rPr>
      </w:pPr>
      <w:r w:rsidRPr="00791881">
        <w:rPr>
          <w:b/>
          <w:bCs/>
        </w:rPr>
        <w:lastRenderedPageBreak/>
        <w:t>Proposed clinical management algorithm for identified population</w:t>
      </w:r>
    </w:p>
    <w:p w14:paraId="590296D8" w14:textId="6A875CD3" w:rsidR="00A8606D" w:rsidRDefault="00C255D0" w:rsidP="00A8606D">
      <w:r>
        <w:rPr>
          <w:rFonts w:asciiTheme="minorHAnsi" w:hAnsiTheme="minorHAnsi" w:cstheme="minorHAnsi"/>
        </w:rPr>
        <w:t>Figure 4</w:t>
      </w:r>
      <w:r w:rsidR="00A8606D">
        <w:rPr>
          <w:rFonts w:asciiTheme="minorHAnsi" w:hAnsiTheme="minorHAnsi" w:cstheme="minorHAnsi"/>
        </w:rPr>
        <w:fldChar w:fldCharType="begin"/>
      </w:r>
      <w:r w:rsidR="00A8606D">
        <w:rPr>
          <w:rFonts w:asciiTheme="minorHAnsi" w:hAnsiTheme="minorHAnsi" w:cstheme="minorHAnsi"/>
        </w:rPr>
        <w:instrText xml:space="preserve"> REF _Ref76120413 \h </w:instrText>
      </w:r>
      <w:r w:rsidR="00A8606D">
        <w:rPr>
          <w:rFonts w:asciiTheme="minorHAnsi" w:hAnsiTheme="minorHAnsi" w:cstheme="minorHAnsi"/>
        </w:rPr>
      </w:r>
      <w:r w:rsidR="00A8606D">
        <w:rPr>
          <w:rFonts w:asciiTheme="minorHAnsi" w:hAnsiTheme="minorHAnsi" w:cstheme="minorHAnsi"/>
        </w:rPr>
        <w:fldChar w:fldCharType="end"/>
      </w:r>
      <w:r w:rsidR="00A8606D">
        <w:rPr>
          <w:rFonts w:asciiTheme="minorHAnsi" w:hAnsiTheme="minorHAnsi" w:cstheme="minorHAnsi"/>
        </w:rPr>
        <w:t xml:space="preserve"> to </w:t>
      </w:r>
      <w:r w:rsidR="00A8606D">
        <w:rPr>
          <w:rFonts w:asciiTheme="minorHAnsi" w:hAnsiTheme="minorHAnsi" w:cstheme="minorHAnsi"/>
        </w:rPr>
        <w:fldChar w:fldCharType="begin"/>
      </w:r>
      <w:r w:rsidR="00A8606D">
        <w:rPr>
          <w:rFonts w:asciiTheme="minorHAnsi" w:hAnsiTheme="minorHAnsi" w:cstheme="minorHAnsi"/>
        </w:rPr>
        <w:instrText xml:space="preserve"> REF _Ref76120419 \h </w:instrText>
      </w:r>
      <w:r w:rsidR="00A8606D">
        <w:rPr>
          <w:rFonts w:asciiTheme="minorHAnsi" w:hAnsiTheme="minorHAnsi" w:cstheme="minorHAnsi"/>
        </w:rPr>
      </w:r>
      <w:r w:rsidR="00A8606D">
        <w:rPr>
          <w:rFonts w:asciiTheme="minorHAnsi" w:hAnsiTheme="minorHAnsi" w:cstheme="minorHAnsi"/>
        </w:rPr>
        <w:fldChar w:fldCharType="end"/>
      </w:r>
      <w:r w:rsidR="00391A22">
        <w:rPr>
          <w:rFonts w:asciiTheme="minorHAnsi" w:hAnsiTheme="minorHAnsi" w:cstheme="minorHAnsi"/>
        </w:rPr>
        <w:fldChar w:fldCharType="begin"/>
      </w:r>
      <w:r w:rsidR="00391A22">
        <w:rPr>
          <w:rFonts w:asciiTheme="minorHAnsi" w:hAnsiTheme="minorHAnsi" w:cstheme="minorHAnsi"/>
        </w:rPr>
        <w:instrText xml:space="preserve"> REF _Ref77348910 \h </w:instrText>
      </w:r>
      <w:r w:rsidR="00391A22">
        <w:rPr>
          <w:rFonts w:asciiTheme="minorHAnsi" w:hAnsiTheme="minorHAnsi" w:cstheme="minorHAnsi"/>
        </w:rPr>
      </w:r>
      <w:r w:rsidR="00391A22">
        <w:rPr>
          <w:rFonts w:asciiTheme="minorHAnsi" w:hAnsiTheme="minorHAnsi" w:cstheme="minorHAnsi"/>
        </w:rPr>
        <w:fldChar w:fldCharType="separate"/>
      </w:r>
      <w:r w:rsidR="00391A22">
        <w:t xml:space="preserve">Figure </w:t>
      </w:r>
      <w:r w:rsidR="00391A22">
        <w:rPr>
          <w:noProof/>
        </w:rPr>
        <w:t>6</w:t>
      </w:r>
      <w:r w:rsidR="00391A22">
        <w:rPr>
          <w:rFonts w:asciiTheme="minorHAnsi" w:hAnsiTheme="minorHAnsi" w:cstheme="minorHAnsi"/>
        </w:rPr>
        <w:fldChar w:fldCharType="end"/>
      </w:r>
      <w:r w:rsidR="00A8606D">
        <w:rPr>
          <w:rFonts w:asciiTheme="minorHAnsi" w:hAnsiTheme="minorHAnsi" w:cstheme="minorHAnsi"/>
        </w:rPr>
        <w:t xml:space="preserve"> present the proposed clinical management algorithm</w:t>
      </w:r>
      <w:r w:rsidR="00002AE8">
        <w:rPr>
          <w:rFonts w:asciiTheme="minorHAnsi" w:hAnsiTheme="minorHAnsi" w:cstheme="minorHAnsi"/>
        </w:rPr>
        <w:t>s</w:t>
      </w:r>
      <w:r w:rsidR="00A8606D">
        <w:rPr>
          <w:rFonts w:asciiTheme="minorHAnsi" w:hAnsiTheme="minorHAnsi" w:cstheme="minorHAnsi"/>
        </w:rPr>
        <w:t xml:space="preserve"> for </w:t>
      </w:r>
      <w:r w:rsidR="00A8606D" w:rsidRPr="00E903F8">
        <w:t xml:space="preserve">genetic carrier </w:t>
      </w:r>
      <w:r w:rsidR="00A8606D">
        <w:t>testing</w:t>
      </w:r>
      <w:r w:rsidR="00A8606D" w:rsidRPr="00E903F8">
        <w:t xml:space="preserve"> </w:t>
      </w:r>
      <w:r w:rsidR="00A8606D">
        <w:t>for</w:t>
      </w:r>
      <w:r w:rsidR="00A8606D" w:rsidRPr="00E903F8">
        <w:t xml:space="preserve"> </w:t>
      </w:r>
      <w:r w:rsidR="00A8606D">
        <w:t>autosomal recessive monogenic diseases</w:t>
      </w:r>
      <w:r w:rsidR="00A8606D" w:rsidRPr="00E903F8">
        <w:t xml:space="preserve"> </w:t>
      </w:r>
      <w:r w:rsidR="00A8606D">
        <w:t>for</w:t>
      </w:r>
      <w:r w:rsidR="00A8606D" w:rsidRPr="00E903F8">
        <w:t xml:space="preserve"> </w:t>
      </w:r>
      <w:r w:rsidR="00A8606D">
        <w:t xml:space="preserve">the population of interest. </w:t>
      </w:r>
      <w:r w:rsidR="00A8606D" w:rsidRPr="00FA0CBA">
        <w:t xml:space="preserve">The difference between the current and proposed clinical algorithm is </w:t>
      </w:r>
      <w:r w:rsidR="00A8606D">
        <w:t xml:space="preserve">access </w:t>
      </w:r>
      <w:r w:rsidR="00D02371">
        <w:t xml:space="preserve">of the populations of interest </w:t>
      </w:r>
      <w:r w:rsidR="00A8606D">
        <w:t xml:space="preserve">to </w:t>
      </w:r>
      <w:r w:rsidR="00A8606D" w:rsidRPr="00FA0CBA">
        <w:t xml:space="preserve">genetic carrier </w:t>
      </w:r>
      <w:r w:rsidR="00A8606D">
        <w:t>testing</w:t>
      </w:r>
      <w:r w:rsidR="00A8606D" w:rsidRPr="00FA0CBA">
        <w:t xml:space="preserve"> </w:t>
      </w:r>
      <w:r w:rsidR="00D02371">
        <w:t xml:space="preserve">for severe monogenic conditions such as TSD, in addition to CF, SMA and FXS, </w:t>
      </w:r>
      <w:r w:rsidR="00A8606D">
        <w:t xml:space="preserve">that is </w:t>
      </w:r>
      <w:r w:rsidR="00A8606D" w:rsidRPr="00FA0CBA">
        <w:t>MBS</w:t>
      </w:r>
      <w:r w:rsidR="00A8606D">
        <w:t>-</w:t>
      </w:r>
      <w:r w:rsidR="00A8606D" w:rsidRPr="00FA0CBA">
        <w:t xml:space="preserve">subsidised </w:t>
      </w:r>
      <w:r w:rsidR="00A8606D">
        <w:t>(</w:t>
      </w:r>
      <w:r w:rsidR="00A8606D">
        <w:rPr>
          <w:rFonts w:asciiTheme="minorHAnsi" w:hAnsiTheme="minorHAnsi" w:cstheme="minorHAnsi"/>
        </w:rPr>
        <w:t>proposed clinical management algorithm)</w:t>
      </w:r>
      <w:r w:rsidR="00A8606D">
        <w:t>.</w:t>
      </w:r>
      <w:r w:rsidR="00D02371">
        <w:t xml:space="preserve"> </w:t>
      </w:r>
    </w:p>
    <w:p w14:paraId="6F352385" w14:textId="77777777" w:rsidR="00A3203B" w:rsidRDefault="00A3203B" w:rsidP="00A8606D"/>
    <w:p w14:paraId="7664D94C" w14:textId="0C84AD8C" w:rsidR="00A8606D" w:rsidRDefault="00A8606D" w:rsidP="00A8606D">
      <w:pPr>
        <w:sectPr w:rsidR="00A8606D">
          <w:pgSz w:w="11906" w:h="16838"/>
          <w:pgMar w:top="1440" w:right="1440" w:bottom="1440" w:left="1440" w:header="708" w:footer="708" w:gutter="0"/>
          <w:cols w:space="708"/>
          <w:docGrid w:linePitch="360"/>
        </w:sectPr>
      </w:pPr>
    </w:p>
    <w:p w14:paraId="474EE607" w14:textId="312FB246" w:rsidR="00A8606D" w:rsidRDefault="00C515B7" w:rsidP="00A8606D">
      <w:pPr>
        <w:rPr>
          <w:noProof/>
        </w:rPr>
      </w:pPr>
      <w:r>
        <w:rPr>
          <w:noProof/>
          <w:lang w:eastAsia="en-AU"/>
        </w:rPr>
        <w:lastRenderedPageBreak/>
        <mc:AlternateContent>
          <mc:Choice Requires="wps">
            <w:drawing>
              <wp:anchor distT="45720" distB="45720" distL="114300" distR="114300" simplePos="0" relativeHeight="251703296" behindDoc="0" locked="0" layoutInCell="1" allowOverlap="1" wp14:anchorId="0D090194" wp14:editId="2AA3AEEB">
                <wp:simplePos x="0" y="0"/>
                <wp:positionH relativeFrom="column">
                  <wp:posOffset>34925</wp:posOffset>
                </wp:positionH>
                <wp:positionV relativeFrom="paragraph">
                  <wp:posOffset>4959985</wp:posOffset>
                </wp:positionV>
                <wp:extent cx="8968105" cy="897890"/>
                <wp:effectExtent l="0" t="0" r="0" b="0"/>
                <wp:wrapTopAndBottom/>
                <wp:docPr id="27"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68105" cy="897890"/>
                        </a:xfrm>
                        <a:prstGeom prst="rect">
                          <a:avLst/>
                        </a:prstGeom>
                        <a:solidFill>
                          <a:srgbClr val="FFFFFF"/>
                        </a:solidFill>
                        <a:ln w="9525">
                          <a:noFill/>
                          <a:miter lim="800000"/>
                          <a:headEnd/>
                          <a:tailEnd/>
                        </a:ln>
                      </wps:spPr>
                      <wps:txbx>
                        <w:txbxContent>
                          <w:p w14:paraId="5B0777F5" w14:textId="4E4A066E" w:rsidR="006C5509" w:rsidRDefault="006C5509" w:rsidP="00A8606D">
                            <w:pPr>
                              <w:spacing w:after="0"/>
                              <w:rPr>
                                <w:rFonts w:ascii="Helvetica" w:hAnsi="Helvetica"/>
                                <w:sz w:val="16"/>
                                <w:szCs w:val="16"/>
                              </w:rPr>
                            </w:pPr>
                            <w:r>
                              <w:rPr>
                                <w:rFonts w:ascii="Helvetica" w:hAnsi="Helvetica"/>
                                <w:sz w:val="16"/>
                                <w:szCs w:val="16"/>
                              </w:rPr>
                              <w:t>*</w:t>
                            </w:r>
                            <w:r w:rsidRPr="00D73793">
                              <w:rPr>
                                <w:rFonts w:ascii="Helvetica" w:hAnsi="Helvetica"/>
                                <w:sz w:val="16"/>
                                <w:szCs w:val="16"/>
                              </w:rPr>
                              <w:t xml:space="preserve">Note: </w:t>
                            </w:r>
                            <w:r>
                              <w:rPr>
                                <w:rFonts w:ascii="Helvetica" w:hAnsi="Helvetica"/>
                                <w:sz w:val="16"/>
                                <w:szCs w:val="16"/>
                              </w:rPr>
                              <w:t>Individuals</w:t>
                            </w:r>
                            <w:r w:rsidRPr="00D73793">
                              <w:rPr>
                                <w:rFonts w:ascii="Helvetica" w:hAnsi="Helvetica"/>
                                <w:sz w:val="16"/>
                                <w:szCs w:val="16"/>
                              </w:rPr>
                              <w:t xml:space="preserve"> </w:t>
                            </w:r>
                            <w:r>
                              <w:rPr>
                                <w:rFonts w:ascii="Helvetica" w:hAnsi="Helvetica"/>
                                <w:sz w:val="16"/>
                                <w:szCs w:val="16"/>
                              </w:rPr>
                              <w:t xml:space="preserve">who are pregnant or planning a pregnancy </w:t>
                            </w:r>
                            <w:r w:rsidRPr="00D73793">
                              <w:rPr>
                                <w:rFonts w:ascii="Helvetica" w:hAnsi="Helvetica"/>
                                <w:sz w:val="16"/>
                                <w:szCs w:val="16"/>
                              </w:rPr>
                              <w:t>are eligible for the genetic carrier testing only if they have a &gt;10% a priori aggregate personal risk of being a heterozygous genetic carrier of a clinically significant disorder associated with pathogenic or likely pathogenic variants of the genes in the testing panel</w:t>
                            </w:r>
                            <w:r>
                              <w:rPr>
                                <w:rFonts w:ascii="Helvetica" w:hAnsi="Helvetica"/>
                                <w:sz w:val="16"/>
                                <w:szCs w:val="16"/>
                              </w:rPr>
                              <w:t>.</w:t>
                            </w:r>
                            <w:r w:rsidRPr="00DE1A63">
                              <w:rPr>
                                <w:rFonts w:ascii="Helvetica" w:hAnsi="Helvetica"/>
                                <w:sz w:val="16"/>
                                <w:szCs w:val="16"/>
                              </w:rPr>
                              <w:t xml:space="preserve"> </w:t>
                            </w:r>
                            <w:r>
                              <w:rPr>
                                <w:rFonts w:ascii="Helvetica" w:hAnsi="Helvetica"/>
                                <w:sz w:val="16"/>
                                <w:szCs w:val="16"/>
                              </w:rPr>
                              <w:t xml:space="preserve">Reproductive partners are eligible for the test only if their partner has the &gt;10% a priori aggregate personal risk of being a </w:t>
                            </w:r>
                            <w:r w:rsidRPr="00D73793">
                              <w:rPr>
                                <w:rFonts w:ascii="Helvetica" w:hAnsi="Helvetica"/>
                                <w:sz w:val="16"/>
                                <w:szCs w:val="16"/>
                              </w:rPr>
                              <w:t>heterozygous genetic carrier of a clinically significant disorder associated with pathogenic or likely pathogenic variants of the genes in the testing panel</w:t>
                            </w:r>
                            <w:r>
                              <w:rPr>
                                <w:rFonts w:ascii="Helvetica" w:hAnsi="Helvetica"/>
                                <w:sz w:val="16"/>
                                <w:szCs w:val="16"/>
                              </w:rPr>
                              <w:t>.</w:t>
                            </w:r>
                            <w:r w:rsidRPr="00D73793">
                              <w:rPr>
                                <w:rFonts w:ascii="Helvetica" w:hAnsi="Helvetica"/>
                                <w:sz w:val="16"/>
                                <w:szCs w:val="16"/>
                              </w:rPr>
                              <w:t xml:space="preserve"> </w:t>
                            </w:r>
                            <w:r>
                              <w:rPr>
                                <w:rFonts w:ascii="Helvetica" w:hAnsi="Helvetica"/>
                                <w:sz w:val="16"/>
                                <w:szCs w:val="16"/>
                              </w:rPr>
                              <w:br/>
                            </w:r>
                            <w:r w:rsidRPr="00651232">
                              <w:rPr>
                                <w:rFonts w:ascii="Helvetica" w:hAnsi="Helvetica"/>
                                <w:sz w:val="18"/>
                                <w:szCs w:val="18"/>
                                <w:vertAlign w:val="superscript"/>
                              </w:rPr>
                              <w:t>#</w:t>
                            </w:r>
                            <w:r>
                              <w:rPr>
                                <w:rFonts w:ascii="Helvetica" w:hAnsi="Helvetica"/>
                                <w:sz w:val="16"/>
                                <w:szCs w:val="16"/>
                              </w:rPr>
                              <w:t>Testing of first-degree biological relatives for the familial gene variant is recommended when the individual is found to be a carrier.</w:t>
                            </w:r>
                          </w:p>
                          <w:p w14:paraId="4891EA1D" w14:textId="77777777" w:rsidR="006C5509" w:rsidRPr="00D73793" w:rsidRDefault="006C5509" w:rsidP="00A8606D">
                            <w:pPr>
                              <w:rPr>
                                <w:rFonts w:ascii="Helvetica" w:hAnsi="Helvetica"/>
                                <w:sz w:val="16"/>
                                <w:szCs w:val="16"/>
                              </w:rPr>
                            </w:pPr>
                            <w:r>
                              <w:rPr>
                                <w:rFonts w:ascii="Helvetica" w:hAnsi="Helvetica"/>
                                <w:sz w:val="16"/>
                                <w:szCs w:val="16"/>
                              </w:rPr>
                              <w:t>CVS=chorionic villus sampling; GP=general practitioner; IVF=in vitro fertilisation; MBS=Medical Benefits Schedu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090194" id="_x0000_s1028" type="#_x0000_t202" alt="&quot;&quot;" style="position:absolute;margin-left:2.75pt;margin-top:390.55pt;width:706.15pt;height:70.7pt;z-index:251703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" stroked="f">
                <v:textbox>
                  <w:txbxContent>
                    <w:p w14:paraId="5B0777F5" w14:textId="4E4A066E" w:rsidR="006C5509" w:rsidRDefault="006C5509" w:rsidP="00A8606D">
                      <w:pPr>
                        <w:spacing w:after="0"/>
                        <w:rPr>
                          <w:rFonts w:ascii="Helvetica" w:hAnsi="Helvetica"/>
                          <w:sz w:val="16"/>
                          <w:szCs w:val="16"/>
                        </w:rPr>
                      </w:pPr>
                      <w:r>
                        <w:rPr>
                          <w:rFonts w:ascii="Helvetica" w:hAnsi="Helvetica"/>
                          <w:sz w:val="16"/>
                          <w:szCs w:val="16"/>
                        </w:rPr>
                        <w:t>*</w:t>
                      </w:r>
                      <w:r w:rsidRPr="00D73793">
                        <w:rPr>
                          <w:rFonts w:ascii="Helvetica" w:hAnsi="Helvetica"/>
                          <w:sz w:val="16"/>
                          <w:szCs w:val="16"/>
                        </w:rPr>
                        <w:t xml:space="preserve">Note: </w:t>
                      </w:r>
                      <w:r>
                        <w:rPr>
                          <w:rFonts w:ascii="Helvetica" w:hAnsi="Helvetica"/>
                          <w:sz w:val="16"/>
                          <w:szCs w:val="16"/>
                        </w:rPr>
                        <w:t>Individuals</w:t>
                      </w:r>
                      <w:r w:rsidRPr="00D73793">
                        <w:rPr>
                          <w:rFonts w:ascii="Helvetica" w:hAnsi="Helvetica"/>
                          <w:sz w:val="16"/>
                          <w:szCs w:val="16"/>
                        </w:rPr>
                        <w:t xml:space="preserve"> </w:t>
                      </w:r>
                      <w:r>
                        <w:rPr>
                          <w:rFonts w:ascii="Helvetica" w:hAnsi="Helvetica"/>
                          <w:sz w:val="16"/>
                          <w:szCs w:val="16"/>
                        </w:rPr>
                        <w:t xml:space="preserve">who are pregnant or planning a pregnancy </w:t>
                      </w:r>
                      <w:r w:rsidRPr="00D73793">
                        <w:rPr>
                          <w:rFonts w:ascii="Helvetica" w:hAnsi="Helvetica"/>
                          <w:sz w:val="16"/>
                          <w:szCs w:val="16"/>
                        </w:rPr>
                        <w:t>are eligible for the genetic carrier testing only if they have a &gt;10% a priori aggregate personal risk of being a heterozygous genetic carrier of a clinically significant disorder associated with pathogenic or likely pathogenic variants of the genes in the testing panel</w:t>
                      </w:r>
                      <w:r>
                        <w:rPr>
                          <w:rFonts w:ascii="Helvetica" w:hAnsi="Helvetica"/>
                          <w:sz w:val="16"/>
                          <w:szCs w:val="16"/>
                        </w:rPr>
                        <w:t>.</w:t>
                      </w:r>
                      <w:r w:rsidRPr="00DE1A63">
                        <w:rPr>
                          <w:rFonts w:ascii="Helvetica" w:hAnsi="Helvetica"/>
                          <w:sz w:val="16"/>
                          <w:szCs w:val="16"/>
                        </w:rPr>
                        <w:t xml:space="preserve"> </w:t>
                      </w:r>
                      <w:r>
                        <w:rPr>
                          <w:rFonts w:ascii="Helvetica" w:hAnsi="Helvetica"/>
                          <w:sz w:val="16"/>
                          <w:szCs w:val="16"/>
                        </w:rPr>
                        <w:t xml:space="preserve">Reproductive partners are eligible for the test only if their partner has the &gt;10% a priori aggregate personal risk of being a </w:t>
                      </w:r>
                      <w:r w:rsidRPr="00D73793">
                        <w:rPr>
                          <w:rFonts w:ascii="Helvetica" w:hAnsi="Helvetica"/>
                          <w:sz w:val="16"/>
                          <w:szCs w:val="16"/>
                        </w:rPr>
                        <w:t>heterozygous genetic carrier of a clinically significant disorder associated with pathogenic or likely pathogenic variants of the genes in the testing panel</w:t>
                      </w:r>
                      <w:r>
                        <w:rPr>
                          <w:rFonts w:ascii="Helvetica" w:hAnsi="Helvetica"/>
                          <w:sz w:val="16"/>
                          <w:szCs w:val="16"/>
                        </w:rPr>
                        <w:t>.</w:t>
                      </w:r>
                      <w:r w:rsidRPr="00D73793">
                        <w:rPr>
                          <w:rFonts w:ascii="Helvetica" w:hAnsi="Helvetica"/>
                          <w:sz w:val="16"/>
                          <w:szCs w:val="16"/>
                        </w:rPr>
                        <w:t xml:space="preserve"> </w:t>
                      </w:r>
                      <w:r>
                        <w:rPr>
                          <w:rFonts w:ascii="Helvetica" w:hAnsi="Helvetica"/>
                          <w:sz w:val="16"/>
                          <w:szCs w:val="16"/>
                        </w:rPr>
                        <w:br/>
                      </w:r>
                      <w:r w:rsidRPr="00651232">
                        <w:rPr>
                          <w:rFonts w:ascii="Helvetica" w:hAnsi="Helvetica"/>
                          <w:sz w:val="18"/>
                          <w:szCs w:val="18"/>
                          <w:vertAlign w:val="superscript"/>
                        </w:rPr>
                        <w:t>#</w:t>
                      </w:r>
                      <w:r>
                        <w:rPr>
                          <w:rFonts w:ascii="Helvetica" w:hAnsi="Helvetica"/>
                          <w:sz w:val="16"/>
                          <w:szCs w:val="16"/>
                        </w:rPr>
                        <w:t>Testing of first-degree biological relatives for the familial gene variant is recommended when the individual is found to be a carrier.</w:t>
                      </w:r>
                    </w:p>
                    <w:p w14:paraId="4891EA1D" w14:textId="77777777" w:rsidR="006C5509" w:rsidRPr="00D73793" w:rsidRDefault="006C5509" w:rsidP="00A8606D">
                      <w:pPr>
                        <w:rPr>
                          <w:rFonts w:ascii="Helvetica" w:hAnsi="Helvetica"/>
                          <w:sz w:val="16"/>
                          <w:szCs w:val="16"/>
                        </w:rPr>
                      </w:pPr>
                      <w:r>
                        <w:rPr>
                          <w:rFonts w:ascii="Helvetica" w:hAnsi="Helvetica"/>
                          <w:sz w:val="16"/>
                          <w:szCs w:val="16"/>
                        </w:rPr>
                        <w:t>CVS=chorionic villus sampling; GP=general practitioner; IVF=in vitro fertilisation; MBS=Medical Benefits Schedule</w:t>
                      </w:r>
                    </w:p>
                  </w:txbxContent>
                </v:textbox>
                <w10:wrap type="topAndBottom"/>
              </v:shape>
            </w:pict>
          </mc:Fallback>
        </mc:AlternateContent>
      </w:r>
      <w:r w:rsidR="00DE1A63">
        <w:rPr>
          <w:noProof/>
          <w:lang w:eastAsia="en-AU"/>
        </w:rPr>
        <w:drawing>
          <wp:anchor distT="0" distB="0" distL="114300" distR="114300" simplePos="0" relativeHeight="251706368" behindDoc="0" locked="0" layoutInCell="1" allowOverlap="1" wp14:anchorId="1FD1349B" wp14:editId="647A2ACF">
            <wp:simplePos x="0" y="0"/>
            <wp:positionH relativeFrom="column">
              <wp:posOffset>4940935</wp:posOffset>
            </wp:positionH>
            <wp:positionV relativeFrom="paragraph">
              <wp:posOffset>459740</wp:posOffset>
            </wp:positionV>
            <wp:extent cx="4261485" cy="4512310"/>
            <wp:effectExtent l="0" t="0" r="5715" b="2540"/>
            <wp:wrapTopAndBottom/>
            <wp:docPr id="30" name="Picture 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extLst>
                        <a:ext uri="{C183D7F6-B498-43B3-948B-1728B52AA6E4}">
                          <adec:decorative xmlns:adec="http://schemas.microsoft.com/office/drawing/2017/decorative" val="1"/>
                        </a:ext>
                      </a:extLst>
                    </pic:cNvPr>
                    <pic:cNvPicPr/>
                  </pic:nvPicPr>
                  <pic:blipFill>
                    <a:blip r:embed="rId14">
                      <a:extLst>
                        <a:ext uri="{28A0092B-C50C-407E-A947-70E740481C1C}">
                          <a14:useLocalDpi xmlns:a14="http://schemas.microsoft.com/office/drawing/2010/main" val="0"/>
                        </a:ext>
                      </a:extLst>
                    </a:blip>
                    <a:stretch>
                      <a:fillRect/>
                    </a:stretch>
                  </pic:blipFill>
                  <pic:spPr>
                    <a:xfrm>
                      <a:off x="0" y="0"/>
                      <a:ext cx="4261485" cy="4512310"/>
                    </a:xfrm>
                    <a:prstGeom prst="rect">
                      <a:avLst/>
                    </a:prstGeom>
                  </pic:spPr>
                </pic:pic>
              </a:graphicData>
            </a:graphic>
            <wp14:sizeRelH relativeFrom="page">
              <wp14:pctWidth>0</wp14:pctWidth>
            </wp14:sizeRelH>
            <wp14:sizeRelV relativeFrom="page">
              <wp14:pctHeight>0</wp14:pctHeight>
            </wp14:sizeRelV>
          </wp:anchor>
        </w:drawing>
      </w:r>
      <w:r w:rsidR="00DE1A63">
        <w:rPr>
          <w:noProof/>
          <w:lang w:eastAsia="en-AU"/>
        </w:rPr>
        <w:drawing>
          <wp:anchor distT="0" distB="0" distL="114300" distR="114300" simplePos="0" relativeHeight="251705344" behindDoc="0" locked="0" layoutInCell="1" allowOverlap="1" wp14:anchorId="614C894F" wp14:editId="3DC9454E">
            <wp:simplePos x="0" y="0"/>
            <wp:positionH relativeFrom="column">
              <wp:posOffset>74295</wp:posOffset>
            </wp:positionH>
            <wp:positionV relativeFrom="paragraph">
              <wp:posOffset>274955</wp:posOffset>
            </wp:positionV>
            <wp:extent cx="4720590" cy="4720590"/>
            <wp:effectExtent l="0" t="0" r="3810" b="3810"/>
            <wp:wrapTopAndBottom/>
            <wp:docPr id="31" name="Picture 3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extLst>
                        <a:ext uri="{C183D7F6-B498-43B3-948B-1728B52AA6E4}">
                          <adec:decorative xmlns:adec="http://schemas.microsoft.com/office/drawing/2017/decorative" val="1"/>
                        </a:ext>
                      </a:extLst>
                    </pic:cNvPr>
                    <pic:cNvPicPr/>
                  </pic:nvPicPr>
                  <pic:blipFill>
                    <a:blip r:embed="rId15">
                      <a:extLst>
                        <a:ext uri="{28A0092B-C50C-407E-A947-70E740481C1C}">
                          <a14:useLocalDpi xmlns:a14="http://schemas.microsoft.com/office/drawing/2010/main" val="0"/>
                        </a:ext>
                      </a:extLst>
                    </a:blip>
                    <a:stretch>
                      <a:fillRect/>
                    </a:stretch>
                  </pic:blipFill>
                  <pic:spPr>
                    <a:xfrm>
                      <a:off x="0" y="0"/>
                      <a:ext cx="4720590" cy="472059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mc:AlternateContent>
          <mc:Choice Requires="wps">
            <w:drawing>
              <wp:anchor distT="0" distB="0" distL="114300" distR="114300" simplePos="0" relativeHeight="251702272" behindDoc="0" locked="0" layoutInCell="1" allowOverlap="1" wp14:anchorId="2DD64F77" wp14:editId="6D748FB5">
                <wp:simplePos x="0" y="0"/>
                <wp:positionH relativeFrom="margin">
                  <wp:align>left</wp:align>
                </wp:positionH>
                <wp:positionV relativeFrom="paragraph">
                  <wp:posOffset>86360</wp:posOffset>
                </wp:positionV>
                <wp:extent cx="4603750" cy="238125"/>
                <wp:effectExtent l="0" t="0" r="0" b="0"/>
                <wp:wrapTopAndBottom/>
                <wp:docPr id="28" name="Text Box 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03750" cy="238125"/>
                        </a:xfrm>
                        <a:prstGeom prst="rect">
                          <a:avLst/>
                        </a:prstGeom>
                        <a:solidFill>
                          <a:prstClr val="white"/>
                        </a:solidFill>
                        <a:ln>
                          <a:noFill/>
                        </a:ln>
                      </wps:spPr>
                      <wps:txbx>
                        <w:txbxContent>
                          <w:p w14:paraId="20CF3AE5" w14:textId="77777777" w:rsidR="006C5509" w:rsidRPr="00243DB9" w:rsidRDefault="006C5509" w:rsidP="00391A22">
                            <w:pPr>
                              <w:pStyle w:val="Caption"/>
                              <w:spacing w:before="0"/>
                              <w:rPr>
                                <w:rFonts w:ascii="Calibri" w:eastAsia="MS Gothic" w:hAnsi="Calibri" w:cs="Times New Roman"/>
                                <w:bCs/>
                                <w:i/>
                                <w:noProof/>
                                <w:color w:val="548DD4"/>
                                <w:sz w:val="22"/>
                                <w:u w:val="single"/>
                                <w:lang w:eastAsia="en-US"/>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7519C9">
                              <w:t xml:space="preserve">Proposed clinical management algorithm for </w:t>
                            </w:r>
                            <w:r>
                              <w:t>couples in early stages of pregnancy</w:t>
                            </w:r>
                            <w:r w:rsidRPr="007519C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D64F77" id="Text Box 28" o:spid="_x0000_s1029" type="#_x0000_t202" alt="&quot;&quot;" style="position:absolute;margin-left:0;margin-top:6.8pt;width:362.5pt;height:18.75pt;z-index:2517022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" stroked="f">
                <v:textbox inset="0,0,0,0">
                  <w:txbxContent>
                    <w:p w14:paraId="20CF3AE5" w14:textId="77777777" w:rsidR="006C5509" w:rsidRPr="00243DB9" w:rsidRDefault="006C5509" w:rsidP="00391A22">
                      <w:pPr>
                        <w:pStyle w:val="Caption"/>
                        <w:spacing w:before="0"/>
                        <w:rPr>
                          <w:rFonts w:ascii="Calibri" w:eastAsia="MS Gothic" w:hAnsi="Calibri" w:cs="Times New Roman"/>
                          <w:bCs/>
                          <w:i/>
                          <w:noProof/>
                          <w:color w:val="548DD4"/>
                          <w:sz w:val="22"/>
                          <w:u w:val="single"/>
                          <w:lang w:eastAsia="en-US"/>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7519C9">
                        <w:t xml:space="preserve">Proposed clinical management algorithm for </w:t>
                      </w:r>
                      <w:r>
                        <w:t>couples in early stages of pregnancy</w:t>
                      </w:r>
                      <w:r w:rsidRPr="007519C9">
                        <w:t xml:space="preserve"> </w:t>
                      </w:r>
                    </w:p>
                  </w:txbxContent>
                </v:textbox>
                <w10:wrap type="topAndBottom" anchorx="margin"/>
              </v:shape>
            </w:pict>
          </mc:Fallback>
        </mc:AlternateContent>
      </w:r>
      <w:r>
        <w:rPr>
          <w:noProof/>
          <w:lang w:eastAsia="en-AU"/>
        </w:rPr>
        <mc:AlternateContent>
          <mc:Choice Requires="wps">
            <w:drawing>
              <wp:anchor distT="0" distB="0" distL="114300" distR="114300" simplePos="0" relativeHeight="251704320" behindDoc="0" locked="0" layoutInCell="1" allowOverlap="1" wp14:anchorId="00404944" wp14:editId="2BBA12CF">
                <wp:simplePos x="0" y="0"/>
                <wp:positionH relativeFrom="column">
                  <wp:posOffset>4821555</wp:posOffset>
                </wp:positionH>
                <wp:positionV relativeFrom="paragraph">
                  <wp:posOffset>70485</wp:posOffset>
                </wp:positionV>
                <wp:extent cx="4490085" cy="294005"/>
                <wp:effectExtent l="0" t="0" r="0" b="0"/>
                <wp:wrapTopAndBottom/>
                <wp:docPr id="29" name="Text Box 2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90085" cy="294005"/>
                        </a:xfrm>
                        <a:prstGeom prst="rect">
                          <a:avLst/>
                        </a:prstGeom>
                        <a:solidFill>
                          <a:prstClr val="white"/>
                        </a:solidFill>
                        <a:ln>
                          <a:noFill/>
                        </a:ln>
                      </wps:spPr>
                      <wps:txbx>
                        <w:txbxContent>
                          <w:p w14:paraId="36132896" w14:textId="702AA039" w:rsidR="006C5509" w:rsidRPr="00BD7B67" w:rsidRDefault="006C5509" w:rsidP="00CC3EBF">
                            <w:pPr>
                              <w:pStyle w:val="Caption"/>
                              <w:spacing w:before="0"/>
                              <w:rPr>
                                <w:rFonts w:ascii="Calibri" w:eastAsia="Calibri" w:hAnsi="Calibri" w:cs="Times New Roman"/>
                                <w:noProof/>
                              </w:rPr>
                            </w:pPr>
                            <w:r>
                              <w:t xml:space="preserve">Figure </w:t>
                            </w:r>
                            <w:r>
                              <w:fldChar w:fldCharType="begin"/>
                            </w:r>
                            <w:r>
                              <w:instrText xml:space="preserve"> SEQ Figure \* ARABIC </w:instrText>
                            </w:r>
                            <w:r>
                              <w:fldChar w:fldCharType="separate"/>
                            </w:r>
                            <w:r>
                              <w:rPr>
                                <w:noProof/>
                              </w:rPr>
                              <w:t>5</w:t>
                            </w:r>
                            <w:r>
                              <w:fldChar w:fldCharType="end"/>
                            </w:r>
                            <w:r>
                              <w:t xml:space="preserve"> </w:t>
                            </w:r>
                            <w:r w:rsidRPr="007A1E18">
                              <w:t xml:space="preserve">Proposed clinical management algorithm for </w:t>
                            </w:r>
                            <w:r>
                              <w:t>individuals</w:t>
                            </w:r>
                            <w:r w:rsidRPr="007A1E18">
                              <w:t xml:space="preserve"> who are planning a pregnancy, and their reproductive partn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404944" id="Text Box 29" o:spid="_x0000_s1030" type="#_x0000_t202" alt="&quot;&quot;" style="position:absolute;margin-left:379.65pt;margin-top:5.55pt;width:353.55pt;height:23.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" stroked="f">
                <v:textbox inset="0,0,0,0">
                  <w:txbxContent>
                    <w:p w14:paraId="36132896" w14:textId="702AA039" w:rsidR="006C5509" w:rsidRPr="00BD7B67" w:rsidRDefault="006C5509" w:rsidP="00CC3EBF">
                      <w:pPr>
                        <w:pStyle w:val="Caption"/>
                        <w:spacing w:before="0"/>
                        <w:rPr>
                          <w:rFonts w:ascii="Calibri" w:eastAsia="Calibri" w:hAnsi="Calibri" w:cs="Times New Roman"/>
                          <w:noProof/>
                        </w:rPr>
                      </w:pPr>
                      <w:r>
                        <w:t xml:space="preserve">Figure </w:t>
                      </w:r>
                      <w:r>
                        <w:fldChar w:fldCharType="begin"/>
                      </w:r>
                      <w:r>
                        <w:instrText xml:space="preserve"> SEQ Figure \* ARABIC </w:instrText>
                      </w:r>
                      <w:r>
                        <w:fldChar w:fldCharType="separate"/>
                      </w:r>
                      <w:r>
                        <w:rPr>
                          <w:noProof/>
                        </w:rPr>
                        <w:t>5</w:t>
                      </w:r>
                      <w:r>
                        <w:fldChar w:fldCharType="end"/>
                      </w:r>
                      <w:r>
                        <w:t xml:space="preserve"> </w:t>
                      </w:r>
                      <w:r w:rsidRPr="007A1E18">
                        <w:t xml:space="preserve">Proposed clinical management algorithm for </w:t>
                      </w:r>
                      <w:r>
                        <w:t>individuals</w:t>
                      </w:r>
                      <w:r w:rsidRPr="007A1E18">
                        <w:t xml:space="preserve"> who are planning a pregnancy, and their reproductive partners</w:t>
                      </w:r>
                    </w:p>
                  </w:txbxContent>
                </v:textbox>
                <w10:wrap type="topAndBottom"/>
              </v:shape>
            </w:pict>
          </mc:Fallback>
        </mc:AlternateContent>
      </w:r>
      <w:r w:rsidR="0002778D">
        <w:rPr>
          <w:noProof/>
          <w:lang w:eastAsia="en-AU"/>
        </w:rPr>
        <w:drawing>
          <wp:anchor distT="0" distB="0" distL="114300" distR="114300" simplePos="0" relativeHeight="251688960" behindDoc="0" locked="0" layoutInCell="1" allowOverlap="1" wp14:anchorId="15998867" wp14:editId="1C705303">
            <wp:simplePos x="0" y="0"/>
            <wp:positionH relativeFrom="column">
              <wp:posOffset>111388</wp:posOffset>
            </wp:positionH>
            <wp:positionV relativeFrom="paragraph">
              <wp:posOffset>470188</wp:posOffset>
            </wp:positionV>
            <wp:extent cx="4286250" cy="4542790"/>
            <wp:effectExtent l="0" t="0" r="0" b="0"/>
            <wp:wrapTopAndBottom/>
            <wp:docPr id="21" name="Picture 2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a:extLst>
                        <a:ext uri="{C183D7F6-B498-43B3-948B-1728B52AA6E4}">
                          <adec:decorative xmlns:adec="http://schemas.microsoft.com/office/drawing/2017/decorative" val="1"/>
                        </a:ext>
                      </a:extLst>
                    </pic:cNvPr>
                    <pic:cNvPicPr/>
                  </pic:nvPicPr>
                  <pic:blipFill>
                    <a:blip r:embed="rId16">
                      <a:extLst>
                        <a:ext uri="{28A0092B-C50C-407E-A947-70E740481C1C}">
                          <a14:useLocalDpi xmlns:a14="http://schemas.microsoft.com/office/drawing/2010/main" val="0"/>
                        </a:ext>
                      </a:extLst>
                    </a:blip>
                    <a:stretch>
                      <a:fillRect/>
                    </a:stretch>
                  </pic:blipFill>
                  <pic:spPr>
                    <a:xfrm>
                      <a:off x="0" y="0"/>
                      <a:ext cx="4286250" cy="4542790"/>
                    </a:xfrm>
                    <a:prstGeom prst="rect">
                      <a:avLst/>
                    </a:prstGeom>
                  </pic:spPr>
                </pic:pic>
              </a:graphicData>
            </a:graphic>
            <wp14:sizeRelH relativeFrom="page">
              <wp14:pctWidth>0</wp14:pctWidth>
            </wp14:sizeRelH>
            <wp14:sizeRelV relativeFrom="page">
              <wp14:pctHeight>0</wp14:pctHeight>
            </wp14:sizeRelV>
          </wp:anchor>
        </w:drawing>
      </w:r>
    </w:p>
    <w:p w14:paraId="26C964BB" w14:textId="30C94E55" w:rsidR="001C093B" w:rsidRDefault="001C093B" w:rsidP="00A8606D">
      <w:pPr>
        <w:sectPr w:rsidR="001C093B" w:rsidSect="0002778D">
          <w:pgSz w:w="16838" w:h="11906" w:orient="landscape"/>
          <w:pgMar w:top="1191" w:right="682" w:bottom="1134" w:left="1021" w:header="709" w:footer="709" w:gutter="0"/>
          <w:cols w:space="708"/>
          <w:docGrid w:linePitch="360"/>
        </w:sectPr>
      </w:pPr>
    </w:p>
    <w:p w14:paraId="34936BC6" w14:textId="6D1B76EA" w:rsidR="00C255D0" w:rsidRDefault="00C255D0" w:rsidP="00C255D0">
      <w:r>
        <w:rPr>
          <w:noProof/>
          <w:lang w:eastAsia="en-AU"/>
        </w:rPr>
        <w:lastRenderedPageBreak/>
        <w:drawing>
          <wp:inline distT="0" distB="0" distL="0" distR="0" wp14:anchorId="389D9354" wp14:editId="6F5D50CA">
            <wp:extent cx="5654675" cy="4507865"/>
            <wp:effectExtent l="0" t="0" r="3175" b="6985"/>
            <wp:docPr id="12" name="Picture 12" descr="Diagram&#10;&#10;Figure 6 Proposed clinical management algorithm for all eligible individuals for genetic carrier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Figure 6 Proposed clinical management algorithm for all eligible individuals for genetic carrier testing"/>
                    <pic:cNvPicPr/>
                  </pic:nvPicPr>
                  <pic:blipFill>
                    <a:blip r:embed="rId17">
                      <a:extLst>
                        <a:ext uri="{28A0092B-C50C-407E-A947-70E740481C1C}">
                          <a14:useLocalDpi xmlns:a14="http://schemas.microsoft.com/office/drawing/2010/main" val="0"/>
                        </a:ext>
                      </a:extLst>
                    </a:blip>
                    <a:stretch>
                      <a:fillRect/>
                    </a:stretch>
                  </pic:blipFill>
                  <pic:spPr>
                    <a:xfrm>
                      <a:off x="0" y="0"/>
                      <a:ext cx="5654675" cy="4507865"/>
                    </a:xfrm>
                    <a:prstGeom prst="rect">
                      <a:avLst/>
                    </a:prstGeom>
                  </pic:spPr>
                </pic:pic>
              </a:graphicData>
            </a:graphic>
          </wp:inline>
        </w:drawing>
      </w:r>
      <w:r w:rsidR="00C515B7">
        <w:rPr>
          <w:noProof/>
          <w:lang w:eastAsia="en-AU"/>
        </w:rPr>
        <mc:AlternateContent>
          <mc:Choice Requires="wps">
            <w:drawing>
              <wp:anchor distT="0" distB="0" distL="114300" distR="114300" simplePos="0" relativeHeight="251718656" behindDoc="0" locked="0" layoutInCell="1" allowOverlap="1" wp14:anchorId="34214475" wp14:editId="1C2D5C54">
                <wp:simplePos x="0" y="0"/>
                <wp:positionH relativeFrom="column">
                  <wp:posOffset>198755</wp:posOffset>
                </wp:positionH>
                <wp:positionV relativeFrom="paragraph">
                  <wp:posOffset>194310</wp:posOffset>
                </wp:positionV>
                <wp:extent cx="5135245" cy="184150"/>
                <wp:effectExtent l="0" t="0" r="0" b="0"/>
                <wp:wrapTopAndBottom/>
                <wp:docPr id="26" name="Text Box 2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35245" cy="184150"/>
                        </a:xfrm>
                        <a:prstGeom prst="rect">
                          <a:avLst/>
                        </a:prstGeom>
                        <a:solidFill>
                          <a:prstClr val="white"/>
                        </a:solidFill>
                        <a:ln>
                          <a:noFill/>
                        </a:ln>
                      </wps:spPr>
                      <wps:txbx>
                        <w:txbxContent>
                          <w:p w14:paraId="58325531" w14:textId="77777777" w:rsidR="006C5509" w:rsidRPr="00FC7172" w:rsidRDefault="006C5509" w:rsidP="00C255D0">
                            <w:pPr>
                              <w:pStyle w:val="Caption"/>
                              <w:spacing w:before="0"/>
                              <w:rPr>
                                <w:rFonts w:ascii="Calibri" w:eastAsia="Calibri" w:hAnsi="Calibri" w:cs="Times New Roman"/>
                                <w:noProof/>
                                <w:color w:val="548DD4"/>
                              </w:rPr>
                            </w:pPr>
                            <w:bookmarkStart w:id="26" w:name="_Ref77348910"/>
                            <w:r>
                              <w:t xml:space="preserve">Figure </w:t>
                            </w:r>
                            <w:r>
                              <w:fldChar w:fldCharType="begin"/>
                            </w:r>
                            <w:r>
                              <w:instrText xml:space="preserve"> SEQ Figure \* ARABIC </w:instrText>
                            </w:r>
                            <w:r>
                              <w:fldChar w:fldCharType="separate"/>
                            </w:r>
                            <w:r>
                              <w:rPr>
                                <w:noProof/>
                              </w:rPr>
                              <w:t>6</w:t>
                            </w:r>
                            <w:r>
                              <w:fldChar w:fldCharType="end"/>
                            </w:r>
                            <w:bookmarkEnd w:id="26"/>
                            <w:r>
                              <w:t xml:space="preserve"> </w:t>
                            </w:r>
                            <w:r w:rsidRPr="004E39ED">
                              <w:t>Proposed clinical management algorithm for all eligible individuals for genetic carrier test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4214475" id="Text Box 26" o:spid="_x0000_s1031" type="#_x0000_t202" alt="&quot;&quot;" style="position:absolute;margin-left:15.65pt;margin-top:15.3pt;width:404.35pt;height:1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" stroked="f">
                <v:textbox inset="0,0,0,0">
                  <w:txbxContent>
                    <w:p w14:paraId="58325531" w14:textId="77777777" w:rsidR="006C5509" w:rsidRPr="00FC7172" w:rsidRDefault="006C5509" w:rsidP="00C255D0">
                      <w:pPr>
                        <w:pStyle w:val="Caption"/>
                        <w:spacing w:before="0"/>
                        <w:rPr>
                          <w:rFonts w:ascii="Calibri" w:eastAsia="Calibri" w:hAnsi="Calibri" w:cs="Times New Roman"/>
                          <w:noProof/>
                          <w:color w:val="548DD4"/>
                        </w:rPr>
                      </w:pPr>
                      <w:bookmarkStart w:id="29" w:name="_Ref77348910"/>
                      <w:r>
                        <w:t xml:space="preserve">Figure </w:t>
                      </w:r>
                      <w:r>
                        <w:fldChar w:fldCharType="begin"/>
                      </w:r>
                      <w:r>
                        <w:instrText xml:space="preserve"> SEQ Figure \* ARABIC </w:instrText>
                      </w:r>
                      <w:r>
                        <w:fldChar w:fldCharType="separate"/>
                      </w:r>
                      <w:r>
                        <w:rPr>
                          <w:noProof/>
                        </w:rPr>
                        <w:t>6</w:t>
                      </w:r>
                      <w:r>
                        <w:fldChar w:fldCharType="end"/>
                      </w:r>
                      <w:bookmarkEnd w:id="29"/>
                      <w:r>
                        <w:t xml:space="preserve"> </w:t>
                      </w:r>
                      <w:r w:rsidRPr="004E39ED">
                        <w:t>Proposed clinical management algorithm for all eligible individuals for genetic carrier testing</w:t>
                      </w:r>
                    </w:p>
                  </w:txbxContent>
                </v:textbox>
                <w10:wrap type="topAndBottom"/>
              </v:shape>
            </w:pict>
          </mc:Fallback>
        </mc:AlternateContent>
      </w:r>
      <w:r w:rsidR="00C515B7">
        <w:rPr>
          <w:noProof/>
          <w:lang w:eastAsia="en-AU"/>
        </w:rPr>
        <mc:AlternateContent>
          <mc:Choice Requires="wps">
            <w:drawing>
              <wp:inline distT="0" distB="0" distL="0" distR="0" wp14:anchorId="0EE9E9A6" wp14:editId="3DB7ED12">
                <wp:extent cx="6334760" cy="1104265"/>
                <wp:effectExtent l="0" t="0" r="8890" b="635"/>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34760" cy="1104265"/>
                        </a:xfrm>
                        <a:prstGeom prst="rect">
                          <a:avLst/>
                        </a:prstGeom>
                        <a:solidFill>
                          <a:srgbClr val="FFFFFF"/>
                        </a:solidFill>
                        <a:ln w="9525">
                          <a:noFill/>
                          <a:miter lim="800000"/>
                          <a:headEnd/>
                          <a:tailEnd/>
                        </a:ln>
                      </wps:spPr>
                      <wps:txbx>
                        <w:txbxContent>
                          <w:p w14:paraId="1DFB2B85" w14:textId="77777777" w:rsidR="006C5509" w:rsidRDefault="006C5509" w:rsidP="00C255D0">
                            <w:pPr>
                              <w:spacing w:after="0"/>
                              <w:rPr>
                                <w:rFonts w:ascii="Helvetica" w:hAnsi="Helvetica"/>
                                <w:sz w:val="16"/>
                                <w:szCs w:val="16"/>
                              </w:rPr>
                            </w:pPr>
                            <w:r>
                              <w:rPr>
                                <w:rFonts w:ascii="Helvetica" w:hAnsi="Helvetica"/>
                                <w:sz w:val="16"/>
                                <w:szCs w:val="16"/>
                              </w:rPr>
                              <w:t>*</w:t>
                            </w:r>
                            <w:r w:rsidRPr="00D73793">
                              <w:rPr>
                                <w:rFonts w:ascii="Helvetica" w:hAnsi="Helvetica"/>
                                <w:sz w:val="16"/>
                                <w:szCs w:val="16"/>
                              </w:rPr>
                              <w:t xml:space="preserve">Note: </w:t>
                            </w:r>
                            <w:r>
                              <w:rPr>
                                <w:rFonts w:ascii="Helvetica" w:hAnsi="Helvetica"/>
                                <w:sz w:val="16"/>
                                <w:szCs w:val="16"/>
                              </w:rPr>
                              <w:t xml:space="preserve">individuals </w:t>
                            </w:r>
                            <w:r w:rsidRPr="00D73793">
                              <w:rPr>
                                <w:rFonts w:ascii="Helvetica" w:hAnsi="Helvetica"/>
                                <w:sz w:val="16"/>
                                <w:szCs w:val="16"/>
                              </w:rPr>
                              <w:t>are eligible for the genetic carrier testing only if they have a &gt;10% a priori aggregate personal risk of being a heterozygous genetic carrier of a clinically significant disorder associated with pathogenic or likely pathogenic variants of the genes in the testing panel</w:t>
                            </w:r>
                            <w:r>
                              <w:rPr>
                                <w:rFonts w:ascii="Helvetica" w:hAnsi="Helvetica"/>
                                <w:sz w:val="16"/>
                                <w:szCs w:val="16"/>
                              </w:rPr>
                              <w:t xml:space="preserve">. </w:t>
                            </w:r>
                          </w:p>
                          <w:p w14:paraId="47C14450" w14:textId="188C440A" w:rsidR="006C5509" w:rsidRDefault="006C5509" w:rsidP="00C255D0">
                            <w:pPr>
                              <w:spacing w:after="0"/>
                              <w:rPr>
                                <w:rFonts w:ascii="Helvetica" w:hAnsi="Helvetica"/>
                                <w:sz w:val="16"/>
                                <w:szCs w:val="16"/>
                              </w:rPr>
                            </w:pPr>
                            <w:r w:rsidRPr="00651232">
                              <w:rPr>
                                <w:rFonts w:ascii="Helvetica" w:hAnsi="Helvetica"/>
                                <w:sz w:val="18"/>
                                <w:szCs w:val="18"/>
                                <w:vertAlign w:val="superscript"/>
                              </w:rPr>
                              <w:t>#</w:t>
                            </w:r>
                            <w:r>
                              <w:rPr>
                                <w:rFonts w:ascii="Helvetica" w:hAnsi="Helvetica"/>
                                <w:sz w:val="16"/>
                                <w:szCs w:val="16"/>
                              </w:rPr>
                              <w:t>Testing of first-degree biological relatives for the familial gene variant is recommended when the individual is found to be a carrier.</w:t>
                            </w:r>
                          </w:p>
                          <w:p w14:paraId="66C8BC1F" w14:textId="581AEAA1" w:rsidR="006C5509" w:rsidRDefault="006C5509" w:rsidP="00C255D0">
                            <w:pPr>
                              <w:rPr>
                                <w:rFonts w:ascii="Helvetica" w:hAnsi="Helvetica"/>
                                <w:sz w:val="16"/>
                                <w:szCs w:val="16"/>
                              </w:rPr>
                            </w:pPr>
                            <w:r>
                              <w:rPr>
                                <w:rFonts w:ascii="Helvetica" w:hAnsi="Helvetica"/>
                                <w:sz w:val="16"/>
                                <w:szCs w:val="16"/>
                              </w:rPr>
                              <w:t>CVS=chorionic villus sampling; GP=general practitioner; MBS=Medical Benefits Schedule</w:t>
                            </w:r>
                          </w:p>
                          <w:p w14:paraId="3DE5D118" w14:textId="77777777" w:rsidR="006C5509" w:rsidRPr="00D73793" w:rsidRDefault="006C5509" w:rsidP="00C255D0">
                            <w:pPr>
                              <w:rPr>
                                <w:rFonts w:ascii="Helvetica" w:hAnsi="Helvetica"/>
                                <w:sz w:val="16"/>
                                <w:szCs w:val="16"/>
                              </w:rPr>
                            </w:pPr>
                          </w:p>
                        </w:txbxContent>
                      </wps:txbx>
                      <wps:bodyPr rot="0" vert="horz" wrap="square" lIns="91440" tIns="45720" rIns="91440" bIns="45720" anchor="t" anchorCtr="0">
                        <a:noAutofit/>
                      </wps:bodyPr>
                    </wps:wsp>
                  </a:graphicData>
                </a:graphic>
              </wp:inline>
            </w:drawing>
          </mc:Choice>
          <mc:Fallback>
            <w:pict>
              <v:shape w14:anchorId="0EE9E9A6" id="Text Box 2" o:spid="_x0000_s1032" type="#_x0000_t202" style="width:498.8pt;height:8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" stroked="f">
                <v:textbox>
                  <w:txbxContent>
                    <w:p w14:paraId="1DFB2B85" w14:textId="77777777" w:rsidR="006C5509" w:rsidRDefault="006C5509" w:rsidP="00C255D0">
                      <w:pPr>
                        <w:spacing w:after="0"/>
                        <w:rPr>
                          <w:rFonts w:ascii="Helvetica" w:hAnsi="Helvetica"/>
                          <w:sz w:val="16"/>
                          <w:szCs w:val="16"/>
                        </w:rPr>
                      </w:pPr>
                      <w:r>
                        <w:rPr>
                          <w:rFonts w:ascii="Helvetica" w:hAnsi="Helvetica"/>
                          <w:sz w:val="16"/>
                          <w:szCs w:val="16"/>
                        </w:rPr>
                        <w:t>*</w:t>
                      </w:r>
                      <w:r w:rsidRPr="00D73793">
                        <w:rPr>
                          <w:rFonts w:ascii="Helvetica" w:hAnsi="Helvetica"/>
                          <w:sz w:val="16"/>
                          <w:szCs w:val="16"/>
                        </w:rPr>
                        <w:t xml:space="preserve">Note: </w:t>
                      </w:r>
                      <w:r>
                        <w:rPr>
                          <w:rFonts w:ascii="Helvetica" w:hAnsi="Helvetica"/>
                          <w:sz w:val="16"/>
                          <w:szCs w:val="16"/>
                        </w:rPr>
                        <w:t xml:space="preserve">individuals </w:t>
                      </w:r>
                      <w:r w:rsidRPr="00D73793">
                        <w:rPr>
                          <w:rFonts w:ascii="Helvetica" w:hAnsi="Helvetica"/>
                          <w:sz w:val="16"/>
                          <w:szCs w:val="16"/>
                        </w:rPr>
                        <w:t>are eligible for the genetic carrier testing only if they have a &gt;10% a priori aggregate personal risk of being a heterozygous genetic carrier of a clinically significant disorder associated with pathogenic or likely pathogenic variants of the genes in the testing panel</w:t>
                      </w:r>
                      <w:r>
                        <w:rPr>
                          <w:rFonts w:ascii="Helvetica" w:hAnsi="Helvetica"/>
                          <w:sz w:val="16"/>
                          <w:szCs w:val="16"/>
                        </w:rPr>
                        <w:t xml:space="preserve">. </w:t>
                      </w:r>
                    </w:p>
                    <w:p w14:paraId="47C14450" w14:textId="188C440A" w:rsidR="006C5509" w:rsidRDefault="006C5509" w:rsidP="00C255D0">
                      <w:pPr>
                        <w:spacing w:after="0"/>
                        <w:rPr>
                          <w:rFonts w:ascii="Helvetica" w:hAnsi="Helvetica"/>
                          <w:sz w:val="16"/>
                          <w:szCs w:val="16"/>
                        </w:rPr>
                      </w:pPr>
                      <w:r w:rsidRPr="00651232">
                        <w:rPr>
                          <w:rFonts w:ascii="Helvetica" w:hAnsi="Helvetica"/>
                          <w:sz w:val="18"/>
                          <w:szCs w:val="18"/>
                          <w:vertAlign w:val="superscript"/>
                        </w:rPr>
                        <w:t>#</w:t>
                      </w:r>
                      <w:r>
                        <w:rPr>
                          <w:rFonts w:ascii="Helvetica" w:hAnsi="Helvetica"/>
                          <w:sz w:val="16"/>
                          <w:szCs w:val="16"/>
                        </w:rPr>
                        <w:t>Testing of first-degree biological relatives for the familial gene variant is recommended when the individual is found to be a carrier.</w:t>
                      </w:r>
                    </w:p>
                    <w:p w14:paraId="66C8BC1F" w14:textId="581AEAA1" w:rsidR="006C5509" w:rsidRDefault="006C5509" w:rsidP="00C255D0">
                      <w:pPr>
                        <w:rPr>
                          <w:rFonts w:ascii="Helvetica" w:hAnsi="Helvetica"/>
                          <w:sz w:val="16"/>
                          <w:szCs w:val="16"/>
                        </w:rPr>
                      </w:pPr>
                      <w:r>
                        <w:rPr>
                          <w:rFonts w:ascii="Helvetica" w:hAnsi="Helvetica"/>
                          <w:sz w:val="16"/>
                          <w:szCs w:val="16"/>
                        </w:rPr>
                        <w:t>CVS=chorionic villus sampling; GP=general practitioner; MBS=Medical Benefits Schedule</w:t>
                      </w:r>
                    </w:p>
                    <w:p w14:paraId="3DE5D118" w14:textId="77777777" w:rsidR="006C5509" w:rsidRPr="00D73793" w:rsidRDefault="006C5509" w:rsidP="00C255D0">
                      <w:pPr>
                        <w:rPr>
                          <w:rFonts w:ascii="Helvetica" w:hAnsi="Helvetica"/>
                          <w:sz w:val="16"/>
                          <w:szCs w:val="16"/>
                        </w:rPr>
                      </w:pPr>
                    </w:p>
                  </w:txbxContent>
                </v:textbox>
                <w10:anchorlock/>
              </v:shape>
            </w:pict>
          </mc:Fallback>
        </mc:AlternateContent>
      </w:r>
    </w:p>
    <w:p w14:paraId="169A4D8B" w14:textId="77777777" w:rsidR="00C255D0" w:rsidRPr="00A8606D" w:rsidRDefault="00C255D0" w:rsidP="00C255D0">
      <w:pPr>
        <w:sectPr w:rsidR="00C255D0" w:rsidRPr="00A8606D" w:rsidSect="001C093B">
          <w:pgSz w:w="11906" w:h="16838"/>
          <w:pgMar w:top="682" w:right="1134" w:bottom="1021" w:left="1191" w:header="709" w:footer="709" w:gutter="0"/>
          <w:cols w:space="708"/>
          <w:docGrid w:linePitch="360"/>
        </w:sectPr>
      </w:pPr>
    </w:p>
    <w:p w14:paraId="11A25552" w14:textId="1181D168" w:rsidR="00550E81" w:rsidRDefault="00550E81" w:rsidP="00550E81">
      <w:r>
        <w:lastRenderedPageBreak/>
        <w:t>This assessment is expected to provide the following additional components compared with previous</w:t>
      </w:r>
      <w:r w:rsidR="003146E7">
        <w:t xml:space="preserve"> </w:t>
      </w:r>
      <w:r>
        <w:t>MSAC Application 1573:</w:t>
      </w:r>
    </w:p>
    <w:p w14:paraId="1BAFE0BD" w14:textId="1113A94C" w:rsidR="00550E81" w:rsidRDefault="00550E81" w:rsidP="00556800">
      <w:pPr>
        <w:pStyle w:val="ListParagraph"/>
        <w:numPr>
          <w:ilvl w:val="0"/>
          <w:numId w:val="5"/>
        </w:numPr>
      </w:pPr>
      <w:r>
        <w:t>Population: this assessment will consider a population (both males and females)</w:t>
      </w:r>
      <w:r w:rsidRPr="005D441F">
        <w:t xml:space="preserve"> </w:t>
      </w:r>
      <w:r w:rsidR="003146E7">
        <w:t xml:space="preserve">of reproductive age </w:t>
      </w:r>
      <w:r>
        <w:t xml:space="preserve">(approximately aged between 12 to 60 years). While there will be some overlap with the population considered in MSAC Application 1573 (pregnant </w:t>
      </w:r>
      <w:r w:rsidR="003146E7">
        <w:t xml:space="preserve">individuals, </w:t>
      </w:r>
      <w:r>
        <w:t xml:space="preserve">and </w:t>
      </w:r>
      <w:r w:rsidR="003146E7">
        <w:t>individuals</w:t>
      </w:r>
      <w:r>
        <w:t xml:space="preserve"> planning a pregnancy and their reproductive partners), the current application </w:t>
      </w:r>
      <w:r w:rsidR="004C1E2D">
        <w:t xml:space="preserve">also </w:t>
      </w:r>
      <w:r>
        <w:t>includes those who are not planning a pregnancy.</w:t>
      </w:r>
    </w:p>
    <w:p w14:paraId="454D841B" w14:textId="29AB067E" w:rsidR="00550E81" w:rsidRPr="00E1397A" w:rsidRDefault="00550E81" w:rsidP="00556800">
      <w:pPr>
        <w:pStyle w:val="ListParagraph"/>
        <w:numPr>
          <w:ilvl w:val="0"/>
          <w:numId w:val="5"/>
        </w:numPr>
      </w:pPr>
      <w:r w:rsidRPr="00E1397A">
        <w:t xml:space="preserve">Genetic panel: This application considers a panel of genes that can cause </w:t>
      </w:r>
      <w:r w:rsidR="00FA19D7">
        <w:t xml:space="preserve">nine additional </w:t>
      </w:r>
      <w:r w:rsidRPr="00E1397A">
        <w:t xml:space="preserve">severe monogenic diseases than </w:t>
      </w:r>
      <w:r w:rsidR="00FA19D7" w:rsidRPr="00E1397A">
        <w:t>th</w:t>
      </w:r>
      <w:r w:rsidR="00FA19D7">
        <w:t>ose</w:t>
      </w:r>
      <w:r w:rsidR="00FA19D7" w:rsidRPr="00E1397A">
        <w:t xml:space="preserve"> </w:t>
      </w:r>
      <w:r w:rsidRPr="00E1397A">
        <w:t xml:space="preserve">considered in MSAC Application 1573. </w:t>
      </w:r>
      <w:r w:rsidR="00FA19D7">
        <w:t>T</w:t>
      </w:r>
      <w:r w:rsidRPr="00E1397A">
        <w:t xml:space="preserve">he assessment will </w:t>
      </w:r>
      <w:r w:rsidR="00233B2B" w:rsidRPr="00E1397A">
        <w:t>assess</w:t>
      </w:r>
      <w:r w:rsidRPr="00E1397A">
        <w:t xml:space="preserve"> the benefit of testing </w:t>
      </w:r>
      <w:r w:rsidR="00FA19D7">
        <w:t xml:space="preserve">for presence of </w:t>
      </w:r>
      <w:r w:rsidR="00FA19D7" w:rsidRPr="00E1397A">
        <w:t>th</w:t>
      </w:r>
      <w:r w:rsidR="00FA19D7">
        <w:t>e gene variants responsible for these nine diseases</w:t>
      </w:r>
      <w:r w:rsidR="00FA19D7" w:rsidRPr="00E1397A">
        <w:t xml:space="preserve"> </w:t>
      </w:r>
      <w:r w:rsidR="00FA19D7">
        <w:t>for</w:t>
      </w:r>
      <w:r w:rsidR="00233B2B" w:rsidRPr="00E1397A">
        <w:t xml:space="preserve"> </w:t>
      </w:r>
      <w:r w:rsidRPr="00E1397A">
        <w:t xml:space="preserve">subpopulations at a high </w:t>
      </w:r>
      <w:r w:rsidR="00233B2B" w:rsidRPr="00E1397A">
        <w:t xml:space="preserve">ethnic </w:t>
      </w:r>
      <w:r w:rsidRPr="00E1397A">
        <w:t xml:space="preserve">risk (&gt;10% risk) of inheriting </w:t>
      </w:r>
      <w:r w:rsidR="00233B2B" w:rsidRPr="00E1397A">
        <w:t xml:space="preserve">variants in </w:t>
      </w:r>
      <w:r w:rsidRPr="00E1397A">
        <w:t>these genes.</w:t>
      </w:r>
    </w:p>
    <w:p w14:paraId="2BDE22B9" w14:textId="5D4553EC" w:rsidR="00D73332" w:rsidRDefault="00D73332" w:rsidP="00713728">
      <w:pPr>
        <w:pStyle w:val="Heading2"/>
        <w:rPr>
          <w:b/>
          <w:bCs/>
          <w:i/>
        </w:rPr>
      </w:pPr>
      <w:r w:rsidRPr="00490FBB">
        <w:t>Proposed economic evaluation</w:t>
      </w:r>
    </w:p>
    <w:p w14:paraId="2CD659F7" w14:textId="65DA86B3" w:rsidR="00AC6FD2" w:rsidRDefault="00AC6FD2" w:rsidP="00833185">
      <w:pPr>
        <w:rPr>
          <w:rFonts w:asciiTheme="minorHAnsi" w:hAnsiTheme="minorHAnsi" w:cstheme="minorHAnsi"/>
          <w:i/>
        </w:rPr>
      </w:pPr>
      <w:r w:rsidRPr="00457C7D">
        <w:rPr>
          <w:rFonts w:asciiTheme="minorHAnsi" w:hAnsiTheme="minorHAnsi" w:cstheme="minorHAnsi"/>
          <w:i/>
        </w:rPr>
        <w:t>PASC agreed that the clinical claim is that targeted genetic carrier testing for severe monogenic diseases is superior in terms of clinical effectiveness and inferior in terms of safety to genetic carrier testing for CF/FXS/SMA only. The suggested economic evaluation is a cost-effectiveness analysis</w:t>
      </w:r>
      <w:r>
        <w:rPr>
          <w:rFonts w:asciiTheme="minorHAnsi" w:hAnsiTheme="minorHAnsi" w:cstheme="minorHAnsi"/>
          <w:i/>
        </w:rPr>
        <w:t>.</w:t>
      </w:r>
    </w:p>
    <w:p w14:paraId="47CBB746" w14:textId="5005B7D3" w:rsidR="00AE50CC" w:rsidRDefault="00AC6FD2" w:rsidP="00833185">
      <w:pPr>
        <w:rPr>
          <w:rFonts w:asciiTheme="minorHAnsi" w:hAnsiTheme="minorHAnsi" w:cstheme="minorHAnsi"/>
          <w:iCs/>
        </w:rPr>
      </w:pPr>
      <w:r w:rsidRPr="00AC6FD2">
        <w:rPr>
          <w:rFonts w:asciiTheme="minorHAnsi" w:hAnsiTheme="minorHAnsi" w:cstheme="minorHAnsi"/>
          <w:iCs/>
        </w:rPr>
        <w:t xml:space="preserve">The assessment of the costs to Government will be based on the costs of determining the carrier status of the </w:t>
      </w:r>
      <w:r w:rsidR="00697BE3" w:rsidRPr="00AC6FD2">
        <w:rPr>
          <w:rFonts w:asciiTheme="minorHAnsi" w:hAnsiTheme="minorHAnsi" w:cstheme="minorHAnsi"/>
          <w:iCs/>
        </w:rPr>
        <w:t>individual and</w:t>
      </w:r>
      <w:r w:rsidRPr="00AC6FD2">
        <w:rPr>
          <w:rFonts w:asciiTheme="minorHAnsi" w:hAnsiTheme="minorHAnsi" w:cstheme="minorHAnsi"/>
          <w:iCs/>
        </w:rPr>
        <w:t xml:space="preserve"> enabling making an informed reproductive decision.</w:t>
      </w:r>
    </w:p>
    <w:p w14:paraId="2B51760E" w14:textId="2929E890" w:rsidR="00AC6FD2" w:rsidRDefault="00AC6FD2" w:rsidP="00833185">
      <w:pPr>
        <w:rPr>
          <w:rFonts w:asciiTheme="minorHAnsi" w:hAnsiTheme="minorHAnsi" w:cstheme="minorHAnsi"/>
          <w:i/>
        </w:rPr>
      </w:pPr>
      <w:r>
        <w:rPr>
          <w:rFonts w:asciiTheme="minorHAnsi" w:hAnsiTheme="minorHAnsi" w:cstheme="minorHAnsi"/>
          <w:i/>
        </w:rPr>
        <w:t>However,</w:t>
      </w:r>
      <w:r w:rsidRPr="00457C7D">
        <w:rPr>
          <w:rFonts w:asciiTheme="minorHAnsi" w:hAnsiTheme="minorHAnsi" w:cstheme="minorHAnsi"/>
          <w:i/>
        </w:rPr>
        <w:t xml:space="preserve"> PASC advised that the downstream treatment costs (after birth costs) </w:t>
      </w:r>
      <w:r>
        <w:rPr>
          <w:rFonts w:asciiTheme="minorHAnsi" w:hAnsiTheme="minorHAnsi" w:cstheme="minorHAnsi"/>
          <w:i/>
        </w:rPr>
        <w:t xml:space="preserve">avoided </w:t>
      </w:r>
      <w:r w:rsidRPr="00457C7D">
        <w:rPr>
          <w:rFonts w:asciiTheme="minorHAnsi" w:hAnsiTheme="minorHAnsi" w:cstheme="minorHAnsi"/>
          <w:i/>
        </w:rPr>
        <w:t xml:space="preserve">must also be included in the economic </w:t>
      </w:r>
      <w:r>
        <w:rPr>
          <w:rFonts w:asciiTheme="minorHAnsi" w:hAnsiTheme="minorHAnsi" w:cstheme="minorHAnsi"/>
          <w:i/>
        </w:rPr>
        <w:t xml:space="preserve">and financial </w:t>
      </w:r>
      <w:r w:rsidRPr="00457C7D">
        <w:rPr>
          <w:rFonts w:asciiTheme="minorHAnsi" w:hAnsiTheme="minorHAnsi" w:cstheme="minorHAnsi"/>
          <w:i/>
        </w:rPr>
        <w:t>evaluation because the costs of care for children born with these diseases are significant.</w:t>
      </w:r>
    </w:p>
    <w:p w14:paraId="1CF128B2" w14:textId="77777777" w:rsidR="009C55C0" w:rsidRDefault="009C55C0" w:rsidP="00E0238F">
      <w:pPr>
        <w:rPr>
          <w:rFonts w:asciiTheme="minorHAnsi" w:hAnsiTheme="minorHAnsi" w:cstheme="minorHAnsi"/>
          <w:i/>
        </w:rPr>
      </w:pPr>
      <w:r w:rsidRPr="00457C7D">
        <w:rPr>
          <w:rFonts w:asciiTheme="minorHAnsi" w:hAnsiTheme="minorHAnsi" w:cstheme="minorHAnsi"/>
          <w:i/>
        </w:rPr>
        <w:t>PASC agreed that the costs of testing will vary from laboratory to laboratory. The applicant assumed that testing for genes proposed in the panel in addition to CFTR, SMN1 and FXS will incur extra costs, and therefore proposed a fee for testing ($600) higher than that supported for the previous MSAC assessment 1573 ($400). PASC advised that the proposed fees should be justified based on the cost to conduct the test, as some appear to be higher than the cost of similar testing with private providers (</w:t>
      </w:r>
      <w:proofErr w:type="gramStart"/>
      <w:r w:rsidRPr="00457C7D">
        <w:rPr>
          <w:rFonts w:asciiTheme="minorHAnsi" w:hAnsiTheme="minorHAnsi" w:cstheme="minorHAnsi"/>
          <w:i/>
        </w:rPr>
        <w:t>e.g.</w:t>
      </w:r>
      <w:proofErr w:type="gramEnd"/>
      <w:r w:rsidRPr="00457C7D">
        <w:rPr>
          <w:rFonts w:asciiTheme="minorHAnsi" w:hAnsiTheme="minorHAnsi" w:cstheme="minorHAnsi"/>
          <w:i/>
        </w:rPr>
        <w:t xml:space="preserve"> $330 for an eight gene Ashkenazi Jewish panel). PASC also advised the fee for GGGG (</w:t>
      </w:r>
      <w:proofErr w:type="spellStart"/>
      <w:r w:rsidRPr="00457C7D">
        <w:rPr>
          <w:rFonts w:asciiTheme="minorHAnsi" w:hAnsiTheme="minorHAnsi" w:cstheme="minorHAnsi"/>
          <w:i/>
        </w:rPr>
        <w:t>fetal</w:t>
      </w:r>
      <w:proofErr w:type="spellEnd"/>
      <w:r w:rsidRPr="00457C7D">
        <w:rPr>
          <w:rFonts w:asciiTheme="minorHAnsi" w:hAnsiTheme="minorHAnsi" w:cstheme="minorHAnsi"/>
          <w:i/>
        </w:rPr>
        <w:t xml:space="preserve"> testing for a known familial variant) may need</w:t>
      </w:r>
      <w:r>
        <w:rPr>
          <w:rFonts w:asciiTheme="minorHAnsi" w:hAnsiTheme="minorHAnsi" w:cstheme="minorHAnsi"/>
          <w:i/>
        </w:rPr>
        <w:t xml:space="preserve"> to</w:t>
      </w:r>
      <w:r w:rsidRPr="00457C7D">
        <w:rPr>
          <w:rFonts w:asciiTheme="minorHAnsi" w:hAnsiTheme="minorHAnsi" w:cstheme="minorHAnsi"/>
          <w:i/>
        </w:rPr>
        <w:t xml:space="preserve"> be increased.</w:t>
      </w:r>
    </w:p>
    <w:p w14:paraId="3200FA96" w14:textId="629A6769" w:rsidR="009C55C0" w:rsidRPr="00457C7D" w:rsidRDefault="009C55C0" w:rsidP="004D6E95">
      <w:pPr>
        <w:rPr>
          <w:rFonts w:asciiTheme="minorHAnsi" w:hAnsiTheme="minorHAnsi" w:cstheme="minorHAnsi"/>
          <w:i/>
        </w:rPr>
      </w:pPr>
      <w:r>
        <w:rPr>
          <w:rFonts w:asciiTheme="minorHAnsi" w:hAnsiTheme="minorHAnsi" w:cstheme="minorHAnsi"/>
          <w:i/>
        </w:rPr>
        <w:t xml:space="preserve">At the post-PASC meeting, the Department noted that MSAC has recently supported reproductive partner gene sequencing items for $1200. </w:t>
      </w:r>
      <w:r w:rsidRPr="00F5698D">
        <w:rPr>
          <w:rFonts w:asciiTheme="minorHAnsi" w:hAnsiTheme="minorHAnsi" w:cstheme="minorHAnsi"/>
          <w:i/>
        </w:rPr>
        <w:t>If this is indeed the fee, this has implications for the choice of test in reproductive partners of couples who undergo a two-step approach to reproductive carrier testing</w:t>
      </w:r>
      <w:r>
        <w:rPr>
          <w:rFonts w:asciiTheme="minorHAnsi" w:hAnsiTheme="minorHAnsi" w:cstheme="minorHAnsi"/>
          <w:i/>
        </w:rPr>
        <w:t xml:space="preserve"> (where the couple is not already pregnant). The applicant stated it would likely cost less than $600 to sequence one gene from this </w:t>
      </w:r>
      <w:r w:rsidR="00697BE3">
        <w:rPr>
          <w:rFonts w:asciiTheme="minorHAnsi" w:hAnsiTheme="minorHAnsi" w:cstheme="minorHAnsi"/>
          <w:i/>
        </w:rPr>
        <w:t>panel and</w:t>
      </w:r>
      <w:r>
        <w:rPr>
          <w:rFonts w:asciiTheme="minorHAnsi" w:hAnsiTheme="minorHAnsi" w:cstheme="minorHAnsi"/>
          <w:i/>
        </w:rPr>
        <w:t xml:space="preserve"> committed to confirm its proposed fees. An expert consulted by PASC advised that </w:t>
      </w:r>
      <w:r w:rsidRPr="00E0238F">
        <w:rPr>
          <w:rFonts w:asciiTheme="minorHAnsi" w:hAnsiTheme="minorHAnsi" w:cstheme="minorHAnsi"/>
          <w:i/>
        </w:rPr>
        <w:t>reproductive partner testing will require gene sequencing to capture all variants within the gene(s) in question</w:t>
      </w:r>
      <w:r>
        <w:rPr>
          <w:rFonts w:asciiTheme="minorHAnsi" w:hAnsiTheme="minorHAnsi" w:cstheme="minorHAnsi"/>
          <w:i/>
        </w:rPr>
        <w:t>.</w:t>
      </w:r>
      <w:r w:rsidRPr="00E0238F">
        <w:rPr>
          <w:rFonts w:asciiTheme="minorHAnsi" w:hAnsiTheme="minorHAnsi" w:cstheme="minorHAnsi"/>
          <w:i/>
        </w:rPr>
        <w:t xml:space="preserve"> </w:t>
      </w:r>
      <w:r>
        <w:rPr>
          <w:rFonts w:asciiTheme="minorHAnsi" w:hAnsiTheme="minorHAnsi" w:cstheme="minorHAnsi"/>
          <w:i/>
        </w:rPr>
        <w:t>The applicant disagreed and proposed the partner test encompass only the genes and variants included in the panel test, and at the same fee as the panel test ($425), which the Department requested be accommodated as a sensitivity analysis for the partner testing item in the DCAR.</w:t>
      </w:r>
    </w:p>
    <w:p w14:paraId="3F5509F4" w14:textId="0669FA2A" w:rsidR="0019437E" w:rsidRDefault="009C55C0" w:rsidP="004D6E95">
      <w:pPr>
        <w:rPr>
          <w:rFonts w:asciiTheme="minorHAnsi" w:hAnsiTheme="minorHAnsi" w:cstheme="minorHAnsi"/>
          <w:i/>
        </w:rPr>
      </w:pPr>
      <w:r w:rsidRPr="00457C7D">
        <w:rPr>
          <w:rFonts w:asciiTheme="minorHAnsi" w:hAnsiTheme="minorHAnsi" w:cstheme="minorHAnsi"/>
          <w:i/>
        </w:rPr>
        <w:t xml:space="preserve">PASC suggested that the gene panel be restricted to genes for the nine severe monogenic disorders described previously as being highly prevalent in the Ashkenazi Jewish population in Australia, as opposed to testing for a broader panel of genes. This is a </w:t>
      </w:r>
      <w:proofErr w:type="gramStart"/>
      <w:r w:rsidRPr="00457C7D">
        <w:rPr>
          <w:rFonts w:asciiTheme="minorHAnsi" w:hAnsiTheme="minorHAnsi" w:cstheme="minorHAnsi"/>
          <w:i/>
        </w:rPr>
        <w:t xml:space="preserve">fairly </w:t>
      </w:r>
      <w:r w:rsidR="00697BE3" w:rsidRPr="00457C7D">
        <w:rPr>
          <w:rFonts w:asciiTheme="minorHAnsi" w:hAnsiTheme="minorHAnsi" w:cstheme="minorHAnsi"/>
          <w:i/>
        </w:rPr>
        <w:t>well-defined</w:t>
      </w:r>
      <w:proofErr w:type="gramEnd"/>
      <w:r w:rsidRPr="00457C7D">
        <w:rPr>
          <w:rFonts w:asciiTheme="minorHAnsi" w:hAnsiTheme="minorHAnsi" w:cstheme="minorHAnsi"/>
          <w:i/>
        </w:rPr>
        <w:t xml:space="preserve"> subpopulation with extensive evidence available on genetic carrier testing. However financial assessment of other gene panels for other higher risk ethnicities, as proposed in the Application Form, may not be similarly well-evidenced and practicable. Therefore, for this assessment, PASC suggested that the financial assessment only consider the Ashkenazi </w:t>
      </w:r>
      <w:r w:rsidRPr="00457C7D">
        <w:rPr>
          <w:rFonts w:asciiTheme="minorHAnsi" w:hAnsiTheme="minorHAnsi" w:cstheme="minorHAnsi"/>
          <w:i/>
        </w:rPr>
        <w:lastRenderedPageBreak/>
        <w:t>Jewish population and, more broadly, suggested that the applicant consider limiting the application to the Ashkenazi Jewish population. PASC suggested the applicant should revisit this issue in its revised PICO, to be submitted to PASC out of session.</w:t>
      </w:r>
    </w:p>
    <w:p w14:paraId="43359C16" w14:textId="0B1BA9FD" w:rsidR="009C55C0" w:rsidRPr="004D6E95" w:rsidRDefault="009C55C0" w:rsidP="004D6E95">
      <w:pPr>
        <w:rPr>
          <w:rFonts w:asciiTheme="minorHAnsi" w:hAnsiTheme="minorHAnsi" w:cstheme="minorHAnsi"/>
          <w:i/>
        </w:rPr>
      </w:pPr>
      <w:r w:rsidRPr="00457C7D">
        <w:rPr>
          <w:rFonts w:asciiTheme="minorHAnsi" w:hAnsiTheme="minorHAnsi" w:cstheme="minorHAnsi"/>
          <w:i/>
        </w:rPr>
        <w:t>PASC further suggested that using a stepped funding approach, future applications may be made to add other gene panels to encompass other populations at a 10% or higher a priori risk of being a carrier of other relevant genetic variants.</w:t>
      </w:r>
      <w:r>
        <w:rPr>
          <w:rFonts w:asciiTheme="minorHAnsi" w:hAnsiTheme="minorHAnsi" w:cstheme="minorHAnsi"/>
          <w:i/>
        </w:rPr>
        <w:t xml:space="preserve"> At the post-PASC meeting, the applicant agreed this</w:t>
      </w:r>
      <w:r w:rsidRPr="004D6E95">
        <w:rPr>
          <w:rFonts w:asciiTheme="minorHAnsi" w:hAnsiTheme="minorHAnsi" w:cstheme="minorHAnsi"/>
          <w:i/>
        </w:rPr>
        <w:t xml:space="preserve"> application is to be restricted to the Ashkenazi Jewish population (though other ethnicities that confer a &gt;10% personal risk of being a carrier for specific gene variants may be the subject of future applications).</w:t>
      </w:r>
    </w:p>
    <w:p w14:paraId="430EA908" w14:textId="3807196E" w:rsidR="00E0238F" w:rsidRPr="004D6E95" w:rsidRDefault="0019437E" w:rsidP="00D96AD9">
      <w:pPr>
        <w:rPr>
          <w:rFonts w:asciiTheme="minorHAnsi" w:hAnsiTheme="minorHAnsi" w:cstheme="minorHAnsi"/>
          <w:i/>
        </w:rPr>
      </w:pPr>
      <w:r w:rsidRPr="004D6E95">
        <w:rPr>
          <w:rFonts w:asciiTheme="minorHAnsi" w:hAnsiTheme="minorHAnsi" w:cstheme="minorHAnsi"/>
          <w:i/>
        </w:rPr>
        <w:t xml:space="preserve">PASC considered the merits of providing testing to individuals of reproductive age or limiting testing to individuals/couples planning </w:t>
      </w:r>
      <w:r w:rsidR="00697BE3" w:rsidRPr="004D6E95">
        <w:rPr>
          <w:rFonts w:asciiTheme="minorHAnsi" w:hAnsiTheme="minorHAnsi" w:cstheme="minorHAnsi"/>
          <w:i/>
        </w:rPr>
        <w:t>reproduction and</w:t>
      </w:r>
      <w:r w:rsidRPr="004D6E95">
        <w:rPr>
          <w:rFonts w:asciiTheme="minorHAnsi" w:hAnsiTheme="minorHAnsi" w:cstheme="minorHAnsi"/>
          <w:i/>
        </w:rPr>
        <w:t xml:space="preserve"> suggested the applicant should revisit this issue out of session. </w:t>
      </w:r>
      <w:r w:rsidRPr="0019437E">
        <w:rPr>
          <w:rFonts w:asciiTheme="minorHAnsi" w:hAnsiTheme="minorHAnsi" w:cstheme="minorHAnsi"/>
          <w:i/>
        </w:rPr>
        <w:t xml:space="preserve">At the post-PASC meeting, the applicant </w:t>
      </w:r>
      <w:r w:rsidRPr="004D6E95">
        <w:rPr>
          <w:rFonts w:asciiTheme="minorHAnsi" w:hAnsiTheme="minorHAnsi" w:cstheme="minorHAnsi"/>
          <w:i/>
        </w:rPr>
        <w:t xml:space="preserve">remained supportive of testing long in advance of reproductive decision-making, though acknowledged that the items are more likely to be utilised at the point of conception or in early pregnancy. The applicant requested </w:t>
      </w:r>
      <w:r w:rsidRPr="0019437E">
        <w:rPr>
          <w:rFonts w:asciiTheme="minorHAnsi" w:hAnsiTheme="minorHAnsi" w:cstheme="minorHAnsi"/>
          <w:i/>
        </w:rPr>
        <w:t>the DCAR examine both options for the timing of testing</w:t>
      </w:r>
      <w:r w:rsidR="00E0238F" w:rsidRPr="004D6E95">
        <w:rPr>
          <w:rFonts w:asciiTheme="minorHAnsi" w:hAnsiTheme="minorHAnsi" w:cstheme="minorHAnsi"/>
          <w:i/>
        </w:rPr>
        <w:t>.</w:t>
      </w:r>
    </w:p>
    <w:p w14:paraId="6DAB2DBD" w14:textId="53F6DD68" w:rsidR="000939E0" w:rsidRPr="00490FBB" w:rsidRDefault="00D96AD9" w:rsidP="00C40CC4">
      <w:pPr>
        <w:pStyle w:val="Caption"/>
      </w:pPr>
      <w:r w:rsidRPr="00F2289C">
        <w:rPr>
          <w:rFonts w:asciiTheme="minorHAnsi" w:hAnsiTheme="minorHAnsi" w:cstheme="minorHAnsi"/>
          <w:i/>
          <w:color w:val="2E74B5" w:themeColor="accent1" w:themeShade="BF"/>
          <w:sz w:val="24"/>
        </w:rPr>
        <w:t xml:space="preserve"> </w:t>
      </w:r>
      <w:bookmarkStart w:id="27" w:name="_Ref54260209"/>
      <w:bookmarkStart w:id="28" w:name="_Toc423450289"/>
      <w:r w:rsidR="000939E0" w:rsidRPr="00490FBB">
        <w:t>Table</w:t>
      </w:r>
      <w:r w:rsidR="00DE762F">
        <w:t> </w:t>
      </w:r>
      <w:r w:rsidR="000939E0" w:rsidRPr="00490FBB">
        <w:fldChar w:fldCharType="begin"/>
      </w:r>
      <w:r w:rsidR="000939E0" w:rsidRPr="00490FBB">
        <w:instrText xml:space="preserve"> SEQ Table \* ARABIC </w:instrText>
      </w:r>
      <w:r w:rsidR="000939E0" w:rsidRPr="00490FBB">
        <w:fldChar w:fldCharType="separate"/>
      </w:r>
      <w:r w:rsidR="00E1397A">
        <w:rPr>
          <w:noProof/>
        </w:rPr>
        <w:t>4</w:t>
      </w:r>
      <w:r w:rsidR="000939E0" w:rsidRPr="00490FBB">
        <w:fldChar w:fldCharType="end"/>
      </w:r>
      <w:bookmarkEnd w:id="27"/>
      <w:r w:rsidR="001A5D2F">
        <w:tab/>
        <w:t>Classification of</w:t>
      </w:r>
      <w:r w:rsidR="000939E0" w:rsidRPr="00490FBB">
        <w:t xml:space="preserve"> comparative effectiveness and safety of the proposed intervention</w:t>
      </w:r>
      <w:r w:rsidR="001A5D2F">
        <w:t>,</w:t>
      </w:r>
      <w:r w:rsidR="000939E0" w:rsidRPr="00490FBB">
        <w:t xml:space="preserve"> compared with its main comparator</w:t>
      </w:r>
      <w:r w:rsidR="001A5D2F">
        <w:t>,</w:t>
      </w:r>
      <w:r w:rsidR="000939E0" w:rsidRPr="00490FBB">
        <w:t xml:space="preserve"> and guide to the suitable type of economic evaluation</w:t>
      </w:r>
      <w:bookmarkEnd w:id="28"/>
    </w:p>
    <w:tbl>
      <w:tblPr>
        <w:tblW w:w="4872" w:type="pct"/>
        <w:tblInd w:w="115" w:type="dxa"/>
        <w:tblLayout w:type="fixed"/>
        <w:tblCellMar>
          <w:left w:w="115" w:type="dxa"/>
          <w:right w:w="115" w:type="dxa"/>
        </w:tblCellMar>
        <w:tblLook w:val="01E0" w:firstRow="1" w:lastRow="1" w:firstColumn="1" w:lastColumn="1" w:noHBand="0" w:noVBand="0"/>
      </w:tblPr>
      <w:tblGrid>
        <w:gridCol w:w="2012"/>
        <w:gridCol w:w="1905"/>
        <w:gridCol w:w="2227"/>
        <w:gridCol w:w="1748"/>
        <w:gridCol w:w="1434"/>
      </w:tblGrid>
      <w:tr w:rsidR="00686EED" w:rsidRPr="00490FBB"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730AFFCD" w:rsidR="00686EED" w:rsidRPr="00490FBB" w:rsidRDefault="00686EED" w:rsidP="00C40CC4">
            <w:pPr>
              <w:pStyle w:val="TableHeading"/>
            </w:pPr>
            <w:bookmarkStart w:id="29" w:name="Title_Table2" w:colFirst="0" w:colLast="0"/>
            <w:r w:rsidRPr="00490FBB">
              <w:t>Comparative safety</w:t>
            </w:r>
            <w:r w:rsidRPr="00490FBB">
              <w:rPr>
                <w:color w:val="FFFFFF" w:themeColor="background1"/>
              </w:rPr>
              <w:t>-</w:t>
            </w:r>
          </w:p>
        </w:tc>
        <w:tc>
          <w:tcPr>
            <w:tcW w:w="1905" w:type="dxa"/>
            <w:tcBorders>
              <w:top w:val="single" w:sz="4" w:space="0" w:color="auto"/>
              <w:left w:val="single" w:sz="4" w:space="0" w:color="auto"/>
              <w:bottom w:val="single" w:sz="4" w:space="0" w:color="auto"/>
              <w:right w:val="nil"/>
            </w:tcBorders>
          </w:tcPr>
          <w:p w14:paraId="293E5792" w14:textId="77777777" w:rsidR="00686EED" w:rsidRPr="00490FBB"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490FBB" w:rsidRDefault="00686EED" w:rsidP="00C40CC4">
            <w:pPr>
              <w:pStyle w:val="TableHeading"/>
              <w:ind w:left="-75" w:right="-127"/>
              <w:jc w:val="center"/>
            </w:pPr>
            <w:r w:rsidRPr="00490FBB">
              <w:t>Comparative effectiveness</w:t>
            </w:r>
          </w:p>
        </w:tc>
        <w:tc>
          <w:tcPr>
            <w:tcW w:w="1748" w:type="dxa"/>
            <w:tcBorders>
              <w:top w:val="single" w:sz="4" w:space="0" w:color="auto"/>
              <w:left w:val="nil"/>
              <w:bottom w:val="single" w:sz="4" w:space="0" w:color="auto"/>
            </w:tcBorders>
          </w:tcPr>
          <w:p w14:paraId="6B53FB6C" w14:textId="77777777" w:rsidR="00686EED" w:rsidRPr="00490FBB"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490FBB" w:rsidRDefault="00686EED" w:rsidP="00C40CC4">
            <w:pPr>
              <w:pStyle w:val="TableHeading"/>
              <w:jc w:val="center"/>
            </w:pPr>
          </w:p>
        </w:tc>
      </w:tr>
      <w:bookmarkEnd w:id="29"/>
      <w:tr w:rsidR="00686EED" w:rsidRPr="00490FBB"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490FBB"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490FBB" w:rsidRDefault="00686EED" w:rsidP="00C40CC4">
            <w:pPr>
              <w:pStyle w:val="TableHeading"/>
              <w:jc w:val="center"/>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C40CC4">
            <w:pPr>
              <w:pStyle w:val="TableHeading"/>
              <w:jc w:val="center"/>
            </w:pPr>
            <w:proofErr w:type="spellStart"/>
            <w:r w:rsidRPr="00490FBB">
              <w:t>Uncertain</w:t>
            </w:r>
            <w:r w:rsidRPr="00490FBB">
              <w:rPr>
                <w:vertAlign w:val="superscript"/>
              </w:rPr>
              <w:t>a</w:t>
            </w:r>
            <w:proofErr w:type="spellEnd"/>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490FBB" w:rsidRDefault="00686EED" w:rsidP="00C40CC4">
            <w:pPr>
              <w:pStyle w:val="TableHeading"/>
              <w:jc w:val="center"/>
            </w:pPr>
            <w:proofErr w:type="spellStart"/>
            <w:r w:rsidRPr="00490FBB">
              <w:t>Noninferior</w:t>
            </w:r>
            <w:r w:rsidRPr="00490FBB">
              <w:rPr>
                <w:vertAlign w:val="superscript"/>
              </w:rPr>
              <w:t>b</w:t>
            </w:r>
            <w:proofErr w:type="spellEnd"/>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C40CC4">
            <w:pPr>
              <w:pStyle w:val="TableHeading"/>
              <w:jc w:val="center"/>
            </w:pPr>
            <w:r w:rsidRPr="00490FBB">
              <w:t>Superior</w:t>
            </w:r>
          </w:p>
        </w:tc>
      </w:tr>
      <w:tr w:rsidR="000939E0" w:rsidRPr="00490FBB"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490FBB" w:rsidRDefault="000939E0" w:rsidP="00C40CC4">
            <w:pPr>
              <w:pStyle w:val="Tabletext"/>
              <w:keepNext/>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C40CC4">
            <w:pPr>
              <w:pStyle w:val="Tabletext"/>
              <w:keepNext/>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00C40CC4">
            <w:pPr>
              <w:pStyle w:val="Tabletext"/>
              <w:keepNext/>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490FBB" w:rsidRDefault="000939E0" w:rsidP="00C40CC4">
            <w:pPr>
              <w:pStyle w:val="Tabletext"/>
              <w:keepNext/>
            </w:pPr>
            <w:r w:rsidRPr="00490FBB">
              <w:t>? Likely CUA</w:t>
            </w:r>
          </w:p>
        </w:tc>
      </w:tr>
      <w:tr w:rsidR="000939E0" w:rsidRPr="00490FBB"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00C40CC4">
            <w:pPr>
              <w:pStyle w:val="Tabletext"/>
              <w:keepNext/>
            </w:pPr>
            <w:proofErr w:type="spellStart"/>
            <w:r w:rsidRPr="00490FBB">
              <w:t>Uncertain</w:t>
            </w:r>
            <w:r w:rsidRPr="00490FBB">
              <w:rPr>
                <w:vertAlign w:val="superscript"/>
              </w:rPr>
              <w:t>a</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C40CC4">
            <w:pPr>
              <w:pStyle w:val="Tabletext"/>
              <w:keepNext/>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C40CC4">
            <w:pPr>
              <w:pStyle w:val="Tabletext"/>
              <w:keepNext/>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C40CC4">
            <w:pPr>
              <w:pStyle w:val="Tabletext"/>
              <w:keepNext/>
            </w:pPr>
            <w:r w:rsidRPr="00490FBB">
              <w:t>? Likely CEA/CUA</w:t>
            </w:r>
          </w:p>
        </w:tc>
      </w:tr>
      <w:tr w:rsidR="000939E0" w:rsidRPr="00490FBB" w14:paraId="47335FF9"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490FBB" w:rsidRDefault="000939E0" w:rsidP="00C40CC4">
            <w:pPr>
              <w:pStyle w:val="Tabletext"/>
              <w:keepNext/>
            </w:pPr>
            <w:proofErr w:type="spellStart"/>
            <w:r w:rsidRPr="00490FBB">
              <w:t>Noninferior</w:t>
            </w:r>
            <w:r w:rsidRPr="00490FBB">
              <w:rPr>
                <w:vertAlign w:val="superscript"/>
              </w:rPr>
              <w:t>b</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490FBB" w:rsidRDefault="000939E0" w:rsidP="00C40CC4">
            <w:pPr>
              <w:pStyle w:val="Tabletext"/>
              <w:keepNext/>
            </w:pPr>
            <w:r w:rsidRPr="00490FBB">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490FBB" w:rsidRDefault="000939E0" w:rsidP="00C40CC4">
            <w:pPr>
              <w:pStyle w:val="Tabletext"/>
              <w:keepNext/>
            </w:pPr>
            <w:r w:rsidRPr="00490FBB">
              <w:t>CEA/CUA</w:t>
            </w:r>
          </w:p>
        </w:tc>
      </w:tr>
      <w:tr w:rsidR="000939E0" w:rsidRPr="00490FBB" w14:paraId="41AB5715"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00C40CC4">
            <w:pPr>
              <w:pStyle w:val="Tabletext"/>
              <w:keepNext/>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C40CC4">
            <w:pPr>
              <w:pStyle w:val="Tabletext"/>
              <w:keepNext/>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00C40CC4">
            <w:pPr>
              <w:pStyle w:val="Tabletext"/>
              <w:keepNext/>
            </w:pPr>
            <w:r w:rsidRPr="00490FBB">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490FBB" w:rsidRDefault="000939E0" w:rsidP="00C40CC4">
            <w:pPr>
              <w:pStyle w:val="Tabletext"/>
              <w:keepNext/>
            </w:pPr>
            <w:r w:rsidRPr="00490FBB">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490FBB" w:rsidRDefault="000939E0" w:rsidP="00C40CC4">
            <w:pPr>
              <w:pStyle w:val="Tabletext"/>
              <w:keepNext/>
            </w:pPr>
            <w:r w:rsidRPr="00490FBB">
              <w:t>CEA/CUA</w:t>
            </w:r>
          </w:p>
        </w:tc>
      </w:tr>
    </w:tbl>
    <w:p w14:paraId="6538A3FB" w14:textId="77777777" w:rsidR="000939E0" w:rsidRPr="00490FBB" w:rsidRDefault="000939E0" w:rsidP="00C40CC4">
      <w:pPr>
        <w:pStyle w:val="Tablenotes"/>
        <w:keepNext/>
        <w:spacing w:before="120"/>
        <w:rPr>
          <w:szCs w:val="18"/>
        </w:rPr>
      </w:pPr>
      <w:r w:rsidRPr="00490FBB">
        <w:rPr>
          <w:szCs w:val="18"/>
        </w:rPr>
        <w:t>CEA=cost-effectiveness analysis; CMA=cost-minimisation analysis; CUA=cost-utility analysis</w:t>
      </w:r>
    </w:p>
    <w:p w14:paraId="48F7CED7" w14:textId="77777777" w:rsidR="000939E0" w:rsidRPr="00490FBB" w:rsidRDefault="000939E0" w:rsidP="00C40CC4">
      <w:pPr>
        <w:pStyle w:val="Tablenotes"/>
        <w:keepNext/>
        <w:rPr>
          <w:b/>
          <w:szCs w:val="18"/>
        </w:rPr>
      </w:pPr>
      <w:r w:rsidRPr="00490FBB">
        <w:rPr>
          <w:szCs w:val="18"/>
        </w:rPr>
        <w:t xml:space="preserve">? = reflect uncertainties and any identified health trade-offs in the economic evaluation, as a minimum in a cost-consequences analysis </w:t>
      </w:r>
    </w:p>
    <w:p w14:paraId="65C6F534" w14:textId="77777777" w:rsidR="000939E0" w:rsidRPr="00490FBB" w:rsidRDefault="000939E0" w:rsidP="00C40CC4">
      <w:pPr>
        <w:pStyle w:val="Tablenotes"/>
        <w:keepNext/>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1CB9C9B3" w14:textId="5CB9A3EC" w:rsidR="000939E0" w:rsidRPr="00490FBB" w:rsidRDefault="000939E0" w:rsidP="000939E0">
      <w:pPr>
        <w:pStyle w:val="Tablenotes"/>
        <w:rPr>
          <w:szCs w:val="18"/>
        </w:rPr>
      </w:pPr>
      <w:r w:rsidRPr="00490FBB">
        <w:rPr>
          <w:szCs w:val="18"/>
          <w:vertAlign w:val="superscript"/>
        </w:rPr>
        <w:t>b</w:t>
      </w:r>
      <w:r w:rsidRPr="00490FBB">
        <w:rPr>
          <w:szCs w:val="18"/>
        </w:rPr>
        <w:t> </w:t>
      </w:r>
      <w:proofErr w:type="gramStart"/>
      <w:r w:rsidRPr="00490FBB">
        <w:rPr>
          <w:szCs w:val="18"/>
        </w:rPr>
        <w:t>An</w:t>
      </w:r>
      <w:proofErr w:type="gramEnd"/>
      <w:r w:rsidRPr="00490FBB">
        <w:rPr>
          <w:szCs w:val="18"/>
        </w:rPr>
        <w:t xml:space="preserve"> adequate assessment of ‘noninferiority’ is the preferred basis for demonstrating equivalence</w:t>
      </w:r>
    </w:p>
    <w:p w14:paraId="047E4738" w14:textId="78013990" w:rsidR="00D73332" w:rsidRPr="00DE762F" w:rsidRDefault="00D73332" w:rsidP="00DE762F">
      <w:pPr>
        <w:pStyle w:val="Heading2"/>
      </w:pPr>
      <w:r w:rsidRPr="00DE762F">
        <w:t>Propos</w:t>
      </w:r>
      <w:r w:rsidR="000D1FCF" w:rsidRPr="00DE762F">
        <w:t>al for public funding</w:t>
      </w:r>
    </w:p>
    <w:p w14:paraId="73035AD1" w14:textId="4C9DE4A4" w:rsidR="00AE7B05" w:rsidRDefault="00AE7B05" w:rsidP="00AE7B05">
      <w:r>
        <w:t xml:space="preserve">The applicant is proposing the expanded reproductive carrier testing to be publicly funded through the MBS. </w:t>
      </w:r>
      <w:r w:rsidR="0045154C">
        <w:t xml:space="preserve">Six </w:t>
      </w:r>
      <w:r>
        <w:t>MBS item descriptors were proposed</w:t>
      </w:r>
      <w:r w:rsidR="0045154C">
        <w:t xml:space="preserve"> </w:t>
      </w:r>
      <w:r w:rsidR="00411241">
        <w:t xml:space="preserve">by the applicant </w:t>
      </w:r>
      <w:r w:rsidR="0045154C">
        <w:t xml:space="preserve">(described in detail below): </w:t>
      </w:r>
      <w:r w:rsidR="009D3EFA">
        <w:t>o</w:t>
      </w:r>
      <w:r w:rsidR="0045154C">
        <w:t xml:space="preserve">ne each for </w:t>
      </w:r>
      <w:r w:rsidR="00EE3B8B">
        <w:t xml:space="preserve">testing </w:t>
      </w:r>
      <w:r w:rsidR="0045154C">
        <w:t xml:space="preserve">an individual </w:t>
      </w:r>
      <w:r w:rsidR="00233B2B">
        <w:t>of reproductive age</w:t>
      </w:r>
      <w:r w:rsidR="0045154C">
        <w:t>,</w:t>
      </w:r>
      <w:r w:rsidR="00A77FE6">
        <w:t xml:space="preserve"> </w:t>
      </w:r>
      <w:r w:rsidR="001F1746">
        <w:t xml:space="preserve">their reproductive </w:t>
      </w:r>
      <w:r w:rsidR="0045154C">
        <w:t xml:space="preserve">partner, </w:t>
      </w:r>
      <w:r w:rsidR="00EE3B8B">
        <w:t>a first-degree biological relative of a</w:t>
      </w:r>
      <w:r w:rsidR="00A80F90">
        <w:t>n</w:t>
      </w:r>
      <w:r w:rsidR="00427C44">
        <w:t xml:space="preserve"> </w:t>
      </w:r>
      <w:r w:rsidR="003146E7">
        <w:t>individual found</w:t>
      </w:r>
      <w:r w:rsidR="00EE3B8B">
        <w:t xml:space="preserve"> to be a carrier, re</w:t>
      </w:r>
      <w:r w:rsidR="00233B2B">
        <w:t>-</w:t>
      </w:r>
      <w:r w:rsidR="00EE3B8B">
        <w:t>analysis of genetic test results to identify previously unreported pathogenic or likely pathogenic variants in</w:t>
      </w:r>
      <w:r w:rsidR="00E117E0">
        <w:t xml:space="preserve"> the</w:t>
      </w:r>
      <w:r w:rsidR="00EE3B8B">
        <w:t xml:space="preserve"> </w:t>
      </w:r>
      <w:r w:rsidR="009C687F">
        <w:t xml:space="preserve">panel </w:t>
      </w:r>
      <w:r w:rsidR="00EE3B8B">
        <w:t>genes, and interpretation of test results previously performed on two individuals for the purpose of determining the couple’s reproductive risk of the condition.</w:t>
      </w:r>
    </w:p>
    <w:p w14:paraId="7988B252" w14:textId="77777777" w:rsidR="00F522A3" w:rsidRDefault="00AE7B05" w:rsidP="00D96AD9">
      <w:r>
        <w:t>The applicant estimates test</w:t>
      </w:r>
      <w:r w:rsidR="0045154C">
        <w:t>ing an individual, or a pregnant woman or a pregnant woman’s male reproductive partner</w:t>
      </w:r>
      <w:r>
        <w:t xml:space="preserve"> would cost approximately $</w:t>
      </w:r>
      <w:r w:rsidR="0045154C">
        <w:t>600 each</w:t>
      </w:r>
      <w:r w:rsidR="009D23FD">
        <w:t>; all other testing or re</w:t>
      </w:r>
      <w:r w:rsidR="00233B2B">
        <w:t>-</w:t>
      </w:r>
      <w:r w:rsidR="009D23FD">
        <w:t>analysis would cost $100 each.</w:t>
      </w:r>
    </w:p>
    <w:p w14:paraId="10A28ACE" w14:textId="77777777" w:rsidR="00F522A3" w:rsidRPr="00A37ED1" w:rsidRDefault="00F522A3" w:rsidP="00F522A3">
      <w:pPr>
        <w:rPr>
          <w:i/>
          <w:iCs/>
        </w:rPr>
      </w:pPr>
      <w:r w:rsidRPr="00A37ED1">
        <w:rPr>
          <w:i/>
          <w:iCs/>
        </w:rPr>
        <w:lastRenderedPageBreak/>
        <w:t>PASC agreed with the following items:</w:t>
      </w:r>
    </w:p>
    <w:p w14:paraId="46B3A8D9" w14:textId="2A06A809" w:rsidR="00F522A3" w:rsidRPr="00A37ED1" w:rsidRDefault="00F522A3" w:rsidP="00F522A3">
      <w:pPr>
        <w:pStyle w:val="ListParagraph"/>
        <w:numPr>
          <w:ilvl w:val="0"/>
          <w:numId w:val="17"/>
        </w:numPr>
        <w:rPr>
          <w:i/>
          <w:iCs/>
        </w:rPr>
      </w:pPr>
      <w:r w:rsidRPr="00A37ED1">
        <w:rPr>
          <w:i/>
          <w:iCs/>
        </w:rPr>
        <w:t>Item AAAA</w:t>
      </w:r>
    </w:p>
    <w:p w14:paraId="75617205" w14:textId="0024A756" w:rsidR="00F522A3" w:rsidRPr="00A37ED1" w:rsidRDefault="00F522A3" w:rsidP="00F522A3">
      <w:pPr>
        <w:pStyle w:val="ListParagraph"/>
        <w:numPr>
          <w:ilvl w:val="0"/>
          <w:numId w:val="17"/>
        </w:numPr>
        <w:rPr>
          <w:i/>
          <w:iCs/>
        </w:rPr>
      </w:pPr>
      <w:r w:rsidRPr="00A37ED1">
        <w:rPr>
          <w:i/>
          <w:iCs/>
        </w:rPr>
        <w:t>Item CCCC</w:t>
      </w:r>
    </w:p>
    <w:p w14:paraId="3660229A" w14:textId="1BD5CFEC" w:rsidR="00F522A3" w:rsidRPr="00A37ED1" w:rsidRDefault="00F522A3" w:rsidP="00F522A3">
      <w:pPr>
        <w:pStyle w:val="ListParagraph"/>
        <w:numPr>
          <w:ilvl w:val="0"/>
          <w:numId w:val="17"/>
        </w:numPr>
        <w:rPr>
          <w:i/>
          <w:iCs/>
        </w:rPr>
      </w:pPr>
      <w:r w:rsidRPr="00A37ED1">
        <w:rPr>
          <w:i/>
          <w:iCs/>
        </w:rPr>
        <w:t>Item DDDD</w:t>
      </w:r>
    </w:p>
    <w:p w14:paraId="211C404B" w14:textId="0378600E" w:rsidR="00F522A3" w:rsidRPr="00A37ED1" w:rsidRDefault="00F522A3" w:rsidP="00F522A3">
      <w:pPr>
        <w:pStyle w:val="ListParagraph"/>
        <w:numPr>
          <w:ilvl w:val="0"/>
          <w:numId w:val="17"/>
        </w:numPr>
        <w:rPr>
          <w:i/>
          <w:iCs/>
        </w:rPr>
      </w:pPr>
      <w:r w:rsidRPr="00A37ED1">
        <w:rPr>
          <w:i/>
          <w:iCs/>
        </w:rPr>
        <w:t>Item EEEE</w:t>
      </w:r>
    </w:p>
    <w:p w14:paraId="53DB48A0" w14:textId="13339B94" w:rsidR="00F522A3" w:rsidRDefault="00F522A3" w:rsidP="00F522A3">
      <w:pPr>
        <w:pStyle w:val="ListParagraph"/>
        <w:numPr>
          <w:ilvl w:val="0"/>
          <w:numId w:val="17"/>
        </w:numPr>
      </w:pPr>
      <w:r w:rsidRPr="00A37ED1">
        <w:rPr>
          <w:i/>
          <w:iCs/>
        </w:rPr>
        <w:t>Item GGGG</w:t>
      </w:r>
    </w:p>
    <w:p w14:paraId="16627E97" w14:textId="78625B38" w:rsidR="005C0F9D" w:rsidRPr="00BD033B" w:rsidRDefault="005C0F9D" w:rsidP="00833185">
      <w:r w:rsidRPr="00467098">
        <w:rPr>
          <w:i/>
          <w:iCs/>
        </w:rPr>
        <w:t xml:space="preserve">At the post-PASC meeting the applicant agreed this application is to be restricted to the Ashkenazi Jewish population (though other ethnicities </w:t>
      </w:r>
      <w:r w:rsidR="005825C7" w:rsidRPr="00467098">
        <w:rPr>
          <w:i/>
          <w:iCs/>
        </w:rPr>
        <w:t xml:space="preserve">that confer a &gt;10% personal risk of being a carrier for specific gene variants </w:t>
      </w:r>
      <w:r w:rsidRPr="00467098">
        <w:rPr>
          <w:i/>
          <w:iCs/>
        </w:rPr>
        <w:t>may be the subject of future applications).</w:t>
      </w:r>
      <w:r>
        <w:t xml:space="preserve"> Item AAAA will therefore be for the testing of the genes specified in this application</w:t>
      </w:r>
      <w:r w:rsidR="00BD033B">
        <w:t xml:space="preserve"> for the Ashkenazi Jewish population (plus </w:t>
      </w:r>
      <w:r w:rsidR="00BD033B">
        <w:rPr>
          <w:i/>
          <w:iCs/>
        </w:rPr>
        <w:t xml:space="preserve">CFTR, SMN1 </w:t>
      </w:r>
      <w:r w:rsidR="00BD033B" w:rsidRPr="00BD033B">
        <w:t>and</w:t>
      </w:r>
      <w:r w:rsidR="00BD033B">
        <w:rPr>
          <w:i/>
          <w:iCs/>
        </w:rPr>
        <w:t xml:space="preserve"> FMR1</w:t>
      </w:r>
      <w:r w:rsidR="00BD033B">
        <w:t xml:space="preserve"> in the item descriptor </w:t>
      </w:r>
      <w:r w:rsidR="009C1679">
        <w:t xml:space="preserve">and actual testing conducted, </w:t>
      </w:r>
      <w:r w:rsidR="00BD033B">
        <w:t>though not the economic analysis as they are part of the base case comparator).</w:t>
      </w:r>
      <w:r w:rsidR="005E397F">
        <w:t xml:space="preserve"> </w:t>
      </w:r>
      <w:r w:rsidR="005E397F" w:rsidRPr="005E397F">
        <w:t>The practice notes for item CCCC therefore no longer need to include other ethnicities.</w:t>
      </w:r>
    </w:p>
    <w:p w14:paraId="63C66F73" w14:textId="528ADF9D" w:rsidR="00833185" w:rsidRPr="00667042" w:rsidRDefault="00833185" w:rsidP="00833185">
      <w:pPr>
        <w:rPr>
          <w:i/>
          <w:iCs/>
        </w:rPr>
      </w:pPr>
      <w:r w:rsidRPr="00667042">
        <w:rPr>
          <w:i/>
          <w:iCs/>
        </w:rPr>
        <w:t>PASC removed the applicant’s proposed item BBBB, testing of pregnant patients, on the basis that pregnant patients are of reproductive age and so would be able to access publicly funded testing under proposed item AAAA.</w:t>
      </w:r>
    </w:p>
    <w:p w14:paraId="60AAD92B" w14:textId="2F4A34B6" w:rsidR="00833185" w:rsidRDefault="00833185" w:rsidP="00833185">
      <w:r w:rsidRPr="00467098">
        <w:rPr>
          <w:i/>
          <w:iCs/>
        </w:rPr>
        <w:t>PASC removed Item FFFF, interpretation of genetic carrier test results, on the basis that it would be unnecessary to support medical practitioners in providing advice to couples</w:t>
      </w:r>
      <w:r w:rsidR="00F522A3">
        <w:t>.</w:t>
      </w:r>
    </w:p>
    <w:p w14:paraId="25039B08" w14:textId="37D31F9D" w:rsidR="00A77FE6" w:rsidRDefault="00A77FE6" w:rsidP="00F522A3">
      <w:r w:rsidRPr="00467098">
        <w:rPr>
          <w:i/>
        </w:rPr>
        <w:t>At the post-PASC meeting, the applicant agreed that a separate item for the cascade testing of FDRs (DDDD) is not needed as this population have &gt;10% personal risk and so are already captured under AAAA</w:t>
      </w:r>
      <w:r w:rsidRPr="00A77FE6">
        <w:rPr>
          <w:iCs/>
        </w:rPr>
        <w:t>.</w:t>
      </w:r>
    </w:p>
    <w:p w14:paraId="4220F992" w14:textId="60593726" w:rsidR="00F5698D" w:rsidRPr="00467098" w:rsidRDefault="00833185" w:rsidP="00F522A3">
      <w:pPr>
        <w:rPr>
          <w:i/>
          <w:iCs/>
        </w:rPr>
      </w:pPr>
      <w:r w:rsidRPr="00467098">
        <w:rPr>
          <w:i/>
          <w:iCs/>
        </w:rPr>
        <w:t>PASC advised that the proposed fees should be justified based on the cost to conduct the test, as some appear to be higher than the cost of similar testing with private providers (</w:t>
      </w:r>
      <w:proofErr w:type="gramStart"/>
      <w:r w:rsidRPr="00467098">
        <w:rPr>
          <w:i/>
          <w:iCs/>
        </w:rPr>
        <w:t>e.g.</w:t>
      </w:r>
      <w:proofErr w:type="gramEnd"/>
      <w:r w:rsidRPr="00467098">
        <w:rPr>
          <w:i/>
          <w:iCs/>
        </w:rPr>
        <w:t xml:space="preserve"> $330 for an eight gene Ashkenazi Jewish panel). PASC also advised the fee for GGGG (</w:t>
      </w:r>
      <w:proofErr w:type="spellStart"/>
      <w:r w:rsidRPr="00467098">
        <w:rPr>
          <w:i/>
          <w:iCs/>
        </w:rPr>
        <w:t>fetal</w:t>
      </w:r>
      <w:proofErr w:type="spellEnd"/>
      <w:r w:rsidRPr="00467098">
        <w:rPr>
          <w:i/>
          <w:iCs/>
        </w:rPr>
        <w:t xml:space="preserve"> testing for a known familial variant) may need be increased.</w:t>
      </w:r>
    </w:p>
    <w:p w14:paraId="1262E35F" w14:textId="086F89EB" w:rsidR="00411241" w:rsidRDefault="00411241" w:rsidP="00411241">
      <w:pPr>
        <w:pStyle w:val="Heading3"/>
      </w:pPr>
      <w:r>
        <w:t>Applicant’s proposed item descriptors</w:t>
      </w:r>
    </w:p>
    <w:tbl>
      <w:tblPr>
        <w:tblStyle w:val="TableGrid"/>
        <w:tblW w:w="0" w:type="auto"/>
        <w:tblInd w:w="0" w:type="dxa"/>
        <w:tblLook w:val="04A0" w:firstRow="1" w:lastRow="0" w:firstColumn="1" w:lastColumn="0" w:noHBand="0" w:noVBand="1"/>
      </w:tblPr>
      <w:tblGrid>
        <w:gridCol w:w="9016"/>
      </w:tblGrid>
      <w:tr w:rsidR="00411241" w:rsidRPr="00DE3D6C" w14:paraId="780C97CF" w14:textId="77777777" w:rsidTr="00474C71">
        <w:tc>
          <w:tcPr>
            <w:tcW w:w="9016" w:type="dxa"/>
          </w:tcPr>
          <w:p w14:paraId="32EAE2D3" w14:textId="77777777" w:rsidR="00411241" w:rsidRPr="00DE3D6C" w:rsidRDefault="00411241" w:rsidP="00474C71">
            <w:pPr>
              <w:pStyle w:val="Tabletext"/>
            </w:pPr>
            <w:r w:rsidRPr="00DB11DC">
              <w:t>Category 6 (Pathology Services) – Group P7 Genetics</w:t>
            </w:r>
          </w:p>
        </w:tc>
      </w:tr>
      <w:tr w:rsidR="00411241" w:rsidRPr="00DE3D6C" w14:paraId="7633B177" w14:textId="77777777" w:rsidTr="00474C71">
        <w:tc>
          <w:tcPr>
            <w:tcW w:w="9016" w:type="dxa"/>
          </w:tcPr>
          <w:p w14:paraId="1628D444" w14:textId="77777777" w:rsidR="00411241" w:rsidRDefault="00411241" w:rsidP="00474C71">
            <w:pPr>
              <w:pStyle w:val="Tabletext"/>
            </w:pPr>
            <w:r>
              <w:t>MBS item AAAA</w:t>
            </w:r>
          </w:p>
          <w:p w14:paraId="3763F61E" w14:textId="77777777" w:rsidR="00411241" w:rsidRDefault="00411241" w:rsidP="00474C71">
            <w:pPr>
              <w:pStyle w:val="Tabletext"/>
            </w:pPr>
          </w:p>
          <w:p w14:paraId="10E5A655" w14:textId="77777777" w:rsidR="00411241" w:rsidRDefault="00411241" w:rsidP="00474C71">
            <w:pPr>
              <w:pStyle w:val="Tabletext"/>
            </w:pPr>
            <w:r w:rsidRPr="0005799A">
              <w:t>Testing of asymptomatic individuals of reproductive age</w:t>
            </w:r>
            <w:r>
              <w:t>, who are</w:t>
            </w:r>
            <w:r w:rsidRPr="0005799A">
              <w:t xml:space="preserve"> </w:t>
            </w:r>
            <w:r>
              <w:t>able to provide informed consent,</w:t>
            </w:r>
            <w:r w:rsidRPr="0005799A">
              <w:t xml:space="preserve"> for the presence of a pathogenic or likely pathogenic variant(s) in order to ascertain their carrier status, in a panel of genes that must include variants in the cystic fibrosis transmembrane conductance regulator (</w:t>
            </w:r>
            <w:r w:rsidRPr="00C406F7">
              <w:rPr>
                <w:i/>
                <w:iCs/>
              </w:rPr>
              <w:t>CFTR</w:t>
            </w:r>
            <w:r w:rsidRPr="0005799A">
              <w:t>), survival motor neuron 1 (</w:t>
            </w:r>
            <w:r w:rsidRPr="00C406F7">
              <w:rPr>
                <w:i/>
                <w:iCs/>
              </w:rPr>
              <w:t>SMN1</w:t>
            </w:r>
            <w:r w:rsidRPr="0005799A">
              <w:t>), fragile X mental retardation 1 (</w:t>
            </w:r>
            <w:r w:rsidRPr="00C406F7">
              <w:rPr>
                <w:i/>
                <w:iCs/>
              </w:rPr>
              <w:t>FMR1</w:t>
            </w:r>
            <w:r w:rsidRPr="0005799A">
              <w:t>) genes in addition to at least other genes relevant to the ancestry of that individual, requested by or on behalf of a medical practitioner who manages the treatment of the patient.</w:t>
            </w:r>
          </w:p>
          <w:p w14:paraId="552ABEA7" w14:textId="77777777" w:rsidR="00411241" w:rsidRPr="0005799A" w:rsidRDefault="00411241" w:rsidP="00474C71">
            <w:pPr>
              <w:pStyle w:val="Tabletext"/>
            </w:pPr>
          </w:p>
          <w:p w14:paraId="63E0FA36" w14:textId="4B225604" w:rsidR="00411241" w:rsidRDefault="00411241" w:rsidP="00474C71">
            <w:pPr>
              <w:pStyle w:val="Tabletext"/>
            </w:pPr>
            <w:r w:rsidRPr="0005799A">
              <w:t>Individuals must have a &gt;10% personal risk of being a genetic carrier of serious clinical disorders associated with pathogenic or likely pathogenic variants of genes in the testing panel.</w:t>
            </w:r>
          </w:p>
          <w:p w14:paraId="48EBD8E3" w14:textId="77777777" w:rsidR="00411241" w:rsidRPr="0005799A" w:rsidRDefault="00411241" w:rsidP="00474C71">
            <w:pPr>
              <w:pStyle w:val="Tabletext"/>
            </w:pPr>
          </w:p>
          <w:p w14:paraId="1AEC4C31" w14:textId="77777777" w:rsidR="00411241" w:rsidRPr="00DE3D6C" w:rsidRDefault="00411241" w:rsidP="00474C71">
            <w:pPr>
              <w:pStyle w:val="Tabletext"/>
            </w:pPr>
            <w:r w:rsidRPr="0005799A">
              <w:t>One test per lifetime.</w:t>
            </w:r>
          </w:p>
        </w:tc>
      </w:tr>
      <w:tr w:rsidR="00411241" w:rsidRPr="00DE3D6C" w14:paraId="0D438FE7" w14:textId="77777777" w:rsidTr="00474C71">
        <w:tc>
          <w:tcPr>
            <w:tcW w:w="9016" w:type="dxa"/>
          </w:tcPr>
          <w:p w14:paraId="382C0EE1" w14:textId="77777777" w:rsidR="00411241" w:rsidRDefault="00411241" w:rsidP="00474C71">
            <w:pPr>
              <w:pStyle w:val="Tabletext"/>
            </w:pPr>
            <w:r w:rsidRPr="0005799A">
              <w:t>Fee:  $600</w:t>
            </w:r>
          </w:p>
        </w:tc>
      </w:tr>
    </w:tbl>
    <w:p w14:paraId="73F4534D" w14:textId="77777777" w:rsidR="00411241" w:rsidRDefault="00411241" w:rsidP="00411241"/>
    <w:tbl>
      <w:tblPr>
        <w:tblStyle w:val="TableGrid"/>
        <w:tblW w:w="0" w:type="auto"/>
        <w:tblInd w:w="0" w:type="dxa"/>
        <w:tblLook w:val="04A0" w:firstRow="1" w:lastRow="0" w:firstColumn="1" w:lastColumn="0" w:noHBand="0" w:noVBand="1"/>
      </w:tblPr>
      <w:tblGrid>
        <w:gridCol w:w="9016"/>
      </w:tblGrid>
      <w:tr w:rsidR="00411241" w:rsidRPr="00DE3D6C" w14:paraId="7034217D" w14:textId="77777777" w:rsidTr="00474C71">
        <w:tc>
          <w:tcPr>
            <w:tcW w:w="9016" w:type="dxa"/>
          </w:tcPr>
          <w:p w14:paraId="7F2CAEA0" w14:textId="77777777" w:rsidR="00411241" w:rsidRPr="0005799A" w:rsidRDefault="00411241" w:rsidP="00474C71">
            <w:pPr>
              <w:pStyle w:val="Tabletext"/>
            </w:pPr>
            <w:r w:rsidRPr="0005799A">
              <w:t>Category 6 (Pathology Services) – Group P7 Genetics</w:t>
            </w:r>
          </w:p>
        </w:tc>
      </w:tr>
      <w:tr w:rsidR="00411241" w:rsidRPr="00DE3D6C" w14:paraId="726F0A8F" w14:textId="77777777" w:rsidTr="00474C71">
        <w:tc>
          <w:tcPr>
            <w:tcW w:w="9016" w:type="dxa"/>
          </w:tcPr>
          <w:p w14:paraId="1AF5B1DF" w14:textId="77777777" w:rsidR="00411241" w:rsidRDefault="00411241" w:rsidP="00474C71">
            <w:pPr>
              <w:pStyle w:val="Tabletext"/>
            </w:pPr>
            <w:r>
              <w:t>MBS item BBBB</w:t>
            </w:r>
          </w:p>
          <w:p w14:paraId="5EB57C6B" w14:textId="77777777" w:rsidR="00411241" w:rsidRDefault="00411241" w:rsidP="00474C71">
            <w:pPr>
              <w:pStyle w:val="Tabletext"/>
            </w:pPr>
          </w:p>
          <w:p w14:paraId="73730EDA" w14:textId="77777777" w:rsidR="00411241" w:rsidRDefault="00411241" w:rsidP="00474C71">
            <w:pPr>
              <w:pStyle w:val="Tabletext"/>
            </w:pPr>
            <w:r w:rsidRPr="0005799A">
              <w:t xml:space="preserve">Testing of a pregnant female for the presence of a pathogenic or likely pathogenic variant(s) in order to ascertain their carrier status, in a panel of genes that must include variants in the cystic fibrosis transmembrane conductance regulator </w:t>
            </w:r>
            <w:r w:rsidRPr="0005799A">
              <w:lastRenderedPageBreak/>
              <w:t>(</w:t>
            </w:r>
            <w:r w:rsidRPr="00C406F7">
              <w:rPr>
                <w:i/>
                <w:iCs/>
              </w:rPr>
              <w:t>CFTR</w:t>
            </w:r>
            <w:r w:rsidRPr="0005799A">
              <w:t>), survival motor neuron 1 (</w:t>
            </w:r>
            <w:r w:rsidRPr="00C406F7">
              <w:rPr>
                <w:i/>
                <w:iCs/>
              </w:rPr>
              <w:t>SMN1</w:t>
            </w:r>
            <w:r w:rsidRPr="0005799A">
              <w:t>), fragile X mental retardation 1 (</w:t>
            </w:r>
            <w:r w:rsidRPr="00C406F7">
              <w:rPr>
                <w:i/>
                <w:iCs/>
              </w:rPr>
              <w:t>FMR1</w:t>
            </w:r>
            <w:r w:rsidRPr="0005799A">
              <w:t xml:space="preserve">) genes in addition to at least 3 other genes relevant to the ancestry of that individual, requested by or on behalf of a specialist or medical practitioner who manages the treatment of the patient. </w:t>
            </w:r>
          </w:p>
          <w:p w14:paraId="200DB64F" w14:textId="77777777" w:rsidR="00411241" w:rsidRPr="0005799A" w:rsidRDefault="00411241" w:rsidP="00474C71">
            <w:pPr>
              <w:pStyle w:val="Tabletext"/>
            </w:pPr>
          </w:p>
          <w:p w14:paraId="4917CAF1" w14:textId="1B3B8B01" w:rsidR="00411241" w:rsidRDefault="00411241" w:rsidP="00474C71">
            <w:pPr>
              <w:pStyle w:val="Tabletext"/>
            </w:pPr>
            <w:r>
              <w:t>Pregnant women</w:t>
            </w:r>
            <w:r w:rsidRPr="0005799A">
              <w:t xml:space="preserve"> must have a &gt;10% personal risk of being a genetic carrier of serious clinical disorders associated with pathogenic or likely pathogenic variants of genes in the testing panel.</w:t>
            </w:r>
          </w:p>
          <w:p w14:paraId="30D15C03" w14:textId="77777777" w:rsidR="00411241" w:rsidRPr="0005799A" w:rsidRDefault="00411241" w:rsidP="00474C71">
            <w:pPr>
              <w:pStyle w:val="Tabletext"/>
            </w:pPr>
          </w:p>
          <w:p w14:paraId="6AC3BE79" w14:textId="77777777" w:rsidR="00411241" w:rsidRPr="0005799A" w:rsidRDefault="00411241" w:rsidP="00474C71">
            <w:pPr>
              <w:pStyle w:val="Tabletext"/>
            </w:pPr>
            <w:r w:rsidRPr="0005799A">
              <w:t>One test per lifetime.</w:t>
            </w:r>
          </w:p>
        </w:tc>
      </w:tr>
      <w:tr w:rsidR="00411241" w:rsidRPr="00DE3D6C" w14:paraId="5CB2F754" w14:textId="77777777" w:rsidTr="00474C71">
        <w:tc>
          <w:tcPr>
            <w:tcW w:w="9016" w:type="dxa"/>
          </w:tcPr>
          <w:p w14:paraId="28F511A7" w14:textId="77777777" w:rsidR="00411241" w:rsidRDefault="00411241" w:rsidP="00474C71">
            <w:pPr>
              <w:pStyle w:val="Tabletext"/>
            </w:pPr>
            <w:r w:rsidRPr="00DE3D6C">
              <w:lastRenderedPageBreak/>
              <w:t xml:space="preserve">Fee:  </w:t>
            </w:r>
            <w:r w:rsidRPr="0005799A">
              <w:t>$600</w:t>
            </w:r>
          </w:p>
        </w:tc>
      </w:tr>
    </w:tbl>
    <w:p w14:paraId="58C72C2D" w14:textId="77777777" w:rsidR="00411241" w:rsidRDefault="00411241" w:rsidP="00411241">
      <w:pPr>
        <w:pStyle w:val="Tabletext"/>
      </w:pPr>
    </w:p>
    <w:tbl>
      <w:tblPr>
        <w:tblStyle w:val="TableGrid"/>
        <w:tblW w:w="0" w:type="auto"/>
        <w:tblInd w:w="0" w:type="dxa"/>
        <w:tblLook w:val="04A0" w:firstRow="1" w:lastRow="0" w:firstColumn="1" w:lastColumn="0" w:noHBand="0" w:noVBand="1"/>
      </w:tblPr>
      <w:tblGrid>
        <w:gridCol w:w="9016"/>
      </w:tblGrid>
      <w:tr w:rsidR="00411241" w:rsidRPr="00DE3D6C" w14:paraId="7223531E" w14:textId="77777777" w:rsidTr="00474C71">
        <w:tc>
          <w:tcPr>
            <w:tcW w:w="9016" w:type="dxa"/>
          </w:tcPr>
          <w:p w14:paraId="6BF6B24E" w14:textId="77777777" w:rsidR="00411241" w:rsidRPr="00DE3D6C" w:rsidRDefault="00411241" w:rsidP="00474C71">
            <w:pPr>
              <w:pStyle w:val="Tabletext"/>
            </w:pPr>
            <w:r w:rsidRPr="00DB11DC">
              <w:t>Category 6 (Pathology Services) – Group P7 Genetics</w:t>
            </w:r>
          </w:p>
        </w:tc>
      </w:tr>
      <w:tr w:rsidR="00411241" w:rsidRPr="00DE3D6C" w14:paraId="7A239356" w14:textId="77777777" w:rsidTr="00474C71">
        <w:tc>
          <w:tcPr>
            <w:tcW w:w="9016" w:type="dxa"/>
          </w:tcPr>
          <w:p w14:paraId="50389E9B" w14:textId="77777777" w:rsidR="00411241" w:rsidRDefault="00411241" w:rsidP="00474C71">
            <w:pPr>
              <w:pStyle w:val="Tabletext"/>
            </w:pPr>
            <w:r>
              <w:t>MBS item CCCC</w:t>
            </w:r>
          </w:p>
          <w:p w14:paraId="27299220" w14:textId="77777777" w:rsidR="00411241" w:rsidRDefault="00411241" w:rsidP="00474C71">
            <w:pPr>
              <w:pStyle w:val="Tabletext"/>
            </w:pPr>
          </w:p>
          <w:p w14:paraId="00D7AC19" w14:textId="5103DEED" w:rsidR="00411241" w:rsidRDefault="00411241" w:rsidP="00474C71">
            <w:pPr>
              <w:pStyle w:val="Tabletext"/>
            </w:pPr>
            <w:r>
              <w:t>Concurrent prenatal genetic testing, regardless of pre-test risk, of the male reproductive partner of a pregnant female who has a &gt;10% personal risk of being a heterozygous genetic carrier of serious clinical disorders associated with pathogenic or likely pathogenic variants of genes as described in in BBBB, for the purpose of determining the couple’s reproductive risk of this condition. Requested by or on behalf of a specialist or consultant physician who manages the treatment of the patient.</w:t>
            </w:r>
          </w:p>
          <w:p w14:paraId="6CF1DFB8" w14:textId="77777777" w:rsidR="00411241" w:rsidRDefault="00411241" w:rsidP="00474C71">
            <w:pPr>
              <w:pStyle w:val="Tabletext"/>
            </w:pPr>
          </w:p>
          <w:p w14:paraId="16208F3B" w14:textId="77777777" w:rsidR="00411241" w:rsidRPr="00DE3D6C" w:rsidRDefault="00411241" w:rsidP="00474C71">
            <w:pPr>
              <w:pStyle w:val="Tabletext"/>
            </w:pPr>
            <w:r>
              <w:t>One test per lifetime.</w:t>
            </w:r>
          </w:p>
        </w:tc>
      </w:tr>
      <w:tr w:rsidR="00411241" w:rsidRPr="00DE3D6C" w14:paraId="2028BA8C" w14:textId="77777777" w:rsidTr="00474C71">
        <w:tc>
          <w:tcPr>
            <w:tcW w:w="9016" w:type="dxa"/>
          </w:tcPr>
          <w:p w14:paraId="41D84054" w14:textId="77777777" w:rsidR="00411241" w:rsidRDefault="00411241" w:rsidP="00474C71">
            <w:pPr>
              <w:pStyle w:val="Tabletext"/>
            </w:pPr>
            <w:r>
              <w:t>Fee:  $600</w:t>
            </w:r>
          </w:p>
        </w:tc>
      </w:tr>
    </w:tbl>
    <w:p w14:paraId="55895324" w14:textId="77777777" w:rsidR="00411241" w:rsidRDefault="00411241" w:rsidP="00411241"/>
    <w:p w14:paraId="10477475" w14:textId="132741D6" w:rsidR="00411241" w:rsidRPr="00774252" w:rsidRDefault="00411241" w:rsidP="00411241">
      <w:pPr>
        <w:rPr>
          <w:szCs w:val="20"/>
        </w:rPr>
      </w:pPr>
      <w:r w:rsidRPr="00DB73B5">
        <w:t>Note 1</w:t>
      </w:r>
      <w:r w:rsidRPr="00774252">
        <w:t xml:space="preserve">: For individuals of Ashkenazi Jewish ancestry, the panel of genes </w:t>
      </w:r>
      <w:r w:rsidRPr="00774252">
        <w:rPr>
          <w:i/>
          <w:iCs/>
        </w:rPr>
        <w:t>must also</w:t>
      </w:r>
      <w:r w:rsidRPr="00774252">
        <w:t xml:space="preserve"> include </w:t>
      </w:r>
      <w:r w:rsidRPr="00774252">
        <w:rPr>
          <w:i/>
          <w:iCs/>
          <w:szCs w:val="20"/>
        </w:rPr>
        <w:t>HEXA</w:t>
      </w:r>
      <w:r w:rsidRPr="00774252">
        <w:rPr>
          <w:szCs w:val="20"/>
        </w:rPr>
        <w:t xml:space="preserve"> and should also include at least the following genes:</w:t>
      </w:r>
      <w:r w:rsidRPr="00774252">
        <w:rPr>
          <w:i/>
          <w:iCs/>
          <w:szCs w:val="20"/>
        </w:rPr>
        <w:t xml:space="preserve"> </w:t>
      </w:r>
      <w:r w:rsidR="00FC7F18">
        <w:rPr>
          <w:i/>
          <w:iCs/>
          <w:szCs w:val="20"/>
        </w:rPr>
        <w:t>ELP1</w:t>
      </w:r>
      <w:r w:rsidRPr="00774252">
        <w:rPr>
          <w:i/>
          <w:iCs/>
          <w:szCs w:val="20"/>
        </w:rPr>
        <w:t xml:space="preserve">, SMPD1, ASPA, FANCC, </w:t>
      </w:r>
      <w:r w:rsidR="00FC7F18">
        <w:rPr>
          <w:i/>
          <w:iCs/>
          <w:szCs w:val="20"/>
        </w:rPr>
        <w:t>BLM</w:t>
      </w:r>
      <w:r w:rsidRPr="00774252">
        <w:rPr>
          <w:i/>
          <w:iCs/>
          <w:szCs w:val="20"/>
        </w:rPr>
        <w:t xml:space="preserve"> </w:t>
      </w:r>
      <w:r w:rsidRPr="00774252">
        <w:rPr>
          <w:szCs w:val="20"/>
        </w:rPr>
        <w:t xml:space="preserve">and </w:t>
      </w:r>
      <w:r w:rsidRPr="00774252">
        <w:rPr>
          <w:i/>
          <w:iCs/>
          <w:szCs w:val="20"/>
        </w:rPr>
        <w:t>MCOLN1</w:t>
      </w:r>
      <w:r w:rsidRPr="00774252">
        <w:rPr>
          <w:szCs w:val="20"/>
        </w:rPr>
        <w:t xml:space="preserve">. Additional genes </w:t>
      </w:r>
      <w:r w:rsidRPr="00267810">
        <w:rPr>
          <w:szCs w:val="20"/>
        </w:rPr>
        <w:t>may also</w:t>
      </w:r>
      <w:r w:rsidRPr="00774252">
        <w:rPr>
          <w:szCs w:val="20"/>
        </w:rPr>
        <w:t xml:space="preserve"> be included in the panel</w:t>
      </w:r>
      <w:r>
        <w:rPr>
          <w:szCs w:val="20"/>
        </w:rPr>
        <w:t xml:space="preserve"> using standardised pathology lists of genes ethnic risk.</w:t>
      </w:r>
    </w:p>
    <w:p w14:paraId="204B60F5" w14:textId="0C207626" w:rsidR="00411241" w:rsidRDefault="00411241" w:rsidP="00411241">
      <w:pPr>
        <w:rPr>
          <w:szCs w:val="20"/>
        </w:rPr>
      </w:pPr>
      <w:r w:rsidRPr="00DB73B5">
        <w:rPr>
          <w:szCs w:val="20"/>
        </w:rPr>
        <w:t>Note 2</w:t>
      </w:r>
      <w:r w:rsidRPr="00774252">
        <w:rPr>
          <w:szCs w:val="20"/>
        </w:rPr>
        <w:t xml:space="preserve">: For individuals of Asian, </w:t>
      </w:r>
      <w:r w:rsidR="003146E7" w:rsidRPr="00774252">
        <w:rPr>
          <w:szCs w:val="20"/>
        </w:rPr>
        <w:t>African,</w:t>
      </w:r>
      <w:r w:rsidRPr="00774252">
        <w:rPr>
          <w:szCs w:val="20"/>
        </w:rPr>
        <w:t xml:space="preserve"> or Mediterranean ancestry, the panel of genes must</w:t>
      </w:r>
      <w:r w:rsidRPr="00774252">
        <w:rPr>
          <w:i/>
          <w:iCs/>
          <w:szCs w:val="20"/>
        </w:rPr>
        <w:t xml:space="preserve"> </w:t>
      </w:r>
      <w:r w:rsidRPr="00774252">
        <w:rPr>
          <w:szCs w:val="20"/>
        </w:rPr>
        <w:t xml:space="preserve">at least include genes relevant to the individual’s risk for Thalassaemia and </w:t>
      </w:r>
      <w:r>
        <w:rPr>
          <w:szCs w:val="20"/>
        </w:rPr>
        <w:t>h</w:t>
      </w:r>
      <w:r w:rsidRPr="00774252">
        <w:rPr>
          <w:szCs w:val="20"/>
        </w:rPr>
        <w:t>aemoglobinopathy. Additional genes may be included in the panel</w:t>
      </w:r>
      <w:r>
        <w:rPr>
          <w:szCs w:val="20"/>
        </w:rPr>
        <w:t xml:space="preserve">, using standardised pathology lists of genes ethnic risk. </w:t>
      </w:r>
    </w:p>
    <w:tbl>
      <w:tblPr>
        <w:tblStyle w:val="TableGrid"/>
        <w:tblW w:w="0" w:type="auto"/>
        <w:tblInd w:w="0" w:type="dxa"/>
        <w:tblLook w:val="04A0" w:firstRow="1" w:lastRow="0" w:firstColumn="1" w:lastColumn="0" w:noHBand="0" w:noVBand="1"/>
      </w:tblPr>
      <w:tblGrid>
        <w:gridCol w:w="9016"/>
      </w:tblGrid>
      <w:tr w:rsidR="00411241" w:rsidRPr="00DE3D6C" w14:paraId="73B79886" w14:textId="77777777" w:rsidTr="00474C71">
        <w:tc>
          <w:tcPr>
            <w:tcW w:w="9016" w:type="dxa"/>
          </w:tcPr>
          <w:p w14:paraId="06D3502E" w14:textId="77777777" w:rsidR="00411241" w:rsidRPr="00DE3D6C" w:rsidRDefault="00411241" w:rsidP="00474C71">
            <w:pPr>
              <w:pStyle w:val="Tabletext"/>
            </w:pPr>
            <w:r w:rsidRPr="00DB11DC">
              <w:t>Category 6 (Pathology Services) – Group P7 Genetics</w:t>
            </w:r>
          </w:p>
        </w:tc>
      </w:tr>
      <w:tr w:rsidR="00411241" w:rsidRPr="00DE3D6C" w14:paraId="5D096C05" w14:textId="77777777" w:rsidTr="00474C71">
        <w:tc>
          <w:tcPr>
            <w:tcW w:w="9016" w:type="dxa"/>
          </w:tcPr>
          <w:p w14:paraId="65634623" w14:textId="77777777" w:rsidR="00411241" w:rsidRDefault="00411241" w:rsidP="00474C71">
            <w:pPr>
              <w:pStyle w:val="Tabletext"/>
            </w:pPr>
            <w:r>
              <w:t>MBS item DDDD</w:t>
            </w:r>
          </w:p>
          <w:p w14:paraId="2C86977D" w14:textId="77777777" w:rsidR="00411241" w:rsidRDefault="00411241" w:rsidP="00474C71">
            <w:pPr>
              <w:pStyle w:val="Tabletext"/>
            </w:pPr>
          </w:p>
          <w:p w14:paraId="426E6A08" w14:textId="77777777" w:rsidR="00411241" w:rsidRDefault="00411241" w:rsidP="00474C71">
            <w:pPr>
              <w:pStyle w:val="Tabletext"/>
            </w:pPr>
            <w:r>
              <w:t>Genetic testing in a first-degree biological relative of a patient found to be a genetic carrier of an autosomal recessive pathogenic or likely pathogenic variant(s) identified by items AAAA or BBBB, requested by or on behalf of a specialist or consultant physician who manages the treatment of the patient.</w:t>
            </w:r>
          </w:p>
          <w:p w14:paraId="20E683A8" w14:textId="77777777" w:rsidR="00411241" w:rsidRDefault="00411241" w:rsidP="00474C71">
            <w:pPr>
              <w:pStyle w:val="Tabletext"/>
            </w:pPr>
          </w:p>
          <w:p w14:paraId="46559A33" w14:textId="77777777" w:rsidR="00411241" w:rsidRPr="00DE3D6C" w:rsidRDefault="00411241" w:rsidP="00474C71">
            <w:pPr>
              <w:pStyle w:val="Tabletext"/>
            </w:pPr>
            <w:r>
              <w:t>One test per lifetime.</w:t>
            </w:r>
          </w:p>
        </w:tc>
      </w:tr>
      <w:tr w:rsidR="00411241" w:rsidRPr="00DE3D6C" w14:paraId="0A612F06" w14:textId="77777777" w:rsidTr="00474C71">
        <w:tc>
          <w:tcPr>
            <w:tcW w:w="9016" w:type="dxa"/>
          </w:tcPr>
          <w:p w14:paraId="4D81DF52" w14:textId="77777777" w:rsidR="00411241" w:rsidRDefault="00411241" w:rsidP="00474C71">
            <w:pPr>
              <w:pStyle w:val="Tabletext"/>
            </w:pPr>
            <w:r>
              <w:t>Fee:  $100</w:t>
            </w:r>
          </w:p>
        </w:tc>
      </w:tr>
    </w:tbl>
    <w:p w14:paraId="4D55B1AD" w14:textId="77777777" w:rsidR="00411241" w:rsidRDefault="00411241" w:rsidP="00411241"/>
    <w:tbl>
      <w:tblPr>
        <w:tblStyle w:val="TableGrid"/>
        <w:tblW w:w="0" w:type="auto"/>
        <w:tblInd w:w="0" w:type="dxa"/>
        <w:tblLook w:val="04A0" w:firstRow="1" w:lastRow="0" w:firstColumn="1" w:lastColumn="0" w:noHBand="0" w:noVBand="1"/>
      </w:tblPr>
      <w:tblGrid>
        <w:gridCol w:w="9016"/>
      </w:tblGrid>
      <w:tr w:rsidR="00411241" w:rsidRPr="00DE3D6C" w14:paraId="4456DB74" w14:textId="77777777" w:rsidTr="00474C71">
        <w:tc>
          <w:tcPr>
            <w:tcW w:w="9016" w:type="dxa"/>
          </w:tcPr>
          <w:p w14:paraId="6B8E1209" w14:textId="77777777" w:rsidR="00411241" w:rsidRPr="00DE3D6C" w:rsidRDefault="00411241" w:rsidP="00474C71">
            <w:pPr>
              <w:pStyle w:val="Tabletext"/>
            </w:pPr>
            <w:r w:rsidRPr="00DB11DC">
              <w:t>Category 6 (Pathology Services) – Group P7 Genetics</w:t>
            </w:r>
          </w:p>
        </w:tc>
      </w:tr>
      <w:tr w:rsidR="00411241" w:rsidRPr="00DE3D6C" w14:paraId="19523E8A" w14:textId="77777777" w:rsidTr="00474C71">
        <w:tc>
          <w:tcPr>
            <w:tcW w:w="9016" w:type="dxa"/>
          </w:tcPr>
          <w:p w14:paraId="532DD877" w14:textId="77777777" w:rsidR="00411241" w:rsidRDefault="00411241" w:rsidP="00474C71">
            <w:pPr>
              <w:pStyle w:val="Tabletext"/>
            </w:pPr>
            <w:r>
              <w:t>MBS item EEEE</w:t>
            </w:r>
          </w:p>
          <w:p w14:paraId="20D63994" w14:textId="77777777" w:rsidR="00411241" w:rsidRDefault="00411241" w:rsidP="00474C71">
            <w:pPr>
              <w:pStyle w:val="Tabletext"/>
            </w:pPr>
          </w:p>
          <w:p w14:paraId="556BAF44" w14:textId="77777777" w:rsidR="00411241" w:rsidRDefault="00411241" w:rsidP="00474C71">
            <w:pPr>
              <w:pStyle w:val="Tabletext"/>
            </w:pPr>
            <w:r>
              <w:t>Reanalysis of genetic test results arising from testing previously performed under Items AAAA, BBBB or CCCC, for the purpose of identifying previously unreported pathogenic or likely pathogenic variants in any genes included in the gene panel to determine genetic carrier status, where the pathogenicity of these variants might not have been known at the time of the previous analysis.</w:t>
            </w:r>
          </w:p>
          <w:p w14:paraId="1F2FAF01" w14:textId="77777777" w:rsidR="00411241" w:rsidRDefault="00411241" w:rsidP="00474C71">
            <w:pPr>
              <w:pStyle w:val="Tabletext"/>
            </w:pPr>
          </w:p>
          <w:p w14:paraId="0359710A" w14:textId="77777777" w:rsidR="00411241" w:rsidRPr="00DE3D6C" w:rsidRDefault="00411241" w:rsidP="00474C71">
            <w:pPr>
              <w:pStyle w:val="Tabletext"/>
            </w:pPr>
            <w:r>
              <w:t>One test per five years.</w:t>
            </w:r>
          </w:p>
        </w:tc>
      </w:tr>
      <w:tr w:rsidR="00411241" w:rsidRPr="00DE3D6C" w14:paraId="45DADF27" w14:textId="77777777" w:rsidTr="00474C71">
        <w:tc>
          <w:tcPr>
            <w:tcW w:w="9016" w:type="dxa"/>
          </w:tcPr>
          <w:p w14:paraId="0335E690" w14:textId="77777777" w:rsidR="00411241" w:rsidRDefault="00411241" w:rsidP="00474C71">
            <w:pPr>
              <w:pStyle w:val="Tabletext"/>
            </w:pPr>
            <w:r>
              <w:t>Fee:  $ 100</w:t>
            </w:r>
          </w:p>
        </w:tc>
      </w:tr>
    </w:tbl>
    <w:p w14:paraId="78AFC7E3" w14:textId="77777777" w:rsidR="00411241" w:rsidRDefault="00411241" w:rsidP="00411241"/>
    <w:tbl>
      <w:tblPr>
        <w:tblStyle w:val="TableGrid"/>
        <w:tblW w:w="0" w:type="auto"/>
        <w:tblInd w:w="0" w:type="dxa"/>
        <w:tblLook w:val="04A0" w:firstRow="1" w:lastRow="0" w:firstColumn="1" w:lastColumn="0" w:noHBand="0" w:noVBand="1"/>
      </w:tblPr>
      <w:tblGrid>
        <w:gridCol w:w="9016"/>
      </w:tblGrid>
      <w:tr w:rsidR="00411241" w:rsidRPr="00DE3D6C" w14:paraId="77ACDA43" w14:textId="77777777" w:rsidTr="00474C71">
        <w:tc>
          <w:tcPr>
            <w:tcW w:w="9016" w:type="dxa"/>
          </w:tcPr>
          <w:p w14:paraId="0A9455D1" w14:textId="77777777" w:rsidR="00411241" w:rsidRPr="00DE3D6C" w:rsidRDefault="00411241" w:rsidP="00474C71">
            <w:pPr>
              <w:pStyle w:val="Tabletext"/>
            </w:pPr>
            <w:r w:rsidRPr="00DB11DC">
              <w:lastRenderedPageBreak/>
              <w:t>Category 6 (Pathology Services) – Group P7 Genetics</w:t>
            </w:r>
          </w:p>
        </w:tc>
      </w:tr>
      <w:tr w:rsidR="00411241" w:rsidRPr="00DE3D6C" w14:paraId="3B4A9F48" w14:textId="77777777" w:rsidTr="00474C71">
        <w:tc>
          <w:tcPr>
            <w:tcW w:w="9016" w:type="dxa"/>
          </w:tcPr>
          <w:p w14:paraId="3D3E240B" w14:textId="77777777" w:rsidR="00411241" w:rsidRDefault="00411241" w:rsidP="00474C71">
            <w:pPr>
              <w:pStyle w:val="Tabletext"/>
            </w:pPr>
            <w:r>
              <w:t>MBS item FFFF</w:t>
            </w:r>
          </w:p>
          <w:p w14:paraId="13F97C76" w14:textId="77777777" w:rsidR="00411241" w:rsidRDefault="00411241" w:rsidP="00474C71">
            <w:pPr>
              <w:pStyle w:val="Tabletext"/>
            </w:pPr>
          </w:p>
          <w:p w14:paraId="652872C3" w14:textId="77777777" w:rsidR="00411241" w:rsidRDefault="00411241" w:rsidP="00474C71">
            <w:pPr>
              <w:pStyle w:val="Tabletext"/>
            </w:pPr>
            <w:r>
              <w:t>Interpretation of genetic carrier test results previously performed on two individuals under items AAAA, DDDD or EEEE, for the purpose of determining the couple’s reproductive risk of this condition. Requested by, or on behalf of, a medical practitioner.</w:t>
            </w:r>
          </w:p>
          <w:p w14:paraId="5BC79002" w14:textId="77777777" w:rsidR="00411241" w:rsidRDefault="00411241" w:rsidP="00474C71">
            <w:pPr>
              <w:pStyle w:val="Tabletext"/>
            </w:pPr>
          </w:p>
          <w:p w14:paraId="11EC8F85" w14:textId="77777777" w:rsidR="00411241" w:rsidRPr="00DE3D6C" w:rsidRDefault="00411241" w:rsidP="00474C71">
            <w:pPr>
              <w:pStyle w:val="Tabletext"/>
            </w:pPr>
            <w:r>
              <w:t>One test per reproductive couple per five years.</w:t>
            </w:r>
          </w:p>
        </w:tc>
      </w:tr>
      <w:tr w:rsidR="00411241" w:rsidRPr="00DE3D6C" w14:paraId="3C3427F4" w14:textId="77777777" w:rsidTr="00474C71">
        <w:tc>
          <w:tcPr>
            <w:tcW w:w="9016" w:type="dxa"/>
          </w:tcPr>
          <w:p w14:paraId="38CD6F50" w14:textId="77777777" w:rsidR="00411241" w:rsidRDefault="00411241" w:rsidP="00474C71">
            <w:pPr>
              <w:pStyle w:val="Tabletext"/>
            </w:pPr>
            <w:r>
              <w:t>Fee:  $ 100</w:t>
            </w:r>
          </w:p>
        </w:tc>
      </w:tr>
    </w:tbl>
    <w:p w14:paraId="7685D60C" w14:textId="77777777" w:rsidR="00411241" w:rsidRPr="00411241" w:rsidRDefault="00411241" w:rsidP="00AE50CC">
      <w:pPr>
        <w:spacing w:after="0"/>
      </w:pPr>
    </w:p>
    <w:p w14:paraId="24FD529D" w14:textId="19E056DA" w:rsidR="00411241" w:rsidRDefault="00411241" w:rsidP="00AE50CC">
      <w:pPr>
        <w:pStyle w:val="Heading3"/>
        <w:spacing w:before="120"/>
      </w:pPr>
      <w:r>
        <w:t>Department’s proposed revisions to the applicant’s item descriptors</w:t>
      </w:r>
    </w:p>
    <w:p w14:paraId="300B984B" w14:textId="6477763C" w:rsidR="00411241" w:rsidRPr="00411241" w:rsidRDefault="00411241" w:rsidP="00152080">
      <w:r>
        <w:t>The Department proposes the below changes for PASC’s consideration, including removing items BBBB (as this is redundant with AAAA) and FFFF</w:t>
      </w:r>
      <w:r w:rsidR="000A323C">
        <w:t xml:space="preserve">, and adding a </w:t>
      </w:r>
      <w:proofErr w:type="spellStart"/>
      <w:r w:rsidR="000A323C">
        <w:t>fetal</w:t>
      </w:r>
      <w:proofErr w:type="spellEnd"/>
      <w:r w:rsidR="000A323C">
        <w:t xml:space="preserve"> testing item</w:t>
      </w:r>
      <w:r w:rsidR="004A46AA">
        <w:t xml:space="preserve"> (GGGG)</w:t>
      </w:r>
      <w:r>
        <w:t>.</w:t>
      </w:r>
    </w:p>
    <w:tbl>
      <w:tblPr>
        <w:tblStyle w:val="TableGrid"/>
        <w:tblW w:w="0" w:type="auto"/>
        <w:tblInd w:w="0" w:type="dxa"/>
        <w:tblLook w:val="04A0" w:firstRow="1" w:lastRow="0" w:firstColumn="1" w:lastColumn="0" w:noHBand="0" w:noVBand="1"/>
      </w:tblPr>
      <w:tblGrid>
        <w:gridCol w:w="9016"/>
      </w:tblGrid>
      <w:tr w:rsidR="00550E81" w:rsidRPr="00DE3D6C" w14:paraId="67F3760D" w14:textId="77777777" w:rsidTr="00024485">
        <w:tc>
          <w:tcPr>
            <w:tcW w:w="9016" w:type="dxa"/>
          </w:tcPr>
          <w:p w14:paraId="1F42FD13" w14:textId="77777777" w:rsidR="00550E81" w:rsidRPr="00DE3D6C" w:rsidRDefault="00550E81" w:rsidP="00024485">
            <w:pPr>
              <w:pStyle w:val="Tabletext"/>
            </w:pPr>
            <w:r w:rsidRPr="00DB11DC">
              <w:t>Category 6 (Pathology Services) – Group P7 Genetics</w:t>
            </w:r>
          </w:p>
        </w:tc>
      </w:tr>
      <w:tr w:rsidR="00550E81" w:rsidRPr="00DE3D6C" w14:paraId="464C602C" w14:textId="77777777" w:rsidTr="00024485">
        <w:tc>
          <w:tcPr>
            <w:tcW w:w="9016" w:type="dxa"/>
          </w:tcPr>
          <w:p w14:paraId="0204BAC0" w14:textId="77777777" w:rsidR="00550E81" w:rsidRDefault="00550E81" w:rsidP="00024485">
            <w:pPr>
              <w:pStyle w:val="Tabletext"/>
            </w:pPr>
            <w:r>
              <w:t>MBS item AAAA</w:t>
            </w:r>
          </w:p>
          <w:p w14:paraId="0A7D0C0E" w14:textId="77777777" w:rsidR="00550E81" w:rsidRDefault="00550E81" w:rsidP="00024485">
            <w:pPr>
              <w:pStyle w:val="Tabletext"/>
            </w:pPr>
          </w:p>
          <w:p w14:paraId="7A442052" w14:textId="7B606ADA" w:rsidR="00550E81" w:rsidRDefault="00550E81" w:rsidP="00024485">
            <w:pPr>
              <w:pStyle w:val="Tabletext"/>
            </w:pPr>
            <w:r w:rsidRPr="0005799A">
              <w:t>Testing of asymptomatic individuals of reproductive age</w:t>
            </w:r>
            <w:r>
              <w:t xml:space="preserve">, </w:t>
            </w:r>
            <w:r w:rsidRPr="0005799A">
              <w:t>for the presence of a pathogenic or likely pathogenic variant(s) in order to ascertain their carrier status, in a panel of genes that must include variants in the cystic fibrosis transmembrane conductance regulator (</w:t>
            </w:r>
            <w:r w:rsidRPr="00C406F7">
              <w:rPr>
                <w:i/>
                <w:iCs/>
              </w:rPr>
              <w:t>CFTR</w:t>
            </w:r>
            <w:r w:rsidRPr="0005799A">
              <w:t>), survival motor neuron 1 (</w:t>
            </w:r>
            <w:r w:rsidRPr="00C406F7">
              <w:rPr>
                <w:i/>
                <w:iCs/>
              </w:rPr>
              <w:t>SMN1</w:t>
            </w:r>
            <w:r w:rsidRPr="0005799A">
              <w:t>), fragile X mental retardation 1 (</w:t>
            </w:r>
            <w:r w:rsidRPr="00C406F7">
              <w:rPr>
                <w:i/>
                <w:iCs/>
              </w:rPr>
              <w:t>FMR1</w:t>
            </w:r>
            <w:r w:rsidRPr="0005799A">
              <w:t xml:space="preserve">) genes in addition to at least </w:t>
            </w:r>
            <w:r w:rsidR="00D16375">
              <w:t>3</w:t>
            </w:r>
            <w:r w:rsidR="00CF3972">
              <w:t xml:space="preserve"> </w:t>
            </w:r>
            <w:r w:rsidRPr="0005799A">
              <w:t>other genes relevant to the ancestry of that individual, requested by or on behalf of a medical practitioner who manages the treatment of the patient.</w:t>
            </w:r>
          </w:p>
          <w:p w14:paraId="2298D335" w14:textId="77777777" w:rsidR="00550E81" w:rsidRPr="0005799A" w:rsidRDefault="00550E81" w:rsidP="00024485">
            <w:pPr>
              <w:pStyle w:val="Tabletext"/>
            </w:pPr>
          </w:p>
          <w:p w14:paraId="5BEB5252" w14:textId="6A9FE892" w:rsidR="00550E81" w:rsidRDefault="00550E81" w:rsidP="00024485">
            <w:pPr>
              <w:pStyle w:val="Tabletext"/>
            </w:pPr>
            <w:r w:rsidRPr="0005799A">
              <w:t>Individuals must have a &gt;10% personal risk of being a genetic carrier of serious clinical disorders associated with pathogenic or likely pathogenic variants of genes in the testing panel.</w:t>
            </w:r>
          </w:p>
          <w:p w14:paraId="6DC20B39" w14:textId="77777777" w:rsidR="00550E81" w:rsidRPr="0005799A" w:rsidRDefault="00550E81" w:rsidP="00024485">
            <w:pPr>
              <w:pStyle w:val="Tabletext"/>
            </w:pPr>
          </w:p>
          <w:p w14:paraId="48357814" w14:textId="222C0E5F" w:rsidR="00550E81" w:rsidRPr="00DE3D6C" w:rsidRDefault="00550E81" w:rsidP="00024485">
            <w:pPr>
              <w:pStyle w:val="Tabletext"/>
            </w:pPr>
            <w:r w:rsidRPr="0005799A">
              <w:t>One test per lifetime.</w:t>
            </w:r>
          </w:p>
        </w:tc>
      </w:tr>
      <w:tr w:rsidR="00550E81" w:rsidRPr="00DE3D6C" w14:paraId="0755CEC9" w14:textId="77777777" w:rsidTr="00024485">
        <w:tc>
          <w:tcPr>
            <w:tcW w:w="9016" w:type="dxa"/>
          </w:tcPr>
          <w:p w14:paraId="7B1247B4" w14:textId="77777777" w:rsidR="00550E81" w:rsidRDefault="00550E81" w:rsidP="00024485">
            <w:pPr>
              <w:pStyle w:val="Tabletext"/>
            </w:pPr>
            <w:r w:rsidRPr="0005799A">
              <w:t>Fee:  $600</w:t>
            </w:r>
          </w:p>
        </w:tc>
      </w:tr>
    </w:tbl>
    <w:p w14:paraId="2DC754EA" w14:textId="59A5A942" w:rsidR="004A46AA" w:rsidRPr="009D4644" w:rsidRDefault="005C0F9D" w:rsidP="00E0238F">
      <w:pPr>
        <w:spacing w:before="240"/>
        <w:rPr>
          <w:i/>
          <w:iCs/>
        </w:rPr>
      </w:pPr>
      <w:r w:rsidRPr="009D4644">
        <w:rPr>
          <w:i/>
          <w:iCs/>
        </w:rPr>
        <w:t>At the post-PASC meeting the applicant agreed this application is to be restricted to the Ashkenazi Jewish population.</w:t>
      </w:r>
      <w:r w:rsidR="00BD033B" w:rsidRPr="009D4644">
        <w:rPr>
          <w:i/>
          <w:iCs/>
        </w:rPr>
        <w:t xml:space="preserve"> Item AAAA will therefore be for the testing of the genes specified in this application for the Ashkenazi Jewish population (plus CFTR, SMN1 and FMR1 in the item descriptor – though not the economic analysis as they are part of the base case comparator).</w:t>
      </w:r>
    </w:p>
    <w:p w14:paraId="7746485A" w14:textId="2E2AC88D" w:rsidR="004A46AA" w:rsidRPr="009D4644" w:rsidRDefault="004A46AA" w:rsidP="004A46AA">
      <w:pPr>
        <w:rPr>
          <w:i/>
          <w:iCs/>
          <w:szCs w:val="20"/>
        </w:rPr>
      </w:pPr>
      <w:r w:rsidRPr="009D4644">
        <w:rPr>
          <w:i/>
          <w:iCs/>
          <w:szCs w:val="20"/>
        </w:rPr>
        <w:t>After the post-PASC meeting, the applicant revised their proposed fee for item AAAA from $600 to $425.</w:t>
      </w:r>
    </w:p>
    <w:p w14:paraId="4E5156D9" w14:textId="11C7844A" w:rsidR="005C0F9D" w:rsidRDefault="00CB075C" w:rsidP="005C0F9D">
      <w:r>
        <w:t>A revised item AAAA descriptor is proposed below.</w:t>
      </w:r>
    </w:p>
    <w:tbl>
      <w:tblPr>
        <w:tblStyle w:val="TableGrid"/>
        <w:tblW w:w="0" w:type="auto"/>
        <w:tblInd w:w="0" w:type="dxa"/>
        <w:tblLook w:val="04A0" w:firstRow="1" w:lastRow="0" w:firstColumn="1" w:lastColumn="0" w:noHBand="0" w:noVBand="1"/>
      </w:tblPr>
      <w:tblGrid>
        <w:gridCol w:w="9016"/>
      </w:tblGrid>
      <w:tr w:rsidR="00CB075C" w14:paraId="00FDD3C1" w14:textId="77777777" w:rsidTr="00CB075C">
        <w:tc>
          <w:tcPr>
            <w:tcW w:w="9016" w:type="dxa"/>
            <w:tcBorders>
              <w:top w:val="single" w:sz="4" w:space="0" w:color="auto"/>
              <w:left w:val="single" w:sz="4" w:space="0" w:color="auto"/>
              <w:bottom w:val="single" w:sz="4" w:space="0" w:color="auto"/>
              <w:right w:val="single" w:sz="4" w:space="0" w:color="auto"/>
            </w:tcBorders>
            <w:hideMark/>
          </w:tcPr>
          <w:p w14:paraId="31756DB0" w14:textId="77777777" w:rsidR="00CB075C" w:rsidRDefault="00CB075C">
            <w:pPr>
              <w:pStyle w:val="Tabletext"/>
              <w:rPr>
                <w:lang w:eastAsia="en-US"/>
              </w:rPr>
            </w:pPr>
            <w:r>
              <w:rPr>
                <w:lang w:eastAsia="en-US"/>
              </w:rPr>
              <w:t>Category 6 (Pathology Services) – Group P7 Genetics</w:t>
            </w:r>
          </w:p>
        </w:tc>
      </w:tr>
      <w:tr w:rsidR="00CB075C" w14:paraId="154F2330" w14:textId="77777777" w:rsidTr="00CB075C">
        <w:tc>
          <w:tcPr>
            <w:tcW w:w="9016" w:type="dxa"/>
            <w:tcBorders>
              <w:top w:val="single" w:sz="4" w:space="0" w:color="auto"/>
              <w:left w:val="single" w:sz="4" w:space="0" w:color="auto"/>
              <w:bottom w:val="single" w:sz="4" w:space="0" w:color="auto"/>
              <w:right w:val="single" w:sz="4" w:space="0" w:color="auto"/>
            </w:tcBorders>
          </w:tcPr>
          <w:p w14:paraId="24B14C49" w14:textId="77777777" w:rsidR="00CB075C" w:rsidRDefault="00CB075C">
            <w:pPr>
              <w:pStyle w:val="Tabletext"/>
              <w:rPr>
                <w:lang w:eastAsia="en-US"/>
              </w:rPr>
            </w:pPr>
            <w:r>
              <w:rPr>
                <w:lang w:eastAsia="en-US"/>
              </w:rPr>
              <w:t>MBS item AAAA</w:t>
            </w:r>
          </w:p>
          <w:p w14:paraId="40C856B3" w14:textId="77777777" w:rsidR="00CB075C" w:rsidRDefault="00CB075C">
            <w:pPr>
              <w:pStyle w:val="Tabletext"/>
              <w:rPr>
                <w:lang w:eastAsia="en-US"/>
              </w:rPr>
            </w:pPr>
          </w:p>
          <w:p w14:paraId="60B2EF9F" w14:textId="488B6787" w:rsidR="00CB075C" w:rsidRDefault="00CB075C">
            <w:pPr>
              <w:pStyle w:val="Tabletext"/>
              <w:rPr>
                <w:lang w:eastAsia="en-US"/>
              </w:rPr>
            </w:pPr>
            <w:r>
              <w:rPr>
                <w:lang w:eastAsia="en-US"/>
              </w:rPr>
              <w:t xml:space="preserve">Testing of asymptomatic individuals of reproductive age, for the presence of pathogenic or likely pathogenic variants </w:t>
            </w:r>
            <w:proofErr w:type="gramStart"/>
            <w:r>
              <w:rPr>
                <w:lang w:eastAsia="en-US"/>
              </w:rPr>
              <w:t>in order to</w:t>
            </w:r>
            <w:proofErr w:type="gramEnd"/>
            <w:r>
              <w:rPr>
                <w:lang w:eastAsia="en-US"/>
              </w:rPr>
              <w:t xml:space="preserve"> ascertain their carrier status, in a panel of genes causing severe monogenic disorders that must include the </w:t>
            </w:r>
            <w:r>
              <w:rPr>
                <w:i/>
                <w:iCs/>
                <w:lang w:eastAsia="en-US"/>
              </w:rPr>
              <w:t>CFTR</w:t>
            </w:r>
            <w:r>
              <w:rPr>
                <w:lang w:eastAsia="en-US"/>
              </w:rPr>
              <w:t xml:space="preserve">, </w:t>
            </w:r>
            <w:r>
              <w:rPr>
                <w:i/>
                <w:iCs/>
                <w:lang w:eastAsia="en-US"/>
              </w:rPr>
              <w:t>SMN1</w:t>
            </w:r>
            <w:r>
              <w:rPr>
                <w:lang w:eastAsia="en-US"/>
              </w:rPr>
              <w:t xml:space="preserve">, </w:t>
            </w:r>
            <w:r>
              <w:rPr>
                <w:i/>
                <w:iCs/>
                <w:lang w:eastAsia="en-US"/>
              </w:rPr>
              <w:t>FMR1, HEXA, ASPA, ELP1, MCOLN1, G6PC1, SLC37A4, FANCA, FANCC, FANCG, GBA, SMPD1,</w:t>
            </w:r>
            <w:r>
              <w:rPr>
                <w:lang w:eastAsia="en-US"/>
              </w:rPr>
              <w:t xml:space="preserve"> and</w:t>
            </w:r>
            <w:r>
              <w:rPr>
                <w:i/>
                <w:iCs/>
                <w:lang w:eastAsia="en-US"/>
              </w:rPr>
              <w:t xml:space="preserve"> BLM</w:t>
            </w:r>
            <w:r w:rsidRPr="00CB075C">
              <w:rPr>
                <w:lang w:eastAsia="en-US"/>
              </w:rPr>
              <w:t xml:space="preserve"> genes, </w:t>
            </w:r>
            <w:r>
              <w:rPr>
                <w:lang w:eastAsia="en-US"/>
              </w:rPr>
              <w:t>requested by or on behalf of a medical practitioner who manages the treatment of the patient.</w:t>
            </w:r>
          </w:p>
          <w:p w14:paraId="4B9FA025" w14:textId="77777777" w:rsidR="00CB075C" w:rsidRDefault="00CB075C">
            <w:pPr>
              <w:pStyle w:val="Tabletext"/>
              <w:rPr>
                <w:lang w:eastAsia="en-US"/>
              </w:rPr>
            </w:pPr>
          </w:p>
          <w:p w14:paraId="46B45BC2" w14:textId="3480681C" w:rsidR="00CB075C" w:rsidRDefault="00CB075C">
            <w:pPr>
              <w:pStyle w:val="Tabletext"/>
              <w:rPr>
                <w:lang w:eastAsia="en-US"/>
              </w:rPr>
            </w:pPr>
            <w:r>
              <w:rPr>
                <w:lang w:eastAsia="en-US"/>
              </w:rPr>
              <w:t xml:space="preserve">Individuals must have a &gt;10% personal risk of being a genetic carrier of any of the clinical disorders </w:t>
            </w:r>
            <w:r w:rsidR="0035362A">
              <w:rPr>
                <w:lang w:eastAsia="en-US"/>
              </w:rPr>
              <w:t>associated with pathogenic or likely pathogenic variants of genes in the testing panel</w:t>
            </w:r>
            <w:r>
              <w:rPr>
                <w:lang w:eastAsia="en-US"/>
              </w:rPr>
              <w:t xml:space="preserve">, namely Cystic Fibrosis, Spinal Muscular Atrophy, Fragile X Syndrome, Tay Sachs Disease, Canavan disease, Familial dysautonomia, </w:t>
            </w:r>
            <w:proofErr w:type="spellStart"/>
            <w:r>
              <w:rPr>
                <w:lang w:eastAsia="en-US"/>
              </w:rPr>
              <w:t>Mucolipidosis</w:t>
            </w:r>
            <w:proofErr w:type="spellEnd"/>
            <w:r>
              <w:rPr>
                <w:lang w:eastAsia="en-US"/>
              </w:rPr>
              <w:t xml:space="preserve"> Type IV, Glycogen storage disease type 1, Fanconi anaemia type C, Gaucher disease, Niemann Pick Disease type A, and Bloom Syndrome</w:t>
            </w:r>
            <w:r w:rsidR="0035362A">
              <w:rPr>
                <w:lang w:eastAsia="en-US"/>
              </w:rPr>
              <w:t>.</w:t>
            </w:r>
          </w:p>
          <w:p w14:paraId="1030F3FA" w14:textId="77777777" w:rsidR="00CB075C" w:rsidRDefault="00CB075C">
            <w:pPr>
              <w:pStyle w:val="Tabletext"/>
              <w:rPr>
                <w:lang w:eastAsia="en-US"/>
              </w:rPr>
            </w:pPr>
          </w:p>
          <w:p w14:paraId="410C70C6" w14:textId="77777777" w:rsidR="00CB075C" w:rsidRDefault="00CB075C">
            <w:pPr>
              <w:pStyle w:val="Tabletext"/>
              <w:rPr>
                <w:lang w:eastAsia="en-US"/>
              </w:rPr>
            </w:pPr>
            <w:r>
              <w:rPr>
                <w:lang w:eastAsia="en-US"/>
              </w:rPr>
              <w:t>One test per lifetime.</w:t>
            </w:r>
          </w:p>
        </w:tc>
      </w:tr>
      <w:tr w:rsidR="00CB075C" w14:paraId="2E7CA0AB" w14:textId="77777777" w:rsidTr="00CB075C">
        <w:tc>
          <w:tcPr>
            <w:tcW w:w="9016" w:type="dxa"/>
            <w:tcBorders>
              <w:top w:val="single" w:sz="4" w:space="0" w:color="auto"/>
              <w:left w:val="single" w:sz="4" w:space="0" w:color="auto"/>
              <w:bottom w:val="single" w:sz="4" w:space="0" w:color="auto"/>
              <w:right w:val="single" w:sz="4" w:space="0" w:color="auto"/>
            </w:tcBorders>
            <w:hideMark/>
          </w:tcPr>
          <w:p w14:paraId="1805B850" w14:textId="6B98D206" w:rsidR="00CB075C" w:rsidRDefault="00CB075C">
            <w:pPr>
              <w:pStyle w:val="Tabletext"/>
              <w:rPr>
                <w:lang w:eastAsia="en-US"/>
              </w:rPr>
            </w:pPr>
            <w:r>
              <w:rPr>
                <w:lang w:eastAsia="en-US"/>
              </w:rPr>
              <w:t xml:space="preserve">Fee:  </w:t>
            </w:r>
            <w:r w:rsidRPr="001C3AA1">
              <w:rPr>
                <w:lang w:eastAsia="en-US"/>
              </w:rPr>
              <w:t>$</w:t>
            </w:r>
            <w:r w:rsidR="004A46AA">
              <w:rPr>
                <w:lang w:eastAsia="en-US"/>
              </w:rPr>
              <w:t>425</w:t>
            </w:r>
          </w:p>
        </w:tc>
      </w:tr>
    </w:tbl>
    <w:p w14:paraId="649389C2" w14:textId="7190F524" w:rsidR="005C0F9D" w:rsidRDefault="005C0F9D" w:rsidP="00550E81">
      <w:pPr>
        <w:pStyle w:val="Tabletext"/>
      </w:pPr>
    </w:p>
    <w:p w14:paraId="6119556B" w14:textId="77777777" w:rsidR="0005689B" w:rsidRDefault="0005689B" w:rsidP="00550E81">
      <w:pPr>
        <w:pStyle w:val="Tabletext"/>
      </w:pPr>
    </w:p>
    <w:tbl>
      <w:tblPr>
        <w:tblStyle w:val="TableGrid"/>
        <w:tblW w:w="0" w:type="auto"/>
        <w:tblInd w:w="0" w:type="dxa"/>
        <w:tblLook w:val="04A0" w:firstRow="1" w:lastRow="0" w:firstColumn="1" w:lastColumn="0" w:noHBand="0" w:noVBand="1"/>
      </w:tblPr>
      <w:tblGrid>
        <w:gridCol w:w="9016"/>
      </w:tblGrid>
      <w:tr w:rsidR="00550E81" w:rsidRPr="00DE3D6C" w14:paraId="46FBEE90" w14:textId="77777777" w:rsidTr="00024485">
        <w:tc>
          <w:tcPr>
            <w:tcW w:w="9016" w:type="dxa"/>
          </w:tcPr>
          <w:p w14:paraId="3FF2217F" w14:textId="77777777" w:rsidR="00550E81" w:rsidRPr="00DE3D6C" w:rsidRDefault="00550E81" w:rsidP="00024485">
            <w:pPr>
              <w:pStyle w:val="Tabletext"/>
            </w:pPr>
            <w:r w:rsidRPr="00DB11DC">
              <w:t>Category 6 (Pathology Services) – Group P7 Genetics</w:t>
            </w:r>
          </w:p>
        </w:tc>
      </w:tr>
      <w:tr w:rsidR="00550E81" w:rsidRPr="00DE3D6C" w14:paraId="50550EC9" w14:textId="77777777" w:rsidTr="00024485">
        <w:tc>
          <w:tcPr>
            <w:tcW w:w="9016" w:type="dxa"/>
          </w:tcPr>
          <w:p w14:paraId="49FBD398" w14:textId="0F302982" w:rsidR="00550E81" w:rsidRDefault="00550E81" w:rsidP="00024485">
            <w:pPr>
              <w:pStyle w:val="Tabletext"/>
            </w:pPr>
            <w:r>
              <w:t>MBS item CCCC</w:t>
            </w:r>
          </w:p>
          <w:p w14:paraId="5CF13A6B" w14:textId="77777777" w:rsidR="00550E81" w:rsidRDefault="00550E81" w:rsidP="00024485">
            <w:pPr>
              <w:pStyle w:val="Tabletext"/>
            </w:pPr>
          </w:p>
          <w:p w14:paraId="2D5B10A9" w14:textId="0AE26918" w:rsidR="00550E81" w:rsidRDefault="003146E7" w:rsidP="00024485">
            <w:pPr>
              <w:pStyle w:val="Tabletext"/>
            </w:pPr>
            <w:r>
              <w:t>Genetic</w:t>
            </w:r>
            <w:r w:rsidR="00550E81">
              <w:t xml:space="preserve"> testing, regardless of pre-test </w:t>
            </w:r>
            <w:r w:rsidR="00484243">
              <w:t xml:space="preserve">personal </w:t>
            </w:r>
            <w:r w:rsidR="00550E81">
              <w:t xml:space="preserve">risk, of </w:t>
            </w:r>
            <w:r>
              <w:t>the reproductive</w:t>
            </w:r>
            <w:r w:rsidR="00550E81">
              <w:t xml:space="preserve"> partner of </w:t>
            </w:r>
            <w:r w:rsidR="00B22205">
              <w:t>an</w:t>
            </w:r>
            <w:r w:rsidR="00550E81">
              <w:t xml:space="preserve"> </w:t>
            </w:r>
            <w:r w:rsidR="00BE11A7">
              <w:t>individual</w:t>
            </w:r>
            <w:r w:rsidR="00550E81">
              <w:t xml:space="preserve"> who has a &gt;10% personal risk of being a heterozygous genetic carrier of serious clinical disorders associated with pathogenic or likely pathogenic variants of genes as described in </w:t>
            </w:r>
            <w:r w:rsidR="00BE11A7">
              <w:t>AAAA</w:t>
            </w:r>
            <w:r w:rsidR="00550E81">
              <w:t>, for the purpose of determining the couple’s reproductive risk of this condition. Requested by or on behalf of a specialist or consultant physician who manages the treatment of the patient</w:t>
            </w:r>
          </w:p>
          <w:p w14:paraId="199AEB8E" w14:textId="77777777" w:rsidR="00550E81" w:rsidRDefault="00550E81" w:rsidP="00024485">
            <w:pPr>
              <w:pStyle w:val="Tabletext"/>
            </w:pPr>
          </w:p>
          <w:p w14:paraId="674B56FD" w14:textId="2A46821F" w:rsidR="00550E81" w:rsidRPr="00DE3D6C" w:rsidRDefault="00550E81" w:rsidP="00D16375">
            <w:pPr>
              <w:pStyle w:val="Tabletext"/>
            </w:pPr>
            <w:r>
              <w:t xml:space="preserve">One test </w:t>
            </w:r>
            <w:r w:rsidR="00267810">
              <w:t xml:space="preserve">per </w:t>
            </w:r>
            <w:r w:rsidR="00D16375">
              <w:t>couple</w:t>
            </w:r>
            <w:r w:rsidR="00267810">
              <w:t xml:space="preserve"> </w:t>
            </w:r>
            <w:r>
              <w:t>per lifetime.</w:t>
            </w:r>
          </w:p>
        </w:tc>
      </w:tr>
      <w:tr w:rsidR="00550E81" w:rsidRPr="00DE3D6C" w14:paraId="2CF9A59A" w14:textId="77777777" w:rsidTr="00024485">
        <w:tc>
          <w:tcPr>
            <w:tcW w:w="9016" w:type="dxa"/>
          </w:tcPr>
          <w:p w14:paraId="6A251DEB" w14:textId="3FEF2A30" w:rsidR="00550E81" w:rsidRDefault="00550E81" w:rsidP="00024485">
            <w:pPr>
              <w:pStyle w:val="Tabletext"/>
            </w:pPr>
            <w:r>
              <w:t>Fee:  $600</w:t>
            </w:r>
          </w:p>
        </w:tc>
      </w:tr>
    </w:tbl>
    <w:p w14:paraId="63874AF6" w14:textId="06F72ABE" w:rsidR="00152080" w:rsidRPr="00774252" w:rsidRDefault="006C4DF5" w:rsidP="00C406F7">
      <w:pPr>
        <w:spacing w:before="240"/>
        <w:rPr>
          <w:szCs w:val="20"/>
        </w:rPr>
      </w:pPr>
      <w:r>
        <w:t>Practice N</w:t>
      </w:r>
      <w:r w:rsidR="00550E81" w:rsidRPr="00DB73B5">
        <w:t>ote 1</w:t>
      </w:r>
      <w:r w:rsidR="00550E81" w:rsidRPr="00774252">
        <w:t xml:space="preserve">: For individuals of Ashkenazi Jewish ancestry, the panel </w:t>
      </w:r>
      <w:r w:rsidR="00550E81" w:rsidRPr="00774252">
        <w:rPr>
          <w:i/>
          <w:iCs/>
        </w:rPr>
        <w:t>must also</w:t>
      </w:r>
      <w:r w:rsidR="00550E81" w:rsidRPr="00774252">
        <w:t xml:space="preserve"> include </w:t>
      </w:r>
      <w:r w:rsidR="00550E81" w:rsidRPr="00774252">
        <w:rPr>
          <w:i/>
          <w:iCs/>
          <w:szCs w:val="20"/>
        </w:rPr>
        <w:t>HEXA</w:t>
      </w:r>
      <w:r w:rsidR="000A323C">
        <w:rPr>
          <w:i/>
          <w:iCs/>
          <w:szCs w:val="20"/>
        </w:rPr>
        <w:t>,</w:t>
      </w:r>
      <w:r w:rsidR="00550E81" w:rsidRPr="00774252">
        <w:rPr>
          <w:szCs w:val="20"/>
        </w:rPr>
        <w:t xml:space="preserve"> </w:t>
      </w:r>
      <w:r w:rsidR="00FC7F18">
        <w:rPr>
          <w:i/>
          <w:iCs/>
          <w:szCs w:val="20"/>
        </w:rPr>
        <w:t>ELP1</w:t>
      </w:r>
      <w:r w:rsidR="00550E81" w:rsidRPr="00774252">
        <w:rPr>
          <w:i/>
          <w:iCs/>
          <w:szCs w:val="20"/>
        </w:rPr>
        <w:t xml:space="preserve">, SMPD1, ASPA, FANCC, </w:t>
      </w:r>
      <w:r w:rsidR="00FC7F18">
        <w:rPr>
          <w:i/>
          <w:iCs/>
          <w:szCs w:val="20"/>
        </w:rPr>
        <w:t>BLM</w:t>
      </w:r>
      <w:r w:rsidR="00550E81" w:rsidRPr="00774252">
        <w:rPr>
          <w:i/>
          <w:iCs/>
          <w:szCs w:val="20"/>
        </w:rPr>
        <w:t xml:space="preserve"> </w:t>
      </w:r>
      <w:r w:rsidR="00550E81" w:rsidRPr="00774252">
        <w:rPr>
          <w:szCs w:val="20"/>
        </w:rPr>
        <w:t xml:space="preserve">and </w:t>
      </w:r>
      <w:r w:rsidR="00550E81" w:rsidRPr="00774252">
        <w:rPr>
          <w:i/>
          <w:iCs/>
          <w:szCs w:val="20"/>
        </w:rPr>
        <w:t>MCOLN1</w:t>
      </w:r>
      <w:r w:rsidR="00550E81" w:rsidRPr="00774252">
        <w:rPr>
          <w:szCs w:val="20"/>
        </w:rPr>
        <w:t xml:space="preserve">. </w:t>
      </w:r>
      <w:r>
        <w:rPr>
          <w:szCs w:val="20"/>
        </w:rPr>
        <w:t xml:space="preserve">For individuals of </w:t>
      </w:r>
      <w:r w:rsidRPr="00774252">
        <w:rPr>
          <w:szCs w:val="20"/>
        </w:rPr>
        <w:t xml:space="preserve">Asian, </w:t>
      </w:r>
      <w:r w:rsidR="003146E7" w:rsidRPr="00774252">
        <w:rPr>
          <w:szCs w:val="20"/>
        </w:rPr>
        <w:t>African,</w:t>
      </w:r>
      <w:r w:rsidRPr="00774252">
        <w:rPr>
          <w:szCs w:val="20"/>
        </w:rPr>
        <w:t xml:space="preserve"> or Mediterranean ancestry, the panel must</w:t>
      </w:r>
      <w:r w:rsidRPr="00774252">
        <w:rPr>
          <w:i/>
          <w:iCs/>
          <w:szCs w:val="20"/>
        </w:rPr>
        <w:t xml:space="preserve"> </w:t>
      </w:r>
      <w:r w:rsidR="0062669B">
        <w:rPr>
          <w:szCs w:val="20"/>
        </w:rPr>
        <w:t>also</w:t>
      </w:r>
      <w:r w:rsidRPr="00774252">
        <w:rPr>
          <w:szCs w:val="20"/>
        </w:rPr>
        <w:t xml:space="preserve"> include genes relevant to the individual’s risk </w:t>
      </w:r>
      <w:proofErr w:type="gramStart"/>
      <w:r>
        <w:rPr>
          <w:szCs w:val="20"/>
        </w:rPr>
        <w:t>e.g.</w:t>
      </w:r>
      <w:proofErr w:type="gramEnd"/>
      <w:r>
        <w:rPr>
          <w:szCs w:val="20"/>
        </w:rPr>
        <w:t xml:space="preserve"> </w:t>
      </w:r>
      <w:r w:rsidRPr="00774252">
        <w:rPr>
          <w:szCs w:val="20"/>
        </w:rPr>
        <w:t xml:space="preserve">for </w:t>
      </w:r>
      <w:r>
        <w:rPr>
          <w:szCs w:val="20"/>
        </w:rPr>
        <w:t>t</w:t>
      </w:r>
      <w:r w:rsidRPr="00774252">
        <w:rPr>
          <w:szCs w:val="20"/>
        </w:rPr>
        <w:t>halassaemia</w:t>
      </w:r>
      <w:r>
        <w:rPr>
          <w:szCs w:val="20"/>
        </w:rPr>
        <w:t xml:space="preserve"> or sickle cell disease</w:t>
      </w:r>
      <w:r w:rsidRPr="00774252">
        <w:rPr>
          <w:szCs w:val="20"/>
        </w:rPr>
        <w:t xml:space="preserve">. </w:t>
      </w:r>
      <w:r w:rsidR="00550E81" w:rsidRPr="00774252">
        <w:rPr>
          <w:szCs w:val="20"/>
        </w:rPr>
        <w:t xml:space="preserve">Additional genes </w:t>
      </w:r>
      <w:r w:rsidR="00550E81" w:rsidRPr="00267810">
        <w:rPr>
          <w:szCs w:val="20"/>
        </w:rPr>
        <w:t>may also</w:t>
      </w:r>
      <w:r w:rsidR="00550E81" w:rsidRPr="00774252">
        <w:rPr>
          <w:szCs w:val="20"/>
        </w:rPr>
        <w:t xml:space="preserve"> be included in the panel</w:t>
      </w:r>
      <w:r w:rsidR="00550E81">
        <w:rPr>
          <w:szCs w:val="20"/>
        </w:rPr>
        <w:t xml:space="preserve"> using standardised pathology lists of genes</w:t>
      </w:r>
      <w:r w:rsidR="00267810">
        <w:rPr>
          <w:szCs w:val="20"/>
        </w:rPr>
        <w:t xml:space="preserve"> according to</w:t>
      </w:r>
      <w:r w:rsidR="00550E81">
        <w:rPr>
          <w:szCs w:val="20"/>
        </w:rPr>
        <w:t xml:space="preserve"> ethnic </w:t>
      </w:r>
      <w:r>
        <w:rPr>
          <w:szCs w:val="20"/>
        </w:rPr>
        <w:t>risk</w:t>
      </w:r>
      <w:r w:rsidR="00550E81">
        <w:rPr>
          <w:szCs w:val="20"/>
        </w:rPr>
        <w:t>.</w:t>
      </w:r>
      <w:r w:rsidR="00152080">
        <w:rPr>
          <w:szCs w:val="20"/>
        </w:rPr>
        <w:t xml:space="preserve"> The reference source for these gene lists will be provided by the applicant.</w:t>
      </w:r>
    </w:p>
    <w:p w14:paraId="2F6B86E4" w14:textId="435B3DDD" w:rsidR="00BD033B" w:rsidRPr="009D4644" w:rsidRDefault="00BD033B" w:rsidP="00550E81">
      <w:pPr>
        <w:rPr>
          <w:i/>
          <w:iCs/>
          <w:szCs w:val="20"/>
        </w:rPr>
      </w:pPr>
      <w:r w:rsidRPr="009D4644">
        <w:rPr>
          <w:i/>
          <w:iCs/>
        </w:rPr>
        <w:t xml:space="preserve">At the post-PASC meeting the applicant agreed this application is to be restricted to the Ashkenazi Jewish population. The practice notes for item CCCC therefore no longer need to include other potentially </w:t>
      </w:r>
      <w:proofErr w:type="gramStart"/>
      <w:r w:rsidRPr="009D4644">
        <w:rPr>
          <w:i/>
          <w:iCs/>
        </w:rPr>
        <w:t>high risk</w:t>
      </w:r>
      <w:proofErr w:type="gramEnd"/>
      <w:r w:rsidRPr="009D4644">
        <w:rPr>
          <w:i/>
          <w:iCs/>
        </w:rPr>
        <w:t xml:space="preserve"> ethnicities.</w:t>
      </w:r>
    </w:p>
    <w:p w14:paraId="5F198651" w14:textId="09F0ED00" w:rsidR="00F5698D" w:rsidRDefault="006C4DF5" w:rsidP="00550E81">
      <w:pPr>
        <w:rPr>
          <w:szCs w:val="20"/>
        </w:rPr>
      </w:pPr>
      <w:r>
        <w:rPr>
          <w:szCs w:val="20"/>
        </w:rPr>
        <w:t>Practice Note 2: where the couple is already pregnant, concurrent testing of any partner(s) not already tested is recommended.</w:t>
      </w:r>
    </w:p>
    <w:p w14:paraId="460E1B03" w14:textId="2EDB4A47" w:rsidR="00583418" w:rsidRPr="00F522A3" w:rsidRDefault="00583418" w:rsidP="00583418">
      <w:pPr>
        <w:rPr>
          <w:rFonts w:eastAsia="MS Gothic"/>
          <w:b/>
          <w:bCs/>
          <w:i/>
          <w:sz w:val="24"/>
          <w:szCs w:val="24"/>
        </w:rPr>
      </w:pPr>
      <w:r w:rsidRPr="00467098">
        <w:rPr>
          <w:i/>
        </w:rPr>
        <w:t xml:space="preserve">At the post-PASC meeting, the Department noted that MSAC has recently supported reproductive partner gene sequencing items for $1200. If this is indeed the fee, this has implications for the choice of test in reproductive partners of couples who undergo a two-step approach to reproductive carrier testing. The applicant stated it would likely cost less than $600 to sequence one gene from this </w:t>
      </w:r>
      <w:r w:rsidR="00697BE3" w:rsidRPr="00467098">
        <w:rPr>
          <w:i/>
        </w:rPr>
        <w:t>panel and</w:t>
      </w:r>
      <w:r w:rsidRPr="00467098">
        <w:rPr>
          <w:i/>
        </w:rPr>
        <w:t xml:space="preserve"> committed to confirm its proposed fees</w:t>
      </w:r>
      <w:r w:rsidRPr="00BD033B">
        <w:rPr>
          <w:iCs/>
        </w:rPr>
        <w:t>.</w:t>
      </w:r>
    </w:p>
    <w:p w14:paraId="5BB29F79" w14:textId="7376F615" w:rsidR="00FA58C2" w:rsidRDefault="0005689B" w:rsidP="00FA58C2">
      <w:pPr>
        <w:spacing w:before="240"/>
      </w:pPr>
      <w:r w:rsidRPr="009D4644">
        <w:rPr>
          <w:i/>
          <w:iCs/>
          <w:szCs w:val="20"/>
        </w:rPr>
        <w:t xml:space="preserve">After the post-PASC meeting the applicant proposed </w:t>
      </w:r>
      <w:r w:rsidR="001C3AA1" w:rsidRPr="009D4644">
        <w:rPr>
          <w:i/>
          <w:iCs/>
          <w:szCs w:val="20"/>
        </w:rPr>
        <w:t xml:space="preserve">that </w:t>
      </w:r>
      <w:r w:rsidRPr="009D4644">
        <w:rPr>
          <w:i/>
          <w:iCs/>
          <w:szCs w:val="20"/>
        </w:rPr>
        <w:t>reproductive partners be tested for only the same variants as are included in the panel test to be used for AAAA, at the same cost as AAAA</w:t>
      </w:r>
      <w:r w:rsidR="001C3AA1" w:rsidRPr="009D4644">
        <w:rPr>
          <w:i/>
          <w:iCs/>
          <w:szCs w:val="20"/>
        </w:rPr>
        <w:t xml:space="preserve"> ($425)</w:t>
      </w:r>
      <w:r w:rsidR="00BC0350" w:rsidRPr="009D4644">
        <w:rPr>
          <w:i/>
          <w:iCs/>
          <w:szCs w:val="20"/>
        </w:rPr>
        <w:t>, rather than gene sequencing (for which a proposed fee was not provided)</w:t>
      </w:r>
      <w:r w:rsidRPr="009D4644">
        <w:rPr>
          <w:i/>
          <w:iCs/>
          <w:szCs w:val="20"/>
        </w:rPr>
        <w:t xml:space="preserve">. However, an expert consulted by PASC advised that since reproductive partners </w:t>
      </w:r>
      <w:r w:rsidR="00BC0350" w:rsidRPr="009D4644">
        <w:rPr>
          <w:i/>
          <w:iCs/>
          <w:szCs w:val="20"/>
        </w:rPr>
        <w:t xml:space="preserve">who are themselves </w:t>
      </w:r>
      <w:r w:rsidRPr="009D4644">
        <w:rPr>
          <w:i/>
          <w:iCs/>
          <w:szCs w:val="20"/>
        </w:rPr>
        <w:t xml:space="preserve">of Ashkenazi Jewish ethnicity will meet the personal risk </w:t>
      </w:r>
      <w:r w:rsidR="001C3AA1" w:rsidRPr="009D4644">
        <w:rPr>
          <w:i/>
          <w:iCs/>
          <w:szCs w:val="20"/>
        </w:rPr>
        <w:t xml:space="preserve">eligibility </w:t>
      </w:r>
      <w:r w:rsidRPr="009D4644">
        <w:rPr>
          <w:i/>
          <w:iCs/>
          <w:szCs w:val="20"/>
        </w:rPr>
        <w:t xml:space="preserve">criterion for the panel </w:t>
      </w:r>
      <w:proofErr w:type="gramStart"/>
      <w:r w:rsidRPr="009D4644">
        <w:rPr>
          <w:i/>
          <w:iCs/>
          <w:szCs w:val="20"/>
        </w:rPr>
        <w:t>test in their own right, the</w:t>
      </w:r>
      <w:proofErr w:type="gramEnd"/>
      <w:r w:rsidRPr="009D4644">
        <w:rPr>
          <w:i/>
          <w:iCs/>
          <w:szCs w:val="20"/>
        </w:rPr>
        <w:t xml:space="preserve"> reproductive partner testing item will be used only by those partners not within the population eligible for the panel test, such as the non-Ashkenazi Jewish </w:t>
      </w:r>
      <w:r w:rsidR="001C3AA1" w:rsidRPr="009D4644">
        <w:rPr>
          <w:i/>
          <w:iCs/>
          <w:szCs w:val="20"/>
        </w:rPr>
        <w:t xml:space="preserve">reproductive </w:t>
      </w:r>
      <w:r w:rsidRPr="009D4644">
        <w:rPr>
          <w:i/>
          <w:iCs/>
          <w:szCs w:val="20"/>
        </w:rPr>
        <w:t xml:space="preserve">partners of Ashkenazi Jewish individuals. The expert therefore considered that the specific variants that are </w:t>
      </w:r>
      <w:r w:rsidR="001C3AA1" w:rsidRPr="009D4644">
        <w:rPr>
          <w:i/>
          <w:iCs/>
          <w:szCs w:val="20"/>
        </w:rPr>
        <w:t xml:space="preserve">included </w:t>
      </w:r>
      <w:r w:rsidRPr="009D4644">
        <w:rPr>
          <w:i/>
          <w:iCs/>
          <w:szCs w:val="20"/>
        </w:rPr>
        <w:t xml:space="preserve">on the panel </w:t>
      </w:r>
      <w:r w:rsidR="001C3AA1" w:rsidRPr="009D4644">
        <w:rPr>
          <w:i/>
          <w:iCs/>
          <w:szCs w:val="20"/>
        </w:rPr>
        <w:t xml:space="preserve">test </w:t>
      </w:r>
      <w:r w:rsidRPr="009D4644">
        <w:rPr>
          <w:i/>
          <w:iCs/>
          <w:szCs w:val="20"/>
        </w:rPr>
        <w:t xml:space="preserve">based on their known increased prevalence within the </w:t>
      </w:r>
      <w:r w:rsidR="00697BE3" w:rsidRPr="009D4644">
        <w:rPr>
          <w:i/>
          <w:iCs/>
          <w:szCs w:val="20"/>
        </w:rPr>
        <w:t>Ashkenazi</w:t>
      </w:r>
      <w:r w:rsidRPr="009D4644">
        <w:rPr>
          <w:i/>
          <w:iCs/>
          <w:szCs w:val="20"/>
        </w:rPr>
        <w:t xml:space="preserve"> Jewish population are not relevant to the partner population, and </w:t>
      </w:r>
      <w:r w:rsidR="001C3AA1" w:rsidRPr="009D4644">
        <w:rPr>
          <w:i/>
          <w:iCs/>
          <w:szCs w:val="20"/>
        </w:rPr>
        <w:t xml:space="preserve">that reproductive partner testing will require gene sequencing to capture all variants within the gene(s) in question. The expert noted that there may be more than one gene for which the reproductive partner should be tested, given carrier frequencies within the Ashkenazi Jewish population. The expert advised that next generation sequencing (NGS) methods would be chosen by most laboratories (and increasingly so into the future), and that a reasonable fee to sequence and interrogate as many genes on the panel as are required for that partner using NGS methods would be $1200. </w:t>
      </w:r>
      <w:r w:rsidR="00FA58C2" w:rsidRPr="009D4644">
        <w:rPr>
          <w:i/>
          <w:iCs/>
        </w:rPr>
        <w:t xml:space="preserve">The applicant responded that it disagreed partner testing should use gene sequencing, and that the cost of testing for panel variants in one or more genes in partners </w:t>
      </w:r>
      <w:r w:rsidR="005C48A3" w:rsidRPr="009D4644">
        <w:rPr>
          <w:i/>
          <w:iCs/>
        </w:rPr>
        <w:t>sh</w:t>
      </w:r>
      <w:r w:rsidR="00FA58C2" w:rsidRPr="009D4644">
        <w:rPr>
          <w:i/>
          <w:iCs/>
        </w:rPr>
        <w:t>ould be the same as the cost of the panel test (revised to $425). The Department proposes to PASC that the applicant’s proposal for the partner test method and fee be accommodated as a sensitivity analysis in the assessment report</w:t>
      </w:r>
      <w:r w:rsidR="00FA58C2">
        <w:t>.</w:t>
      </w:r>
    </w:p>
    <w:p w14:paraId="0BFA303E" w14:textId="4FD6E178" w:rsidR="004A46AA" w:rsidRPr="00FA58C2" w:rsidRDefault="00FA58C2" w:rsidP="00FA58C2">
      <w:pPr>
        <w:spacing w:before="240"/>
      </w:pPr>
      <w:r>
        <w:lastRenderedPageBreak/>
        <w:t xml:space="preserve">The applicant also proposed that a gene sequencing partner test could also be used by partners who were Ashkenazi Jewish and ‘wished to have the best possible reassurance’. The Department suggests it would be more appropriate for partners who are Ashkenazi Jewish to receive the panel test than gene sequencing (or both a panel </w:t>
      </w:r>
      <w:r w:rsidR="005C48A3">
        <w:t xml:space="preserve">test </w:t>
      </w:r>
      <w:r>
        <w:t>and a gene sequencing partner test), and so revised the proposed wording of CCCC to exclude partners who have received a panel test under AAAA.</w:t>
      </w:r>
    </w:p>
    <w:p w14:paraId="01F9B9F7" w14:textId="0C4A4666" w:rsidR="001C3AA1" w:rsidRDefault="004A46AA" w:rsidP="00550E81">
      <w:pPr>
        <w:rPr>
          <w:szCs w:val="20"/>
        </w:rPr>
      </w:pPr>
      <w:r>
        <w:rPr>
          <w:szCs w:val="20"/>
        </w:rPr>
        <w:t>A revised item CCCC descriptor is proposed below, incorporating the specification that the test interrogate all variants within the relevant gene(s) and the corresponding appropriate fee</w:t>
      </w:r>
      <w:r w:rsidR="00FA58C2">
        <w:rPr>
          <w:szCs w:val="20"/>
        </w:rPr>
        <w:t xml:space="preserve"> for gene sequencing, as well as the restriction that partners must not previously have received the panel test</w:t>
      </w:r>
      <w:r>
        <w:rPr>
          <w:szCs w:val="20"/>
        </w:rPr>
        <w:t>.</w:t>
      </w:r>
    </w:p>
    <w:tbl>
      <w:tblPr>
        <w:tblStyle w:val="TableGrid"/>
        <w:tblW w:w="0" w:type="auto"/>
        <w:tblInd w:w="0" w:type="dxa"/>
        <w:tblLook w:val="04A0" w:firstRow="1" w:lastRow="0" w:firstColumn="1" w:lastColumn="0" w:noHBand="0" w:noVBand="1"/>
      </w:tblPr>
      <w:tblGrid>
        <w:gridCol w:w="9016"/>
      </w:tblGrid>
      <w:tr w:rsidR="004A46AA" w:rsidRPr="00DE3D6C" w14:paraId="3EE4C3D8" w14:textId="77777777" w:rsidTr="004A46AA">
        <w:tc>
          <w:tcPr>
            <w:tcW w:w="9016" w:type="dxa"/>
          </w:tcPr>
          <w:p w14:paraId="6058849F" w14:textId="77777777" w:rsidR="004A46AA" w:rsidRPr="00DE3D6C" w:rsidRDefault="004A46AA" w:rsidP="004A46AA">
            <w:pPr>
              <w:pStyle w:val="Tabletext"/>
            </w:pPr>
            <w:bookmarkStart w:id="30" w:name="_Hlk86045186"/>
            <w:r w:rsidRPr="00DB11DC">
              <w:t>Category 6 (Pathology Services) – Group P7 Genetics</w:t>
            </w:r>
          </w:p>
        </w:tc>
      </w:tr>
      <w:tr w:rsidR="004A46AA" w:rsidRPr="00DE3D6C" w14:paraId="66CA40A1" w14:textId="77777777" w:rsidTr="004A46AA">
        <w:tc>
          <w:tcPr>
            <w:tcW w:w="9016" w:type="dxa"/>
          </w:tcPr>
          <w:p w14:paraId="693A0783" w14:textId="77777777" w:rsidR="004A46AA" w:rsidRDefault="004A46AA" w:rsidP="004A46AA">
            <w:pPr>
              <w:pStyle w:val="Tabletext"/>
            </w:pPr>
            <w:r>
              <w:t>MBS item CCCC</w:t>
            </w:r>
          </w:p>
          <w:p w14:paraId="723F28D1" w14:textId="77777777" w:rsidR="004A46AA" w:rsidRDefault="004A46AA" w:rsidP="004A46AA">
            <w:pPr>
              <w:pStyle w:val="Tabletext"/>
            </w:pPr>
          </w:p>
          <w:p w14:paraId="7C0DE045" w14:textId="00C6B6DF" w:rsidR="004A46AA" w:rsidRDefault="004A46AA" w:rsidP="004A46AA">
            <w:pPr>
              <w:pStyle w:val="Tabletext"/>
            </w:pPr>
            <w:r>
              <w:t xml:space="preserve">Genetic testing of the reproductive partner of an individual who has a &gt;10% personal risk of being a heterozygous genetic carrier of serious clinical disorders associated with pathogenic or likely pathogenic variants of genes as described in AAAA, for all variants within the relevant gene(s) in which their reproductive partner carries a variant, for the purpose of determining the couple’s reproductive risk of this condition. </w:t>
            </w:r>
            <w:r w:rsidR="00FA58C2">
              <w:t xml:space="preserve">The tested individual must not have received a service described in AAAA. </w:t>
            </w:r>
            <w:r>
              <w:t>Requested by or on behalf of a specialist or consultant physician who manages the treatment of the patient</w:t>
            </w:r>
            <w:r w:rsidR="006C77F2">
              <w:t>.</w:t>
            </w:r>
          </w:p>
          <w:p w14:paraId="3B61AB22" w14:textId="77777777" w:rsidR="004A46AA" w:rsidRDefault="004A46AA" w:rsidP="004A46AA">
            <w:pPr>
              <w:pStyle w:val="Tabletext"/>
            </w:pPr>
          </w:p>
          <w:p w14:paraId="2CEEF8C4" w14:textId="77777777" w:rsidR="004A46AA" w:rsidRPr="00DE3D6C" w:rsidRDefault="004A46AA" w:rsidP="004A46AA">
            <w:pPr>
              <w:pStyle w:val="Tabletext"/>
            </w:pPr>
            <w:r>
              <w:t>One test per couple per lifetime.</w:t>
            </w:r>
          </w:p>
        </w:tc>
      </w:tr>
      <w:tr w:rsidR="004A46AA" w:rsidRPr="00DE3D6C" w14:paraId="407BB775" w14:textId="77777777" w:rsidTr="004A46AA">
        <w:tc>
          <w:tcPr>
            <w:tcW w:w="9016" w:type="dxa"/>
          </w:tcPr>
          <w:p w14:paraId="781E60FD" w14:textId="4BF97E57" w:rsidR="004A46AA" w:rsidRDefault="004A46AA" w:rsidP="004A46AA">
            <w:pPr>
              <w:pStyle w:val="Tabletext"/>
            </w:pPr>
            <w:r>
              <w:t>Fee:  $1200</w:t>
            </w:r>
          </w:p>
        </w:tc>
      </w:tr>
    </w:tbl>
    <w:bookmarkEnd w:id="30"/>
    <w:p w14:paraId="0428706D" w14:textId="592D20CB" w:rsidR="006C77F2" w:rsidRPr="009D4644" w:rsidRDefault="006C77F2" w:rsidP="006C77F2">
      <w:pPr>
        <w:spacing w:before="240"/>
        <w:rPr>
          <w:i/>
          <w:iCs/>
        </w:rPr>
      </w:pPr>
      <w:r w:rsidRPr="009D4644">
        <w:rPr>
          <w:i/>
          <w:iCs/>
        </w:rPr>
        <w:t>The applicant responded that it disagreed partner testing should use gene sequencing, and that the cost of testing for variants in one or more panel genes in partners would be the same as the cost of the panel test (revised to $425). The Department proposes to PASC that the applicant’s proposal for the partner test method and fee be accommodated as a sensitivity analysis in the assessment report.</w:t>
      </w:r>
    </w:p>
    <w:p w14:paraId="334FDF11" w14:textId="282D4537" w:rsidR="00991EEE" w:rsidRPr="006C77F2" w:rsidRDefault="00991EEE" w:rsidP="006C77F2">
      <w:pPr>
        <w:spacing w:before="240"/>
      </w:pPr>
      <w:r>
        <w:t xml:space="preserve">The applicant also </w:t>
      </w:r>
      <w:r w:rsidR="002B7808">
        <w:t>proposed</w:t>
      </w:r>
      <w:r>
        <w:t xml:space="preserve"> that the partner test could </w:t>
      </w:r>
      <w:r w:rsidR="002B7808">
        <w:t xml:space="preserve">also </w:t>
      </w:r>
      <w:r>
        <w:t>be used by partners who were Ashkenazi Jewish and ‘wished to have the best possible reassurance’. The Department suggests it would be more appropriate for partners</w:t>
      </w:r>
      <w:r w:rsidR="00FA58C2">
        <w:t xml:space="preserve"> who are Ashkenazi Jewish</w:t>
      </w:r>
      <w:r>
        <w:t xml:space="preserve"> to receive the panel </w:t>
      </w:r>
      <w:r w:rsidR="00FA58C2">
        <w:t xml:space="preserve">test </w:t>
      </w:r>
      <w:r>
        <w:t xml:space="preserve">than gene sequencing, and so </w:t>
      </w:r>
      <w:r w:rsidR="002B7808">
        <w:t>revis</w:t>
      </w:r>
      <w:r w:rsidR="00FA58C2">
        <w:t>ed</w:t>
      </w:r>
      <w:r>
        <w:t xml:space="preserve"> the </w:t>
      </w:r>
      <w:r w:rsidR="00FA58C2">
        <w:t xml:space="preserve">proposed </w:t>
      </w:r>
      <w:r>
        <w:t xml:space="preserve">wording of CCCC to </w:t>
      </w:r>
      <w:r w:rsidR="00FA58C2">
        <w:t>exclude partners who have received a service described in AAAA</w:t>
      </w:r>
      <w:r>
        <w:t>.</w:t>
      </w:r>
    </w:p>
    <w:tbl>
      <w:tblPr>
        <w:tblStyle w:val="TableGrid"/>
        <w:tblW w:w="0" w:type="auto"/>
        <w:tblInd w:w="0" w:type="dxa"/>
        <w:tblLook w:val="04A0" w:firstRow="1" w:lastRow="0" w:firstColumn="1" w:lastColumn="0" w:noHBand="0" w:noVBand="1"/>
      </w:tblPr>
      <w:tblGrid>
        <w:gridCol w:w="9016"/>
      </w:tblGrid>
      <w:tr w:rsidR="00550E81" w:rsidRPr="00DE3D6C" w14:paraId="53428EEE" w14:textId="77777777" w:rsidTr="00024485">
        <w:tc>
          <w:tcPr>
            <w:tcW w:w="9016" w:type="dxa"/>
          </w:tcPr>
          <w:p w14:paraId="2666DD3F" w14:textId="77777777" w:rsidR="00550E81" w:rsidRPr="00DE3D6C" w:rsidRDefault="00550E81" w:rsidP="00024485">
            <w:pPr>
              <w:pStyle w:val="Tabletext"/>
            </w:pPr>
            <w:r w:rsidRPr="00DB11DC">
              <w:t>Category 6 (Pathology Services) – Group P7 Genetics</w:t>
            </w:r>
          </w:p>
        </w:tc>
      </w:tr>
      <w:tr w:rsidR="00550E81" w:rsidRPr="00DE3D6C" w14:paraId="17CC8BAD" w14:textId="77777777" w:rsidTr="00024485">
        <w:tc>
          <w:tcPr>
            <w:tcW w:w="9016" w:type="dxa"/>
          </w:tcPr>
          <w:p w14:paraId="3B722085" w14:textId="559F2F86" w:rsidR="00550E81" w:rsidRDefault="00550E81" w:rsidP="00024485">
            <w:pPr>
              <w:pStyle w:val="Tabletext"/>
            </w:pPr>
            <w:r>
              <w:t>MBS item DDDD</w:t>
            </w:r>
          </w:p>
          <w:p w14:paraId="245662EA" w14:textId="77777777" w:rsidR="00550E81" w:rsidRDefault="00550E81" w:rsidP="00024485">
            <w:pPr>
              <w:pStyle w:val="Tabletext"/>
            </w:pPr>
          </w:p>
          <w:p w14:paraId="211D6142" w14:textId="0BE6598C" w:rsidR="00550E81" w:rsidRDefault="00AC757C" w:rsidP="00024485">
            <w:pPr>
              <w:pStyle w:val="Tabletext"/>
            </w:pPr>
            <w:r>
              <w:t>Characterisation of</w:t>
            </w:r>
            <w:r w:rsidR="006C4DF5">
              <w:t xml:space="preserve"> one or more pathogenic or likely pathogenic germline gene variants </w:t>
            </w:r>
            <w:r w:rsidR="00991EEE">
              <w:t xml:space="preserve">within the genes </w:t>
            </w:r>
            <w:r w:rsidR="006C4DF5">
              <w:t>mentioned in item AAAA,</w:t>
            </w:r>
            <w:r w:rsidR="00550E81">
              <w:t xml:space="preserve"> in a</w:t>
            </w:r>
            <w:r w:rsidR="006C4DF5">
              <w:t>n individual who is a</w:t>
            </w:r>
            <w:r w:rsidR="00550E81">
              <w:t xml:space="preserve"> first-degree biological relative of a</w:t>
            </w:r>
            <w:r w:rsidR="006B6366">
              <w:t>n individual</w:t>
            </w:r>
            <w:r w:rsidR="00550E81">
              <w:t xml:space="preserve"> </w:t>
            </w:r>
            <w:r w:rsidR="006C4DF5">
              <w:t xml:space="preserve">with an </w:t>
            </w:r>
            <w:r w:rsidR="00550E81">
              <w:t>autosomal recessive pathogenic or likely pathogenic variant</w:t>
            </w:r>
            <w:r w:rsidR="006C4DF5">
              <w:t xml:space="preserve"> confirmed by laboratory findings</w:t>
            </w:r>
            <w:r w:rsidR="00550E81">
              <w:t>, requested by or on behalf of a specialist or consultant physician who manages the treatment of the patient.</w:t>
            </w:r>
          </w:p>
          <w:p w14:paraId="7F28E7EE" w14:textId="77777777" w:rsidR="00550E81" w:rsidRDefault="00550E81" w:rsidP="00024485">
            <w:pPr>
              <w:pStyle w:val="Tabletext"/>
            </w:pPr>
          </w:p>
          <w:p w14:paraId="5F569630" w14:textId="38A5A9CD" w:rsidR="00550E81" w:rsidRPr="00DE3D6C" w:rsidRDefault="00550E81" w:rsidP="00024485">
            <w:pPr>
              <w:pStyle w:val="Tabletext"/>
            </w:pPr>
            <w:r>
              <w:t>One test per</w:t>
            </w:r>
            <w:r w:rsidR="006C4DF5">
              <w:t xml:space="preserve"> variant per</w:t>
            </w:r>
            <w:r>
              <w:t xml:space="preserve"> lifetime.</w:t>
            </w:r>
          </w:p>
        </w:tc>
      </w:tr>
      <w:tr w:rsidR="00550E81" w:rsidRPr="00DE3D6C" w14:paraId="1E8BFD20" w14:textId="77777777" w:rsidTr="00024485">
        <w:tc>
          <w:tcPr>
            <w:tcW w:w="9016" w:type="dxa"/>
          </w:tcPr>
          <w:p w14:paraId="1D173654" w14:textId="77777777" w:rsidR="00550E81" w:rsidRDefault="00550E81" w:rsidP="00024485">
            <w:pPr>
              <w:pStyle w:val="Tabletext"/>
            </w:pPr>
            <w:r>
              <w:t>Fee:  $100</w:t>
            </w:r>
          </w:p>
        </w:tc>
      </w:tr>
    </w:tbl>
    <w:p w14:paraId="4157B751" w14:textId="6B137C53" w:rsidR="00BD033B" w:rsidRDefault="00BD033B" w:rsidP="00BD033B">
      <w:pPr>
        <w:spacing w:before="240"/>
      </w:pPr>
      <w:r w:rsidRPr="009D4644">
        <w:rPr>
          <w:i/>
          <w:iCs/>
        </w:rPr>
        <w:t>At the post-PASC meeting, the applicant agreed that a separate item for the cascade testing of FDRs (DDDD) is not needed as this population have &gt;10% personal risk and so are already captured under AAAA</w:t>
      </w:r>
      <w:r w:rsidRPr="00BD033B">
        <w:t>.</w:t>
      </w:r>
    </w:p>
    <w:tbl>
      <w:tblPr>
        <w:tblStyle w:val="TableGrid"/>
        <w:tblW w:w="0" w:type="auto"/>
        <w:tblInd w:w="0" w:type="dxa"/>
        <w:tblLook w:val="04A0" w:firstRow="1" w:lastRow="0" w:firstColumn="1" w:lastColumn="0" w:noHBand="0" w:noVBand="1"/>
      </w:tblPr>
      <w:tblGrid>
        <w:gridCol w:w="9016"/>
      </w:tblGrid>
      <w:tr w:rsidR="00550E81" w:rsidRPr="00DE3D6C" w14:paraId="7C918CD0" w14:textId="77777777" w:rsidTr="00024485">
        <w:tc>
          <w:tcPr>
            <w:tcW w:w="9016" w:type="dxa"/>
          </w:tcPr>
          <w:p w14:paraId="2206DE79" w14:textId="77777777" w:rsidR="00550E81" w:rsidRPr="00DE3D6C" w:rsidRDefault="00550E81" w:rsidP="00024485">
            <w:pPr>
              <w:pStyle w:val="Tabletext"/>
            </w:pPr>
            <w:r w:rsidRPr="00DB11DC">
              <w:t>Category 6 (Pathology Services) – Group P7 Genetics</w:t>
            </w:r>
          </w:p>
        </w:tc>
      </w:tr>
      <w:tr w:rsidR="00550E81" w:rsidRPr="00DE3D6C" w14:paraId="3A5968DC" w14:textId="77777777" w:rsidTr="00024485">
        <w:tc>
          <w:tcPr>
            <w:tcW w:w="9016" w:type="dxa"/>
          </w:tcPr>
          <w:p w14:paraId="76D404FD" w14:textId="2AFAD606" w:rsidR="00550E81" w:rsidRDefault="00550E81" w:rsidP="00024485">
            <w:pPr>
              <w:pStyle w:val="Tabletext"/>
            </w:pPr>
            <w:r>
              <w:t>MBS item EEEE</w:t>
            </w:r>
          </w:p>
          <w:p w14:paraId="3ED060CF" w14:textId="77777777" w:rsidR="00550E81" w:rsidRDefault="00550E81" w:rsidP="00024485">
            <w:pPr>
              <w:pStyle w:val="Tabletext"/>
            </w:pPr>
          </w:p>
          <w:p w14:paraId="5B1ECBA0" w14:textId="187B7DA4" w:rsidR="00550E81" w:rsidRDefault="00550E81" w:rsidP="00024485">
            <w:pPr>
              <w:pStyle w:val="Tabletext"/>
            </w:pPr>
            <w:r>
              <w:t>Re</w:t>
            </w:r>
            <w:r w:rsidR="00703165">
              <w:t>-</w:t>
            </w:r>
            <w:r>
              <w:t xml:space="preserve">analysis of genetic test results arising from testing previously performed under Items AAAA, for the purpose of identifying previously unreported pathogenic or likely pathogenic variants in genes included </w:t>
            </w:r>
            <w:r w:rsidR="009C687F">
              <w:t>o</w:t>
            </w:r>
            <w:r>
              <w:t>n the gene panel to determine genetic carrier status, where the pathogenicity of these variant</w:t>
            </w:r>
            <w:r w:rsidR="009C687F">
              <w:t>(/</w:t>
            </w:r>
            <w:r>
              <w:t>s</w:t>
            </w:r>
            <w:r w:rsidR="009C687F">
              <w:t>)</w:t>
            </w:r>
            <w:r>
              <w:t xml:space="preserve"> </w:t>
            </w:r>
            <w:r w:rsidR="009C687F">
              <w:t xml:space="preserve">was </w:t>
            </w:r>
            <w:r w:rsidR="003146E7">
              <w:t>not known</w:t>
            </w:r>
            <w:r>
              <w:t xml:space="preserve"> at the time of the previous analysis.</w:t>
            </w:r>
          </w:p>
          <w:p w14:paraId="47769E94" w14:textId="77777777" w:rsidR="00550E81" w:rsidRDefault="00550E81" w:rsidP="00024485">
            <w:pPr>
              <w:pStyle w:val="Tabletext"/>
            </w:pPr>
          </w:p>
          <w:p w14:paraId="19DABF64" w14:textId="45101105" w:rsidR="00550E81" w:rsidRDefault="00F728BB" w:rsidP="00024485">
            <w:pPr>
              <w:pStyle w:val="Tabletext"/>
            </w:pPr>
            <w:r>
              <w:t>Performed at least</w:t>
            </w:r>
            <w:r w:rsidR="00550E81">
              <w:t xml:space="preserve"> five years</w:t>
            </w:r>
            <w:r>
              <w:t xml:space="preserve"> after a service to which AAAA, BBBB, or DDDD applies</w:t>
            </w:r>
            <w:r w:rsidR="00550E81">
              <w:t>.</w:t>
            </w:r>
          </w:p>
          <w:p w14:paraId="2CAE6B5C" w14:textId="0CBEF5BA" w:rsidR="00D77C9B" w:rsidRPr="00DE3D6C" w:rsidRDefault="00D77C9B" w:rsidP="00024485">
            <w:pPr>
              <w:pStyle w:val="Tabletext"/>
            </w:pPr>
            <w:r>
              <w:t>Applicable only twice per lifetime.</w:t>
            </w:r>
          </w:p>
        </w:tc>
      </w:tr>
      <w:tr w:rsidR="00550E81" w:rsidRPr="00DE3D6C" w14:paraId="3306118C" w14:textId="77777777" w:rsidTr="00024485">
        <w:tc>
          <w:tcPr>
            <w:tcW w:w="9016" w:type="dxa"/>
          </w:tcPr>
          <w:p w14:paraId="1318A1DB" w14:textId="77777777" w:rsidR="00550E81" w:rsidRDefault="00550E81" w:rsidP="00024485">
            <w:pPr>
              <w:pStyle w:val="Tabletext"/>
            </w:pPr>
            <w:r>
              <w:lastRenderedPageBreak/>
              <w:t>Fee:  $ 100</w:t>
            </w:r>
          </w:p>
        </w:tc>
      </w:tr>
    </w:tbl>
    <w:p w14:paraId="7D7E2C42" w14:textId="5ADB6F28" w:rsidR="004A46AA" w:rsidRDefault="004A46AA" w:rsidP="004A46AA">
      <w:pPr>
        <w:spacing w:before="240"/>
      </w:pPr>
      <w:r>
        <w:t xml:space="preserve">Because it was agreed at the post-PASC meeting that DDDD is not required, the descriptor for EEEE will need to be amended </w:t>
      </w:r>
      <w:r w:rsidR="005C48A3">
        <w:t xml:space="preserve">for the DCAR </w:t>
      </w:r>
      <w:r>
        <w:t>to remove reference to it.</w:t>
      </w:r>
    </w:p>
    <w:tbl>
      <w:tblPr>
        <w:tblStyle w:val="TableGrid"/>
        <w:tblW w:w="0" w:type="auto"/>
        <w:tblInd w:w="0" w:type="dxa"/>
        <w:tblLook w:val="04A0" w:firstRow="1" w:lastRow="0" w:firstColumn="1" w:lastColumn="0" w:noHBand="0" w:noVBand="1"/>
      </w:tblPr>
      <w:tblGrid>
        <w:gridCol w:w="9016"/>
      </w:tblGrid>
      <w:tr w:rsidR="000A323C" w:rsidRPr="00DE3D6C" w14:paraId="6E1FC232" w14:textId="77777777" w:rsidTr="00474C71">
        <w:tc>
          <w:tcPr>
            <w:tcW w:w="9016" w:type="dxa"/>
          </w:tcPr>
          <w:p w14:paraId="4BC20AA9" w14:textId="77777777" w:rsidR="000A323C" w:rsidRPr="00DE3D6C" w:rsidRDefault="000A323C" w:rsidP="00474C71">
            <w:pPr>
              <w:pStyle w:val="Tabletext"/>
            </w:pPr>
            <w:r w:rsidRPr="00DB11DC">
              <w:t>Category 6 (Pathology Services) – Group P7 Genetics</w:t>
            </w:r>
          </w:p>
        </w:tc>
      </w:tr>
      <w:tr w:rsidR="000A323C" w:rsidRPr="00DE3D6C" w14:paraId="17606A3B" w14:textId="77777777" w:rsidTr="00474C71">
        <w:tc>
          <w:tcPr>
            <w:tcW w:w="9016" w:type="dxa"/>
          </w:tcPr>
          <w:p w14:paraId="5369D8F8" w14:textId="067D6CF4" w:rsidR="000A323C" w:rsidRDefault="000A323C" w:rsidP="00474C71">
            <w:pPr>
              <w:pStyle w:val="Tabletext"/>
            </w:pPr>
            <w:r>
              <w:t>MBS item GGGG</w:t>
            </w:r>
          </w:p>
          <w:p w14:paraId="1EB59603" w14:textId="77777777" w:rsidR="000A323C" w:rsidRDefault="000A323C" w:rsidP="00474C71">
            <w:pPr>
              <w:pStyle w:val="Tabletext"/>
            </w:pPr>
          </w:p>
          <w:p w14:paraId="50590A21" w14:textId="15AC02E4" w:rsidR="000A323C" w:rsidRDefault="000A323C" w:rsidP="00474C71">
            <w:pPr>
              <w:pStyle w:val="Tabletext"/>
            </w:pPr>
            <w:r w:rsidRPr="000A323C">
              <w:t xml:space="preserve">Testing of a pregnant patient, where one or both prospective parents are known to be affected by or carriers of known pathogenic variant/s causative of </w:t>
            </w:r>
            <w:r>
              <w:t>a disease tested for in AAAA</w:t>
            </w:r>
            <w:r w:rsidRPr="000A323C">
              <w:t xml:space="preserve">, for the purpose of determining whether </w:t>
            </w:r>
            <w:r w:rsidR="00345E26">
              <w:t>familial</w:t>
            </w:r>
            <w:r w:rsidRPr="000A323C">
              <w:t xml:space="preserve"> variants are present in the </w:t>
            </w:r>
            <w:proofErr w:type="spellStart"/>
            <w:r w:rsidRPr="000A323C">
              <w:t>fetus</w:t>
            </w:r>
            <w:proofErr w:type="spellEnd"/>
            <w:r w:rsidRPr="000A323C">
              <w:t xml:space="preserve">, if: </w:t>
            </w:r>
          </w:p>
          <w:p w14:paraId="54C07AD8" w14:textId="24FF3A10" w:rsidR="000A323C" w:rsidRDefault="000A323C" w:rsidP="000A323C">
            <w:pPr>
              <w:pStyle w:val="Tabletext"/>
            </w:pPr>
            <w:r w:rsidRPr="000A323C">
              <w:t xml:space="preserve">(a) </w:t>
            </w:r>
            <w:r w:rsidR="00345E26">
              <w:t>The pregnancy is a singleton pregnancy; and</w:t>
            </w:r>
          </w:p>
          <w:p w14:paraId="52DA9E45" w14:textId="21AE3392" w:rsidR="000A323C" w:rsidRDefault="00345E26" w:rsidP="000A323C">
            <w:pPr>
              <w:pStyle w:val="Tabletext"/>
            </w:pPr>
            <w:r>
              <w:t xml:space="preserve">(b) </w:t>
            </w:r>
            <w:r w:rsidR="000A323C" w:rsidRPr="000A323C">
              <w:t xml:space="preserve">The detection is requested by a consultant physician practising as a clinical geneticist; </w:t>
            </w:r>
            <w:r w:rsidR="000A323C">
              <w:t>and</w:t>
            </w:r>
          </w:p>
          <w:p w14:paraId="78DB4079" w14:textId="3500F283" w:rsidR="000A323C" w:rsidRDefault="000A323C" w:rsidP="00474C71">
            <w:pPr>
              <w:pStyle w:val="Tabletext"/>
            </w:pPr>
            <w:r w:rsidRPr="000A323C">
              <w:t>(</w:t>
            </w:r>
            <w:r w:rsidR="00345E26">
              <w:t>c</w:t>
            </w:r>
            <w:r w:rsidRPr="000A323C">
              <w:t xml:space="preserve">) The </w:t>
            </w:r>
            <w:proofErr w:type="spellStart"/>
            <w:r w:rsidRPr="000A323C">
              <w:t>fetus</w:t>
            </w:r>
            <w:proofErr w:type="spellEnd"/>
            <w:r w:rsidRPr="000A323C">
              <w:t xml:space="preserve"> is at 25% or more risk of inheriting a monogenic variant known to cause </w:t>
            </w:r>
            <w:r>
              <w:t xml:space="preserve">a </w:t>
            </w:r>
            <w:r w:rsidRPr="000A323C">
              <w:t>disease</w:t>
            </w:r>
            <w:r>
              <w:t xml:space="preserve"> tested for in AAAA</w:t>
            </w:r>
            <w:r w:rsidRPr="000A323C">
              <w:t>.</w:t>
            </w:r>
          </w:p>
          <w:p w14:paraId="182EBB19" w14:textId="77777777" w:rsidR="000A323C" w:rsidRDefault="000A323C" w:rsidP="00474C71">
            <w:pPr>
              <w:pStyle w:val="Tabletext"/>
            </w:pPr>
          </w:p>
          <w:p w14:paraId="0E4565D6" w14:textId="29DAC411" w:rsidR="000A323C" w:rsidRPr="00DE3D6C" w:rsidRDefault="000A323C" w:rsidP="00474C71">
            <w:pPr>
              <w:pStyle w:val="Tabletext"/>
            </w:pPr>
            <w:r>
              <w:t>One test per pregnancy.</w:t>
            </w:r>
          </w:p>
        </w:tc>
      </w:tr>
      <w:tr w:rsidR="000A323C" w:rsidRPr="00DE3D6C" w14:paraId="479E8856" w14:textId="77777777" w:rsidTr="00474C71">
        <w:tc>
          <w:tcPr>
            <w:tcW w:w="9016" w:type="dxa"/>
          </w:tcPr>
          <w:p w14:paraId="68D828B5" w14:textId="77777777" w:rsidR="000A323C" w:rsidRDefault="000A323C" w:rsidP="00474C71">
            <w:pPr>
              <w:pStyle w:val="Tabletext"/>
            </w:pPr>
            <w:r>
              <w:t>Fee:  $ 100</w:t>
            </w:r>
          </w:p>
        </w:tc>
      </w:tr>
    </w:tbl>
    <w:p w14:paraId="450609C0" w14:textId="5FD27BCF" w:rsidR="00583418" w:rsidRPr="009D4644" w:rsidRDefault="00583418" w:rsidP="00583418">
      <w:pPr>
        <w:spacing w:before="240"/>
        <w:rPr>
          <w:i/>
          <w:iCs/>
        </w:rPr>
      </w:pPr>
      <w:r w:rsidRPr="009D4644">
        <w:rPr>
          <w:i/>
          <w:iCs/>
        </w:rPr>
        <w:t>PASC advised the fee for GGGG (</w:t>
      </w:r>
      <w:proofErr w:type="spellStart"/>
      <w:r w:rsidRPr="009D4644">
        <w:rPr>
          <w:i/>
          <w:iCs/>
        </w:rPr>
        <w:t>fetal</w:t>
      </w:r>
      <w:proofErr w:type="spellEnd"/>
      <w:r w:rsidRPr="009D4644">
        <w:rPr>
          <w:i/>
          <w:iCs/>
        </w:rPr>
        <w:t xml:space="preserve"> testing for a known familial variant) will need be increased. </w:t>
      </w:r>
    </w:p>
    <w:p w14:paraId="62338695" w14:textId="09EF8676" w:rsidR="00D37A3F" w:rsidRPr="00D37A3F" w:rsidRDefault="003F0A39" w:rsidP="00713728">
      <w:pPr>
        <w:pStyle w:val="Heading2"/>
      </w:pPr>
      <w:r>
        <w:t>Summary of public consultation</w:t>
      </w:r>
      <w:r w:rsidRPr="00D37A3F">
        <w:t xml:space="preserve"> </w:t>
      </w:r>
      <w:r w:rsidR="00E470B0">
        <w:t>input</w:t>
      </w:r>
    </w:p>
    <w:p w14:paraId="33270553" w14:textId="68E51AB1" w:rsidR="00AF4E40" w:rsidRDefault="00AF4E40" w:rsidP="00AF4E40">
      <w:pPr>
        <w:rPr>
          <w:rFonts w:asciiTheme="minorHAnsi" w:hAnsiTheme="minorHAnsi" w:cstheme="minorHAnsi"/>
        </w:rPr>
      </w:pPr>
      <w:r>
        <w:rPr>
          <w:rFonts w:asciiTheme="minorHAnsi" w:hAnsiTheme="minorHAnsi" w:cstheme="minorHAnsi"/>
        </w:rPr>
        <w:t>Input was received from one individual and one organisation, the Victorian Clinical Genetics Service (VCGS). Feedback was mixed, with both supportive and unsupportive perspectives received, however both responses did not agree with testing eligibility being defined by ethnicity.</w:t>
      </w:r>
    </w:p>
    <w:p w14:paraId="412BE5DA" w14:textId="5AFD7595" w:rsidR="00AF4E40" w:rsidRDefault="00AF4E40" w:rsidP="00AF4E40">
      <w:pPr>
        <w:rPr>
          <w:rFonts w:asciiTheme="minorHAnsi" w:hAnsiTheme="minorHAnsi" w:cstheme="minorHAnsi"/>
        </w:rPr>
      </w:pPr>
      <w:r>
        <w:rPr>
          <w:rFonts w:asciiTheme="minorHAnsi" w:hAnsiTheme="minorHAnsi" w:cstheme="minorHAnsi"/>
        </w:rPr>
        <w:t>The advantages of the proposed testing were stated to be:</w:t>
      </w:r>
    </w:p>
    <w:p w14:paraId="4C1DC47F" w14:textId="77777777" w:rsidR="00AF4E40" w:rsidRDefault="00AF4E40" w:rsidP="00556800">
      <w:pPr>
        <w:pStyle w:val="ListParagraph"/>
        <w:numPr>
          <w:ilvl w:val="0"/>
          <w:numId w:val="12"/>
        </w:numPr>
        <w:spacing w:after="160" w:line="256" w:lineRule="auto"/>
        <w:rPr>
          <w:rFonts w:asciiTheme="minorHAnsi" w:hAnsiTheme="minorHAnsi" w:cstheme="minorHAnsi"/>
        </w:rPr>
      </w:pPr>
      <w:r>
        <w:rPr>
          <w:rFonts w:asciiTheme="minorHAnsi" w:hAnsiTheme="minorHAnsi" w:cstheme="minorHAnsi"/>
        </w:rPr>
        <w:t>Preconception genetic testing may facilitate disease prevention and, in the context of IVF, may avoid suffering and child loss.</w:t>
      </w:r>
    </w:p>
    <w:p w14:paraId="2D080FFC" w14:textId="77777777" w:rsidR="00AF4E40" w:rsidRDefault="00AF4E40" w:rsidP="00556800">
      <w:pPr>
        <w:pStyle w:val="ListParagraph"/>
        <w:numPr>
          <w:ilvl w:val="0"/>
          <w:numId w:val="12"/>
        </w:numPr>
        <w:spacing w:after="160" w:line="256" w:lineRule="auto"/>
        <w:rPr>
          <w:rFonts w:asciiTheme="minorHAnsi" w:hAnsiTheme="minorHAnsi" w:cstheme="minorHAnsi"/>
        </w:rPr>
      </w:pPr>
      <w:r>
        <w:rPr>
          <w:rFonts w:asciiTheme="minorHAnsi" w:hAnsiTheme="minorHAnsi" w:cstheme="minorHAnsi"/>
        </w:rPr>
        <w:t>MBS funding of preconception genetic testing would promote equity of access.</w:t>
      </w:r>
    </w:p>
    <w:p w14:paraId="2959F3D7" w14:textId="77777777" w:rsidR="00AF4E40" w:rsidRDefault="00AF4E40" w:rsidP="00556800">
      <w:pPr>
        <w:pStyle w:val="ListParagraph"/>
        <w:numPr>
          <w:ilvl w:val="0"/>
          <w:numId w:val="12"/>
        </w:numPr>
        <w:spacing w:after="160" w:line="256" w:lineRule="auto"/>
        <w:rPr>
          <w:rFonts w:asciiTheme="minorHAnsi" w:hAnsiTheme="minorHAnsi" w:cstheme="minorHAnsi"/>
        </w:rPr>
      </w:pPr>
      <w:r>
        <w:rPr>
          <w:rFonts w:asciiTheme="minorHAnsi" w:hAnsiTheme="minorHAnsi" w:cstheme="minorHAnsi"/>
        </w:rPr>
        <w:t>MBS funding of preconception genetic testing may reduce the cost of caring for children with severe disease.</w:t>
      </w:r>
    </w:p>
    <w:p w14:paraId="7AEC48E8" w14:textId="57FC24A5" w:rsidR="00AF4E40" w:rsidRDefault="00AF4E40" w:rsidP="00AF4E40">
      <w:pPr>
        <w:rPr>
          <w:rFonts w:asciiTheme="minorHAnsi" w:hAnsiTheme="minorHAnsi" w:cstheme="minorHAnsi"/>
        </w:rPr>
      </w:pPr>
      <w:r>
        <w:rPr>
          <w:rFonts w:asciiTheme="minorHAnsi" w:hAnsiTheme="minorHAnsi" w:cstheme="minorHAnsi"/>
        </w:rPr>
        <w:t>The disadvantages of the proposed testing were stated to be:</w:t>
      </w:r>
    </w:p>
    <w:p w14:paraId="55B5E943" w14:textId="77777777" w:rsidR="00AF4E40" w:rsidRDefault="00AF4E40" w:rsidP="00556800">
      <w:pPr>
        <w:pStyle w:val="ListParagraph"/>
        <w:numPr>
          <w:ilvl w:val="0"/>
          <w:numId w:val="13"/>
        </w:numPr>
        <w:spacing w:after="160" w:line="256" w:lineRule="auto"/>
        <w:rPr>
          <w:rFonts w:asciiTheme="minorHAnsi" w:hAnsiTheme="minorHAnsi" w:cstheme="minorHAnsi"/>
        </w:rPr>
      </w:pPr>
      <w:r>
        <w:rPr>
          <w:rFonts w:asciiTheme="minorHAnsi" w:hAnsiTheme="minorHAnsi" w:cstheme="minorHAnsi"/>
        </w:rPr>
        <w:t>It is difficult to gauge an individual’s risk of severe monogenic disorders.</w:t>
      </w:r>
    </w:p>
    <w:p w14:paraId="3EC28848" w14:textId="77777777" w:rsidR="00AF4E40" w:rsidRDefault="00AF4E40" w:rsidP="00556800">
      <w:pPr>
        <w:pStyle w:val="ListParagraph"/>
        <w:numPr>
          <w:ilvl w:val="0"/>
          <w:numId w:val="13"/>
        </w:numPr>
        <w:spacing w:after="160" w:line="256" w:lineRule="auto"/>
        <w:rPr>
          <w:rFonts w:asciiTheme="minorHAnsi" w:hAnsiTheme="minorHAnsi" w:cstheme="minorHAnsi"/>
        </w:rPr>
      </w:pPr>
      <w:r>
        <w:rPr>
          <w:rFonts w:asciiTheme="minorHAnsi" w:hAnsiTheme="minorHAnsi" w:cstheme="minorHAnsi"/>
        </w:rPr>
        <w:t>Defining the population by ethnic ancestry may become ineffective as some patients may not know their ethnic ancestry, may be from multiethnic backgrounds or, may have a partner of a different ethnicity that is not captured in the proposed population.</w:t>
      </w:r>
    </w:p>
    <w:p w14:paraId="47F2FCEF" w14:textId="0F5E26D2" w:rsidR="00AF4E40" w:rsidRDefault="00AF4E40" w:rsidP="00AF4E40">
      <w:pPr>
        <w:rPr>
          <w:rFonts w:asciiTheme="minorHAnsi" w:hAnsiTheme="minorHAnsi" w:cstheme="minorHAnsi"/>
        </w:rPr>
      </w:pPr>
      <w:r>
        <w:rPr>
          <w:rFonts w:asciiTheme="minorHAnsi" w:hAnsiTheme="minorHAnsi" w:cstheme="minorHAnsi"/>
        </w:rPr>
        <w:t>The following other points were raised:</w:t>
      </w:r>
    </w:p>
    <w:p w14:paraId="4FDE414D" w14:textId="77777777" w:rsidR="00AF4E40" w:rsidRDefault="00AF4E40" w:rsidP="00556800">
      <w:pPr>
        <w:pStyle w:val="ListParagraph"/>
        <w:numPr>
          <w:ilvl w:val="0"/>
          <w:numId w:val="13"/>
        </w:numPr>
        <w:spacing w:after="160" w:line="256" w:lineRule="auto"/>
        <w:rPr>
          <w:rFonts w:asciiTheme="minorHAnsi" w:hAnsiTheme="minorHAnsi" w:cstheme="minorHAnsi"/>
        </w:rPr>
      </w:pPr>
      <w:r>
        <w:rPr>
          <w:rFonts w:asciiTheme="minorHAnsi" w:hAnsiTheme="minorHAnsi" w:cstheme="minorHAnsi"/>
        </w:rPr>
        <w:t>The population may be extended to include all prospective parents or other ethnicities with high risk for severe monogenic conditions.</w:t>
      </w:r>
    </w:p>
    <w:p w14:paraId="1C7C1711" w14:textId="77777777" w:rsidR="00AF4E40" w:rsidRDefault="00AF4E40" w:rsidP="00556800">
      <w:pPr>
        <w:pStyle w:val="ListParagraph"/>
        <w:numPr>
          <w:ilvl w:val="0"/>
          <w:numId w:val="13"/>
        </w:numPr>
        <w:spacing w:after="160" w:line="256" w:lineRule="auto"/>
        <w:rPr>
          <w:rFonts w:asciiTheme="minorHAnsi" w:hAnsiTheme="minorHAnsi" w:cstheme="minorHAnsi"/>
        </w:rPr>
      </w:pPr>
      <w:r>
        <w:rPr>
          <w:rFonts w:asciiTheme="minorHAnsi" w:hAnsiTheme="minorHAnsi" w:cstheme="minorHAnsi"/>
        </w:rPr>
        <w:t>The targeted gene panel should be broad to target common autosomal recessive conditions.</w:t>
      </w:r>
    </w:p>
    <w:p w14:paraId="5F8DB6D3" w14:textId="170B16F6" w:rsidR="00AF4E40" w:rsidRDefault="00AF4E40" w:rsidP="00556800">
      <w:pPr>
        <w:pStyle w:val="ListParagraph"/>
        <w:numPr>
          <w:ilvl w:val="0"/>
          <w:numId w:val="13"/>
        </w:numPr>
        <w:spacing w:after="160" w:line="256" w:lineRule="auto"/>
        <w:rPr>
          <w:rFonts w:asciiTheme="minorHAnsi" w:hAnsiTheme="minorHAnsi" w:cstheme="minorHAnsi"/>
        </w:rPr>
      </w:pPr>
      <w:r>
        <w:rPr>
          <w:rFonts w:asciiTheme="minorHAnsi" w:hAnsiTheme="minorHAnsi" w:cstheme="minorHAnsi"/>
        </w:rPr>
        <w:t>In the prenatal test setting both partners should be screened concurrently.</w:t>
      </w:r>
    </w:p>
    <w:p w14:paraId="474544E4" w14:textId="7F80A1F4" w:rsidR="00067595" w:rsidRDefault="00067595" w:rsidP="00067595">
      <w:pPr>
        <w:spacing w:after="160" w:line="256" w:lineRule="auto"/>
        <w:ind w:left="360"/>
        <w:rPr>
          <w:rFonts w:asciiTheme="minorHAnsi" w:hAnsiTheme="minorHAnsi" w:cstheme="minorHAnsi"/>
        </w:rPr>
      </w:pPr>
    </w:p>
    <w:p w14:paraId="04D21065" w14:textId="3F9E2B7F" w:rsidR="00067595" w:rsidRPr="00067595" w:rsidRDefault="00067595" w:rsidP="00067595">
      <w:pPr>
        <w:spacing w:after="160" w:line="256" w:lineRule="auto"/>
        <w:rPr>
          <w:rFonts w:asciiTheme="minorHAnsi" w:hAnsiTheme="minorHAnsi" w:cstheme="minorHAnsi"/>
        </w:rPr>
      </w:pPr>
      <w:r w:rsidRPr="00457C7D">
        <w:rPr>
          <w:rFonts w:asciiTheme="minorHAnsi" w:hAnsiTheme="minorHAnsi" w:cstheme="minorHAnsi"/>
          <w:i/>
        </w:rPr>
        <w:lastRenderedPageBreak/>
        <w:t>PASC noted that input was received from one individual and one organisation, the Victorian Clinical Genetics Service (VCGS). Feedback was mixed, with both supportive and unsupportive perspectives received, however both responses did not agree with testing eligibility being defined by ethnicity</w:t>
      </w:r>
    </w:p>
    <w:p w14:paraId="4E68667F" w14:textId="77777777" w:rsidR="00D37A3F" w:rsidRPr="00D37A3F" w:rsidRDefault="00D37A3F" w:rsidP="00713728">
      <w:pPr>
        <w:pStyle w:val="Heading2"/>
      </w:pPr>
      <w:r w:rsidRPr="00D37A3F">
        <w:t>Next steps</w:t>
      </w:r>
    </w:p>
    <w:p w14:paraId="5E3667AE" w14:textId="2F25948C" w:rsidR="00457CBA" w:rsidRDefault="00457CBA" w:rsidP="00457CBA">
      <w:pPr>
        <w:autoSpaceDE w:val="0"/>
        <w:autoSpaceDN w:val="0"/>
        <w:adjustRightInd w:val="0"/>
        <w:spacing w:line="23" w:lineRule="atLeast"/>
        <w:rPr>
          <w:rFonts w:asciiTheme="minorHAnsi" w:hAnsiTheme="minorHAnsi" w:cstheme="minorHAnsi"/>
          <w:i/>
          <w:iCs/>
        </w:rPr>
      </w:pPr>
      <w:r w:rsidRPr="009D4644">
        <w:rPr>
          <w:rFonts w:asciiTheme="minorHAnsi" w:hAnsiTheme="minorHAnsi" w:cstheme="minorHAnsi"/>
          <w:i/>
          <w:iCs/>
        </w:rPr>
        <w:t xml:space="preserve">PASC advised that the </w:t>
      </w:r>
      <w:r w:rsidR="00A77FE6" w:rsidRPr="009D4644">
        <w:rPr>
          <w:rFonts w:asciiTheme="minorHAnsi" w:hAnsiTheme="minorHAnsi" w:cstheme="minorHAnsi"/>
          <w:i/>
          <w:iCs/>
        </w:rPr>
        <w:t xml:space="preserve">PICO </w:t>
      </w:r>
      <w:r w:rsidRPr="009D4644">
        <w:rPr>
          <w:rFonts w:asciiTheme="minorHAnsi" w:hAnsiTheme="minorHAnsi" w:cstheme="minorHAnsi"/>
          <w:i/>
          <w:iCs/>
        </w:rPr>
        <w:t xml:space="preserve">required substantial </w:t>
      </w:r>
      <w:r w:rsidR="00A77FE6" w:rsidRPr="009D4644">
        <w:rPr>
          <w:rFonts w:asciiTheme="minorHAnsi" w:hAnsiTheme="minorHAnsi" w:cstheme="minorHAnsi"/>
          <w:i/>
          <w:iCs/>
        </w:rPr>
        <w:t>revision</w:t>
      </w:r>
      <w:r w:rsidRPr="009D4644">
        <w:rPr>
          <w:rFonts w:asciiTheme="minorHAnsi" w:hAnsiTheme="minorHAnsi" w:cstheme="minorHAnsi"/>
          <w:i/>
          <w:iCs/>
        </w:rPr>
        <w:t xml:space="preserve">. The applicant may resubmit the </w:t>
      </w:r>
      <w:r w:rsidR="00A77FE6" w:rsidRPr="009D4644">
        <w:rPr>
          <w:rFonts w:asciiTheme="minorHAnsi" w:hAnsiTheme="minorHAnsi" w:cstheme="minorHAnsi"/>
          <w:i/>
          <w:iCs/>
        </w:rPr>
        <w:t xml:space="preserve">PICO </w:t>
      </w:r>
      <w:r w:rsidRPr="009D4644">
        <w:rPr>
          <w:rFonts w:asciiTheme="minorHAnsi" w:hAnsiTheme="minorHAnsi" w:cstheme="minorHAnsi"/>
          <w:i/>
          <w:iCs/>
        </w:rPr>
        <w:t>to PASC out of session.</w:t>
      </w:r>
    </w:p>
    <w:p w14:paraId="4FC09B3F" w14:textId="11808F5B" w:rsidR="00C3431A" w:rsidRDefault="00C3431A" w:rsidP="00C3431A">
      <w:pPr>
        <w:pStyle w:val="Heading2"/>
      </w:pPr>
      <w:r w:rsidRPr="00C3431A">
        <w:t>Applicant Comments on the PICO Confirmation</w:t>
      </w:r>
    </w:p>
    <w:p w14:paraId="0C085C0C" w14:textId="7015A49B" w:rsidR="00C3431A" w:rsidRDefault="00C3431A" w:rsidP="00C3431A">
      <w:r>
        <w:rPr>
          <w:u w:val="single"/>
        </w:rPr>
        <w:t>Comparator</w:t>
      </w:r>
    </w:p>
    <w:p w14:paraId="2D819A27" w14:textId="45B9C954" w:rsidR="00C3431A" w:rsidRPr="00C3431A" w:rsidRDefault="00C3431A" w:rsidP="00C3431A">
      <w:pPr>
        <w:spacing w:after="120" w:line="240" w:lineRule="auto"/>
        <w:rPr>
          <w:i/>
          <w:iCs/>
        </w:rPr>
      </w:pPr>
      <w:r>
        <w:rPr>
          <w:i/>
          <w:iCs/>
        </w:rPr>
        <w:t>The applicant</w:t>
      </w:r>
      <w:r w:rsidRPr="00C3431A">
        <w:rPr>
          <w:i/>
          <w:iCs/>
        </w:rPr>
        <w:t xml:space="preserve"> stated genetic carrier testing for spinal muscular atrophy (SMA), cystic fibrosis (CF), and fragile-X syndrome (FXS), as supported by MSAC for Application 1573 cannot be considered the true comparator, as this item number, although approved by the MSAC, is </w:t>
      </w:r>
      <w:r w:rsidRPr="00C3431A">
        <w:rPr>
          <w:i/>
          <w:iCs/>
          <w:u w:val="single"/>
        </w:rPr>
        <w:t>not</w:t>
      </w:r>
      <w:r w:rsidRPr="00C3431A">
        <w:rPr>
          <w:i/>
          <w:iCs/>
        </w:rPr>
        <w:t xml:space="preserve"> currently listed on the MBS. </w:t>
      </w:r>
    </w:p>
    <w:p w14:paraId="7C8C3AC8" w14:textId="77777777" w:rsidR="00C3431A" w:rsidRDefault="00C3431A" w:rsidP="00C3431A">
      <w:pPr>
        <w:rPr>
          <w:i/>
          <w:iCs/>
        </w:rPr>
      </w:pPr>
      <w:r w:rsidRPr="00C3431A">
        <w:rPr>
          <w:i/>
          <w:iCs/>
        </w:rPr>
        <w:t>The</w:t>
      </w:r>
      <w:r>
        <w:rPr>
          <w:i/>
          <w:iCs/>
        </w:rPr>
        <w:t xml:space="preserve"> applicant further stated the</w:t>
      </w:r>
      <w:r w:rsidRPr="00C3431A">
        <w:rPr>
          <w:i/>
          <w:iCs/>
        </w:rPr>
        <w:t xml:space="preserve"> comparator for 1573 was “No opportunistic genetic carrier testing”,</w:t>
      </w:r>
      <w:r>
        <w:rPr>
          <w:i/>
          <w:iCs/>
        </w:rPr>
        <w:t xml:space="preserve"> and expressed that they believe this</w:t>
      </w:r>
      <w:r w:rsidRPr="00C3431A">
        <w:rPr>
          <w:i/>
          <w:iCs/>
        </w:rPr>
        <w:t xml:space="preserve"> should be the case for the current application. </w:t>
      </w:r>
    </w:p>
    <w:p w14:paraId="0958C4C6" w14:textId="7ED6118B" w:rsidR="00C3431A" w:rsidRPr="00C3431A" w:rsidRDefault="00C3431A" w:rsidP="00C3431A">
      <w:pPr>
        <w:rPr>
          <w:i/>
          <w:iCs/>
        </w:rPr>
      </w:pPr>
      <w:r>
        <w:rPr>
          <w:i/>
          <w:iCs/>
        </w:rPr>
        <w:t xml:space="preserve">The applicant </w:t>
      </w:r>
      <w:r w:rsidR="00AD29F2">
        <w:rPr>
          <w:i/>
          <w:iCs/>
        </w:rPr>
        <w:t>added that</w:t>
      </w:r>
      <w:r>
        <w:rPr>
          <w:i/>
          <w:iCs/>
        </w:rPr>
        <w:t xml:space="preserve"> </w:t>
      </w:r>
      <w:r w:rsidR="00AD29F2">
        <w:rPr>
          <w:i/>
          <w:iCs/>
        </w:rPr>
        <w:t>they</w:t>
      </w:r>
      <w:r w:rsidRPr="00C3431A">
        <w:rPr>
          <w:i/>
          <w:iCs/>
        </w:rPr>
        <w:t xml:space="preserve"> envisaged that this current application will be </w:t>
      </w:r>
      <w:r w:rsidRPr="00C3431A">
        <w:rPr>
          <w:i/>
          <w:iCs/>
          <w:u w:val="single"/>
        </w:rPr>
        <w:t>additive</w:t>
      </w:r>
      <w:r w:rsidRPr="00C3431A">
        <w:rPr>
          <w:i/>
          <w:iCs/>
        </w:rPr>
        <w:t xml:space="preserve"> to 1573, as described by the draft item numbers, which state that “in a panel of genes that must include variants in the cystic fibrosis transmembrane conductance regulator (CFTR), survival motor neuron 1 (SMN1), fragile X mental retardation 1 (FMR1) genes in addition to at least (*3) other genes relevant to the ancestry of that individual” (*noting that the number of genes was omitted in item number AAAA but included in BBBB in the application).</w:t>
      </w:r>
    </w:p>
    <w:p w14:paraId="73A2A9C9" w14:textId="75713C2D" w:rsidR="006478E7" w:rsidRDefault="00A33126" w:rsidP="00713728">
      <w:pPr>
        <w:pStyle w:val="Heading2"/>
      </w:pPr>
      <w:r w:rsidRPr="00A33126">
        <w:t>References</w:t>
      </w:r>
    </w:p>
    <w:p w14:paraId="79BD18FC" w14:textId="4989A79F" w:rsidR="00C24EA3" w:rsidRPr="00C24EA3" w:rsidRDefault="00550E81" w:rsidP="00C24EA3">
      <w:pPr>
        <w:pStyle w:val="EndNoteBibliography"/>
        <w:spacing w:after="360"/>
      </w:pPr>
      <w:r>
        <w:fldChar w:fldCharType="begin"/>
      </w:r>
      <w:r>
        <w:instrText xml:space="preserve"> ADDIN EN.REFLIST </w:instrText>
      </w:r>
      <w:r>
        <w:fldChar w:fldCharType="separate"/>
      </w:r>
      <w:r w:rsidR="00C24EA3" w:rsidRPr="00C24EA3">
        <w:t xml:space="preserve">Bali, D. S., Chen, Y. T., Austin, S., &amp; Goldstein, J. L. (2016). Glycogen Storage Disease Type I. </w:t>
      </w:r>
      <w:r w:rsidR="00C24EA3" w:rsidRPr="00C24EA3">
        <w:rPr>
          <w:i/>
        </w:rPr>
        <w:t>GeneReviews®.</w:t>
      </w:r>
      <w:r w:rsidR="00C24EA3" w:rsidRPr="00C24EA3">
        <w:t xml:space="preserve"> Retrieved from </w:t>
      </w:r>
      <w:hyperlink r:id="rId18" w:history="1">
        <w:r w:rsidR="00C24EA3" w:rsidRPr="00C24EA3">
          <w:rPr>
            <w:rStyle w:val="Hyperlink"/>
            <w:rFonts w:ascii="Calibri" w:hAnsi="Calibri" w:cs="Calibri"/>
          </w:rPr>
          <w:t>https://www.ncbi.nlm.nih.gov/books/NBK1312/</w:t>
        </w:r>
      </w:hyperlink>
    </w:p>
    <w:p w14:paraId="0081A0FF" w14:textId="77777777" w:rsidR="00C24EA3" w:rsidRPr="00C24EA3" w:rsidRDefault="00C24EA3" w:rsidP="00C24EA3">
      <w:pPr>
        <w:pStyle w:val="EndNoteBibliography"/>
        <w:spacing w:after="360"/>
      </w:pPr>
      <w:r w:rsidRPr="00C24EA3">
        <w:t xml:space="preserve">Beard, C. A., Amor, D. J., Di Pietro, L., &amp; Archibald, A. D. (2016). "I'm Healthy, It's Not Going To Be Me": Exploring experiences of carriers identified through a population reproductive genetic carrier screening panel in Australia. </w:t>
      </w:r>
      <w:r w:rsidRPr="00C24EA3">
        <w:rPr>
          <w:i/>
        </w:rPr>
        <w:t>Am J Med Genet A, 170</w:t>
      </w:r>
      <w:r w:rsidRPr="00C24EA3">
        <w:t>(8), 2052-2059. doi:10.1002/ajmg.a.37697</w:t>
      </w:r>
    </w:p>
    <w:p w14:paraId="7EDB519A" w14:textId="24651864" w:rsidR="00C24EA3" w:rsidRPr="00C24EA3" w:rsidRDefault="00C24EA3" w:rsidP="00C24EA3">
      <w:pPr>
        <w:pStyle w:val="EndNoteBibliography"/>
        <w:spacing w:after="360"/>
        <w:rPr>
          <w:u w:val="single"/>
        </w:rPr>
      </w:pPr>
      <w:r w:rsidRPr="00C24EA3">
        <w:t xml:space="preserve">Cancer Council Australia. (2018). Principles of screening - National Cancer Control Policy. Retrieved from </w:t>
      </w:r>
      <w:hyperlink r:id="rId19" w:history="1">
        <w:r w:rsidRPr="00C24EA3">
          <w:rPr>
            <w:rStyle w:val="Hyperlink"/>
            <w:rFonts w:ascii="Calibri" w:hAnsi="Calibri" w:cs="Calibri"/>
          </w:rPr>
          <w:t>https://wiki.cancer.org.au/policy/Principles_of_screening</w:t>
        </w:r>
      </w:hyperlink>
    </w:p>
    <w:p w14:paraId="5168F7BC" w14:textId="77777777" w:rsidR="00C24EA3" w:rsidRPr="00C24EA3" w:rsidRDefault="00C24EA3" w:rsidP="00C24EA3">
      <w:pPr>
        <w:pStyle w:val="EndNoteBibliography"/>
        <w:spacing w:after="360"/>
      </w:pPr>
      <w:r w:rsidRPr="00C24EA3">
        <w:t xml:space="preserve">Curd, H., Lewis, S., Macciocca, I., Sahhar, M., Petrou, V., Bankier, A., . . . Delatycki, M. B. (2014). High school Tay-Sachs disease carrier screening: 5 To 11-year follow-up. </w:t>
      </w:r>
      <w:r w:rsidRPr="00C24EA3">
        <w:rPr>
          <w:i/>
        </w:rPr>
        <w:t>Journal of Community Genetics, 5</w:t>
      </w:r>
      <w:r w:rsidRPr="00C24EA3">
        <w:t>(2), 139-146. doi:10.1007/s12687-013-0163-z</w:t>
      </w:r>
    </w:p>
    <w:p w14:paraId="552591B1" w14:textId="43CEAB55" w:rsidR="00C24EA3" w:rsidRPr="00C24EA3" w:rsidRDefault="00C24EA3" w:rsidP="00C24EA3">
      <w:pPr>
        <w:pStyle w:val="EndNoteBibliography"/>
        <w:spacing w:after="360"/>
      </w:pPr>
      <w:r w:rsidRPr="00C24EA3">
        <w:t xml:space="preserve">Delatycki, M., Laing, N., Moore, S., Emery, J., Archibald, A., Massie, J., &amp; Kirk, E. (2019). Preconception and antenatal carrier screening for genetic conditions. </w:t>
      </w:r>
      <w:r w:rsidRPr="00C24EA3">
        <w:rPr>
          <w:i/>
        </w:rPr>
        <w:t>Australian Journal for General Practitioners, 48</w:t>
      </w:r>
      <w:r w:rsidRPr="00C24EA3">
        <w:t xml:space="preserve">, 106-110. Retrieved from </w:t>
      </w:r>
      <w:hyperlink r:id="rId20" w:history="1">
        <w:r w:rsidRPr="00C24EA3">
          <w:rPr>
            <w:rStyle w:val="Hyperlink"/>
            <w:rFonts w:ascii="Calibri" w:hAnsi="Calibri" w:cs="Calibri"/>
          </w:rPr>
          <w:t>https://www1.racgp.org.au/ajgp/2019/march/preconception-and-antenatal-carrier-screening-for</w:t>
        </w:r>
      </w:hyperlink>
    </w:p>
    <w:p w14:paraId="3FD693D2" w14:textId="4A539361" w:rsidR="00C24EA3" w:rsidRPr="00C24EA3" w:rsidRDefault="00C24EA3" w:rsidP="00C24EA3">
      <w:pPr>
        <w:pStyle w:val="EndNoteBibliography"/>
        <w:spacing w:after="360"/>
      </w:pPr>
      <w:r w:rsidRPr="00C24EA3">
        <w:t xml:space="preserve">Department of Health. (2018). Life Saving Drugs Program – Gaucher disease (type 1) – Guidelines. Retrieved from </w:t>
      </w:r>
      <w:hyperlink r:id="rId21" w:history="1">
        <w:r w:rsidRPr="00C24EA3">
          <w:rPr>
            <w:rStyle w:val="Hyperlink"/>
            <w:rFonts w:ascii="Calibri" w:hAnsi="Calibri" w:cs="Calibri"/>
          </w:rPr>
          <w:t>https://www.health.gov.au/resources/publications/lsdp-gaucher-guidelines</w:t>
        </w:r>
      </w:hyperlink>
    </w:p>
    <w:p w14:paraId="46A569A9" w14:textId="742A5BEB" w:rsidR="00C24EA3" w:rsidRPr="00C24EA3" w:rsidRDefault="00C24EA3" w:rsidP="00C24EA3">
      <w:pPr>
        <w:pStyle w:val="EndNoteBibliography"/>
        <w:spacing w:after="360"/>
      </w:pPr>
      <w:r w:rsidRPr="00C24EA3">
        <w:t xml:space="preserve">Dor Yeshorim. (2019). Standard Ashkenazi Panel. Retrieved from </w:t>
      </w:r>
      <w:hyperlink r:id="rId22" w:history="1">
        <w:r w:rsidRPr="00C24EA3">
          <w:rPr>
            <w:rStyle w:val="Hyperlink"/>
            <w:rFonts w:ascii="Calibri" w:hAnsi="Calibri" w:cs="Calibri"/>
          </w:rPr>
          <w:t>https://doryeshorim.org/tests/</w:t>
        </w:r>
      </w:hyperlink>
    </w:p>
    <w:p w14:paraId="29AA5072" w14:textId="1C000012" w:rsidR="00C24EA3" w:rsidRPr="00C24EA3" w:rsidRDefault="00C24EA3" w:rsidP="00C24EA3">
      <w:pPr>
        <w:pStyle w:val="EndNoteBibliography"/>
        <w:spacing w:after="360"/>
      </w:pPr>
      <w:r w:rsidRPr="00C24EA3">
        <w:lastRenderedPageBreak/>
        <w:t xml:space="preserve">Flanagan, M., &amp; Cunniff, C. M. (2019). Bloom Syndrome. </w:t>
      </w:r>
      <w:r w:rsidRPr="00C24EA3">
        <w:rPr>
          <w:i/>
        </w:rPr>
        <w:t>GeneReviews®.</w:t>
      </w:r>
      <w:r w:rsidRPr="00C24EA3">
        <w:t xml:space="preserve"> Retrieved from </w:t>
      </w:r>
      <w:hyperlink r:id="rId23" w:history="1">
        <w:r w:rsidRPr="00C24EA3">
          <w:rPr>
            <w:rStyle w:val="Hyperlink"/>
            <w:rFonts w:ascii="Calibri" w:hAnsi="Calibri" w:cs="Calibri"/>
          </w:rPr>
          <w:t>https://www.ncbi.nlm.nih.gov/books/NBK1398/</w:t>
        </w:r>
      </w:hyperlink>
    </w:p>
    <w:p w14:paraId="6B7FE731" w14:textId="03E8E49E" w:rsidR="00C24EA3" w:rsidRPr="00C24EA3" w:rsidRDefault="00C24EA3" w:rsidP="00C24EA3">
      <w:pPr>
        <w:pStyle w:val="EndNoteBibliography"/>
        <w:spacing w:after="360"/>
      </w:pPr>
      <w:r w:rsidRPr="00C24EA3">
        <w:t xml:space="preserve">Graham, D., &amp; Narunsky, L. (2019). </w:t>
      </w:r>
      <w:r w:rsidRPr="00C24EA3">
        <w:rPr>
          <w:i/>
        </w:rPr>
        <w:t>The Jewish population of Australia- Key findings from the 2016 census</w:t>
      </w:r>
      <w:r w:rsidRPr="00C24EA3">
        <w:t xml:space="preserve">. Retrieved from Sydney, Australia: </w:t>
      </w:r>
      <w:hyperlink r:id="rId24" w:history="1">
        <w:r w:rsidRPr="00C24EA3">
          <w:rPr>
            <w:rStyle w:val="Hyperlink"/>
            <w:rFonts w:ascii="Calibri" w:hAnsi="Calibri" w:cs="Calibri"/>
          </w:rPr>
          <w:t>https://jca.org.au/wp-content/uploads/2020/06/Census-Report-2016-1.1.pdf</w:t>
        </w:r>
      </w:hyperlink>
    </w:p>
    <w:p w14:paraId="20D4F904" w14:textId="64D6978E" w:rsidR="00C24EA3" w:rsidRPr="00C24EA3" w:rsidRDefault="00C24EA3" w:rsidP="00C24EA3">
      <w:pPr>
        <w:pStyle w:val="EndNoteBibliography"/>
        <w:spacing w:after="360"/>
      </w:pPr>
      <w:r w:rsidRPr="00C24EA3">
        <w:t xml:space="preserve">Hafsi, W., Badri, T., &amp; Rice, A. S. (2020). Bloom Syndrome (Congenital Telangiectatic Erythema) Retrieved from </w:t>
      </w:r>
      <w:hyperlink r:id="rId25" w:history="1">
        <w:r w:rsidRPr="00C24EA3">
          <w:rPr>
            <w:rStyle w:val="Hyperlink"/>
            <w:rFonts w:ascii="Calibri" w:hAnsi="Calibri" w:cs="Calibri"/>
          </w:rPr>
          <w:t>https://www.ncbi.nlm.nih.gov/books/NBK448138/</w:t>
        </w:r>
      </w:hyperlink>
    </w:p>
    <w:p w14:paraId="18C1262A" w14:textId="055AFBED" w:rsidR="00C24EA3" w:rsidRPr="00C24EA3" w:rsidRDefault="00C24EA3" w:rsidP="00C24EA3">
      <w:pPr>
        <w:pStyle w:val="EndNoteBibliography"/>
        <w:spacing w:after="360"/>
      </w:pPr>
      <w:r w:rsidRPr="00C24EA3">
        <w:t xml:space="preserve">HGSA. (2015). </w:t>
      </w:r>
      <w:r w:rsidRPr="00C24EA3">
        <w:rPr>
          <w:i/>
        </w:rPr>
        <w:t>Ashkenazi Jewish Population Screening</w:t>
      </w:r>
      <w:r w:rsidRPr="00C24EA3">
        <w:t xml:space="preserve">. Retrieved from Alexandria, NSW: </w:t>
      </w:r>
      <w:hyperlink r:id="rId26" w:history="1">
        <w:r w:rsidRPr="00C24EA3">
          <w:rPr>
            <w:rStyle w:val="Hyperlink"/>
            <w:rFonts w:ascii="Calibri" w:hAnsi="Calibri" w:cs="Calibri"/>
          </w:rPr>
          <w:t>https://www.hgsa.org.au/documents/item/6092</w:t>
        </w:r>
      </w:hyperlink>
    </w:p>
    <w:p w14:paraId="53D9E08E" w14:textId="77777777" w:rsidR="00C24EA3" w:rsidRPr="00C24EA3" w:rsidRDefault="00C24EA3" w:rsidP="00C24EA3">
      <w:pPr>
        <w:pStyle w:val="EndNoteBibliography"/>
        <w:spacing w:after="360"/>
      </w:pPr>
      <w:r w:rsidRPr="00C24EA3">
        <w:t xml:space="preserve">Jaffe, D. H., Flaks-Manov, N., Benis, A., Gabay, H., DiBonaventura, M., Rosenbaum, H., . . . Leventer-Roberts, M. (2019). Population-based cohort of 500 patients with Gaucher disease in Israel. </w:t>
      </w:r>
      <w:r w:rsidRPr="00C24EA3">
        <w:rPr>
          <w:i/>
        </w:rPr>
        <w:t>BMJ Open, 9</w:t>
      </w:r>
      <w:r w:rsidRPr="00C24EA3">
        <w:t>(1), e024251. doi:10.1136/bmjopen-2018-024251</w:t>
      </w:r>
    </w:p>
    <w:p w14:paraId="5B01BFED" w14:textId="23F963C1" w:rsidR="00C24EA3" w:rsidRPr="00C24EA3" w:rsidRDefault="00C24EA3" w:rsidP="00C24EA3">
      <w:pPr>
        <w:pStyle w:val="EndNoteBibliography"/>
        <w:spacing w:after="360"/>
      </w:pPr>
      <w:r w:rsidRPr="00C24EA3">
        <w:t xml:space="preserve">Kaback, M. M., &amp; Desnick, R. J. (2011). Hexosaminidase A Deficiency. </w:t>
      </w:r>
      <w:r w:rsidRPr="00C24EA3">
        <w:rPr>
          <w:i/>
        </w:rPr>
        <w:t>GeneReviews®.</w:t>
      </w:r>
      <w:r w:rsidRPr="00C24EA3">
        <w:t xml:space="preserve"> Retrieved from </w:t>
      </w:r>
      <w:hyperlink r:id="rId27" w:history="1">
        <w:r w:rsidRPr="00C24EA3">
          <w:rPr>
            <w:rStyle w:val="Hyperlink"/>
            <w:rFonts w:ascii="Calibri" w:hAnsi="Calibri" w:cs="Calibri"/>
          </w:rPr>
          <w:t>https://www.ncbi.nlm.nih.gov/books/NBK1218/pdf/Bookshelf_NBK1218.pdf</w:t>
        </w:r>
      </w:hyperlink>
    </w:p>
    <w:p w14:paraId="00202393" w14:textId="77777777" w:rsidR="00C24EA3" w:rsidRPr="00C24EA3" w:rsidRDefault="00C24EA3" w:rsidP="00C24EA3">
      <w:pPr>
        <w:pStyle w:val="EndNoteBibliography"/>
        <w:spacing w:after="360"/>
      </w:pPr>
      <w:r w:rsidRPr="00C24EA3">
        <w:t xml:space="preserve">Lazarin, G. A., Haque, I. S., Nazareth, S., Iori, K., Patterson, A. S., Jacobson, J. L., . . . Srinivasan, B. S. (2013). An empirical estimate of carrier frequencies for 400+ causal Mendelian variants: results from an ethnically diverse clinical sample of 23,453 individuals. </w:t>
      </w:r>
      <w:r w:rsidRPr="00C24EA3">
        <w:rPr>
          <w:i/>
        </w:rPr>
        <w:t>Genet Med, 15</w:t>
      </w:r>
      <w:r w:rsidRPr="00C24EA3">
        <w:t>(3), 178-186. doi:10.1038/gim.2012.114</w:t>
      </w:r>
    </w:p>
    <w:p w14:paraId="0E5AF7D6" w14:textId="77777777" w:rsidR="00C24EA3" w:rsidRPr="00C24EA3" w:rsidRDefault="00C24EA3" w:rsidP="00C24EA3">
      <w:pPr>
        <w:pStyle w:val="EndNoteBibliography"/>
        <w:spacing w:after="360"/>
      </w:pPr>
      <w:r w:rsidRPr="00C24EA3">
        <w:t xml:space="preserve">Lew, R. M., Burnett, L., Proos, A. L., &amp; Delatycki, M. B. (2015). Tay-Sachs disease: current perspectives from Australia. </w:t>
      </w:r>
      <w:r w:rsidRPr="00C24EA3">
        <w:rPr>
          <w:i/>
        </w:rPr>
        <w:t>Appl Clin Genet, 8</w:t>
      </w:r>
      <w:r w:rsidRPr="00C24EA3">
        <w:t>, 19-25. doi:10.2147/tacg.S49628</w:t>
      </w:r>
    </w:p>
    <w:p w14:paraId="0120623B" w14:textId="77777777" w:rsidR="00C24EA3" w:rsidRPr="00C24EA3" w:rsidRDefault="00C24EA3" w:rsidP="00C24EA3">
      <w:pPr>
        <w:pStyle w:val="EndNoteBibliography"/>
        <w:spacing w:after="360"/>
      </w:pPr>
      <w:r w:rsidRPr="00C24EA3">
        <w:t xml:space="preserve">Lew, R. M., Proos, A. L., Burnett, L., Delatycki, M., Bankier, A., &amp; Fietz, M. J. (2012). Tay Sachs disease in Australia: reduced disease incidence despite stable carrier frequency in Australian Jews. </w:t>
      </w:r>
      <w:r w:rsidRPr="00C24EA3">
        <w:rPr>
          <w:i/>
        </w:rPr>
        <w:t>Med J Aust, 197</w:t>
      </w:r>
      <w:r w:rsidRPr="00C24EA3">
        <w:t>(11), 652-654. doi:10.5694/mja12.11010</w:t>
      </w:r>
    </w:p>
    <w:p w14:paraId="7D1F021D" w14:textId="221D6AD4" w:rsidR="00C24EA3" w:rsidRPr="00C24EA3" w:rsidRDefault="00C24EA3" w:rsidP="00C24EA3">
      <w:pPr>
        <w:pStyle w:val="EndNoteBibliography"/>
        <w:spacing w:after="360"/>
      </w:pPr>
      <w:r w:rsidRPr="00C24EA3">
        <w:t xml:space="preserve">Matalon, R., Delgado, L., &amp; Michals-Matalon, K. (2018). Canavan Disease. </w:t>
      </w:r>
      <w:r w:rsidRPr="00C24EA3">
        <w:rPr>
          <w:i/>
        </w:rPr>
        <w:t>GeneReviews®.</w:t>
      </w:r>
      <w:r w:rsidRPr="00C24EA3">
        <w:t xml:space="preserve"> Retrieved from </w:t>
      </w:r>
      <w:hyperlink r:id="rId28" w:history="1">
        <w:r w:rsidRPr="00C24EA3">
          <w:rPr>
            <w:rStyle w:val="Hyperlink"/>
            <w:rFonts w:ascii="Calibri" w:hAnsi="Calibri" w:cs="Calibri"/>
          </w:rPr>
          <w:t>https://www.ncbi.nlm.nih.gov/books/NBK1234/</w:t>
        </w:r>
      </w:hyperlink>
    </w:p>
    <w:p w14:paraId="215065E4" w14:textId="15D891AE" w:rsidR="00C24EA3" w:rsidRPr="00C24EA3" w:rsidRDefault="00C24EA3" w:rsidP="00C24EA3">
      <w:pPr>
        <w:pStyle w:val="EndNoteBibliography"/>
        <w:spacing w:after="360"/>
      </w:pPr>
      <w:r w:rsidRPr="00C24EA3">
        <w:t xml:space="preserve">Mehta, P. A., &amp; Tolar, J. (2018). Fanconi Anemia. </w:t>
      </w:r>
      <w:r w:rsidRPr="00C24EA3">
        <w:rPr>
          <w:i/>
        </w:rPr>
        <w:t>GeneReviews®.</w:t>
      </w:r>
      <w:r w:rsidRPr="00C24EA3">
        <w:t xml:space="preserve"> Retrieved from </w:t>
      </w:r>
      <w:hyperlink r:id="rId29" w:history="1">
        <w:r w:rsidRPr="00C24EA3">
          <w:rPr>
            <w:rStyle w:val="Hyperlink"/>
            <w:rFonts w:ascii="Calibri" w:hAnsi="Calibri" w:cs="Calibri"/>
          </w:rPr>
          <w:t>https://www.ncbi.nlm.nih.gov/books/NBK1401/</w:t>
        </w:r>
      </w:hyperlink>
    </w:p>
    <w:p w14:paraId="305F009E" w14:textId="3AEB8A68" w:rsidR="00C24EA3" w:rsidRPr="00C24EA3" w:rsidRDefault="00C24EA3" w:rsidP="00C24EA3">
      <w:pPr>
        <w:pStyle w:val="EndNoteBibliography"/>
        <w:spacing w:after="360"/>
      </w:pPr>
      <w:r w:rsidRPr="00C24EA3">
        <w:t xml:space="preserve">NIH. (2008). HEXA gene. </w:t>
      </w:r>
      <w:r w:rsidRPr="00C24EA3">
        <w:rPr>
          <w:i/>
        </w:rPr>
        <w:t>Genetics Home Reference.</w:t>
      </w:r>
      <w:r w:rsidRPr="00C24EA3">
        <w:t xml:space="preserve"> Retrieved from </w:t>
      </w:r>
      <w:hyperlink r:id="rId30" w:anchor="location" w:history="1">
        <w:r w:rsidRPr="00C24EA3">
          <w:rPr>
            <w:rStyle w:val="Hyperlink"/>
            <w:rFonts w:ascii="Calibri" w:hAnsi="Calibri" w:cs="Calibri"/>
          </w:rPr>
          <w:t>https://ghr.nlm.nih.gov/gene/HEXA#location</w:t>
        </w:r>
      </w:hyperlink>
    </w:p>
    <w:p w14:paraId="7F19168E" w14:textId="5CF00D70" w:rsidR="00C24EA3" w:rsidRPr="00C24EA3" w:rsidRDefault="00C24EA3" w:rsidP="00C24EA3">
      <w:pPr>
        <w:pStyle w:val="EndNoteBibliography"/>
        <w:spacing w:after="360"/>
      </w:pPr>
      <w:r w:rsidRPr="00C24EA3">
        <w:t xml:space="preserve">NIH. (2012a). Fanconi anemia. </w:t>
      </w:r>
      <w:r w:rsidRPr="00C24EA3">
        <w:rPr>
          <w:i/>
        </w:rPr>
        <w:t>Genetics Home Reference.</w:t>
      </w:r>
      <w:r w:rsidRPr="00C24EA3">
        <w:t xml:space="preserve"> Retrieved from </w:t>
      </w:r>
      <w:hyperlink r:id="rId31" w:history="1">
        <w:r w:rsidRPr="00C24EA3">
          <w:rPr>
            <w:rStyle w:val="Hyperlink"/>
            <w:rFonts w:ascii="Calibri" w:hAnsi="Calibri" w:cs="Calibri"/>
          </w:rPr>
          <w:t>https://ghr.nlm.nih.gov/condition/fanconi-anemia</w:t>
        </w:r>
      </w:hyperlink>
    </w:p>
    <w:p w14:paraId="6C18CC60" w14:textId="44D3466F" w:rsidR="00C24EA3" w:rsidRPr="00C24EA3" w:rsidRDefault="00C24EA3" w:rsidP="00C24EA3">
      <w:pPr>
        <w:pStyle w:val="EndNoteBibliography"/>
        <w:spacing w:after="360"/>
      </w:pPr>
      <w:r w:rsidRPr="00C24EA3">
        <w:t xml:space="preserve">NIH. (2012b). Tay-Sachs disease. </w:t>
      </w:r>
      <w:r w:rsidRPr="00C24EA3">
        <w:rPr>
          <w:i/>
        </w:rPr>
        <w:t>Genetics Home Reference.</w:t>
      </w:r>
      <w:r w:rsidRPr="00C24EA3">
        <w:t xml:space="preserve"> Retrieved from </w:t>
      </w:r>
      <w:hyperlink r:id="rId32" w:history="1">
        <w:r w:rsidRPr="00C24EA3">
          <w:rPr>
            <w:rStyle w:val="Hyperlink"/>
            <w:rFonts w:ascii="Calibri" w:hAnsi="Calibri" w:cs="Calibri"/>
          </w:rPr>
          <w:t>https://ghr.nlm.nih.gov/condition/tay-sachs-disease</w:t>
        </w:r>
      </w:hyperlink>
    </w:p>
    <w:p w14:paraId="6727CFAB" w14:textId="2070B0F0" w:rsidR="00C24EA3" w:rsidRPr="00C24EA3" w:rsidRDefault="00C24EA3" w:rsidP="00C24EA3">
      <w:pPr>
        <w:pStyle w:val="EndNoteBibliography"/>
        <w:spacing w:after="360"/>
      </w:pPr>
      <w:r w:rsidRPr="00C24EA3">
        <w:t xml:space="preserve">NIH. (2013a). Familial dysautonomia. </w:t>
      </w:r>
      <w:r w:rsidRPr="00C24EA3">
        <w:rPr>
          <w:i/>
        </w:rPr>
        <w:t>Genetics Home Reference.</w:t>
      </w:r>
      <w:r w:rsidRPr="00C24EA3">
        <w:t xml:space="preserve"> Retrieved from </w:t>
      </w:r>
      <w:hyperlink r:id="rId33" w:history="1">
        <w:r w:rsidRPr="00C24EA3">
          <w:rPr>
            <w:rStyle w:val="Hyperlink"/>
            <w:rFonts w:ascii="Calibri" w:hAnsi="Calibri" w:cs="Calibri"/>
          </w:rPr>
          <w:t>https://ghr.nlm.nih.gov/condition/familial-dysautonomia</w:t>
        </w:r>
      </w:hyperlink>
    </w:p>
    <w:p w14:paraId="5E8DDD47" w14:textId="2EA91565" w:rsidR="00C24EA3" w:rsidRPr="00C24EA3" w:rsidRDefault="00C24EA3" w:rsidP="00C24EA3">
      <w:pPr>
        <w:pStyle w:val="EndNoteBibliography"/>
        <w:spacing w:after="360"/>
      </w:pPr>
      <w:r w:rsidRPr="00C24EA3">
        <w:lastRenderedPageBreak/>
        <w:t xml:space="preserve">NIH. (2013b). Mucolipidosis type IV. </w:t>
      </w:r>
      <w:r w:rsidRPr="00C24EA3">
        <w:rPr>
          <w:i/>
        </w:rPr>
        <w:t>Genetics Home Reference.</w:t>
      </w:r>
      <w:r w:rsidRPr="00C24EA3">
        <w:t xml:space="preserve"> Retrieved from </w:t>
      </w:r>
      <w:hyperlink r:id="rId34" w:history="1">
        <w:r w:rsidRPr="00C24EA3">
          <w:rPr>
            <w:rStyle w:val="Hyperlink"/>
            <w:rFonts w:ascii="Calibri" w:hAnsi="Calibri" w:cs="Calibri"/>
          </w:rPr>
          <w:t>https://ghr.nlm.nih.gov/condition/mucolipidosis-type-iv</w:t>
        </w:r>
      </w:hyperlink>
    </w:p>
    <w:p w14:paraId="4C53E030" w14:textId="2478867D" w:rsidR="00C24EA3" w:rsidRPr="00C24EA3" w:rsidRDefault="00C24EA3" w:rsidP="00C24EA3">
      <w:pPr>
        <w:pStyle w:val="EndNoteBibliography"/>
        <w:spacing w:after="360"/>
      </w:pPr>
      <w:r w:rsidRPr="00C24EA3">
        <w:t xml:space="preserve">NIH. (2015a). Bloom syndrome. </w:t>
      </w:r>
      <w:r w:rsidRPr="00C24EA3">
        <w:rPr>
          <w:i/>
        </w:rPr>
        <w:t>Genetics Home Reference.</w:t>
      </w:r>
      <w:r w:rsidRPr="00C24EA3">
        <w:t xml:space="preserve"> Retrieved from </w:t>
      </w:r>
      <w:hyperlink r:id="rId35" w:history="1">
        <w:r w:rsidRPr="00C24EA3">
          <w:rPr>
            <w:rStyle w:val="Hyperlink"/>
            <w:rFonts w:ascii="Calibri" w:hAnsi="Calibri" w:cs="Calibri"/>
          </w:rPr>
          <w:t>https://ghr.nlm.nih.gov/condition/bloom-syndrome</w:t>
        </w:r>
      </w:hyperlink>
    </w:p>
    <w:p w14:paraId="19B8E00A" w14:textId="6480D14E" w:rsidR="00C24EA3" w:rsidRPr="00C24EA3" w:rsidRDefault="00C24EA3" w:rsidP="00C24EA3">
      <w:pPr>
        <w:pStyle w:val="EndNoteBibliography"/>
        <w:spacing w:after="360"/>
      </w:pPr>
      <w:r w:rsidRPr="00C24EA3">
        <w:t xml:space="preserve">NIH. (2015b). Canavan disease. </w:t>
      </w:r>
      <w:r w:rsidRPr="00C24EA3">
        <w:rPr>
          <w:i/>
        </w:rPr>
        <w:t>Genetics Home Reference.</w:t>
      </w:r>
      <w:r w:rsidRPr="00C24EA3">
        <w:t xml:space="preserve"> Retrieved from </w:t>
      </w:r>
      <w:hyperlink r:id="rId36" w:history="1">
        <w:r w:rsidRPr="00C24EA3">
          <w:rPr>
            <w:rStyle w:val="Hyperlink"/>
            <w:rFonts w:ascii="Calibri" w:hAnsi="Calibri" w:cs="Calibri"/>
          </w:rPr>
          <w:t>https://ghr.nlm.nih.gov/condition/canavan-disease</w:t>
        </w:r>
      </w:hyperlink>
    </w:p>
    <w:p w14:paraId="5C2AD5A2" w14:textId="17882189" w:rsidR="00C24EA3" w:rsidRPr="00C24EA3" w:rsidRDefault="00C24EA3" w:rsidP="00C24EA3">
      <w:pPr>
        <w:pStyle w:val="EndNoteBibliography"/>
        <w:spacing w:after="360"/>
      </w:pPr>
      <w:r w:rsidRPr="00C24EA3">
        <w:t xml:space="preserve">NIH. (2015c). Glycogen storage disease type I. </w:t>
      </w:r>
      <w:r w:rsidRPr="00C24EA3">
        <w:rPr>
          <w:i/>
        </w:rPr>
        <w:t>Genetics Home Reference.</w:t>
      </w:r>
      <w:r w:rsidRPr="00C24EA3">
        <w:t xml:space="preserve"> Retrieved from </w:t>
      </w:r>
      <w:hyperlink r:id="rId37" w:history="1">
        <w:r w:rsidRPr="00C24EA3">
          <w:rPr>
            <w:rStyle w:val="Hyperlink"/>
            <w:rFonts w:ascii="Calibri" w:hAnsi="Calibri" w:cs="Calibri"/>
          </w:rPr>
          <w:t>https://ghr.nlm.nih.gov/condition/glycogen-storage-disease-type-i</w:t>
        </w:r>
      </w:hyperlink>
    </w:p>
    <w:p w14:paraId="12ADA513" w14:textId="5DE4CA20" w:rsidR="00C24EA3" w:rsidRPr="00C24EA3" w:rsidRDefault="00C24EA3" w:rsidP="00C24EA3">
      <w:pPr>
        <w:pStyle w:val="EndNoteBibliography"/>
        <w:spacing w:after="360"/>
      </w:pPr>
      <w:r w:rsidRPr="00C24EA3">
        <w:t xml:space="preserve">NIH. (2015d). Niemann-Pick disease. </w:t>
      </w:r>
      <w:r w:rsidRPr="00C24EA3">
        <w:rPr>
          <w:i/>
        </w:rPr>
        <w:t>Genetics Home Reference.</w:t>
      </w:r>
      <w:r w:rsidRPr="00C24EA3">
        <w:t xml:space="preserve"> Retrieved from </w:t>
      </w:r>
      <w:hyperlink r:id="rId38" w:history="1">
        <w:r w:rsidRPr="00C24EA3">
          <w:rPr>
            <w:rStyle w:val="Hyperlink"/>
            <w:rFonts w:ascii="Calibri" w:hAnsi="Calibri" w:cs="Calibri"/>
          </w:rPr>
          <w:t>https://ghr.nlm.nih.gov/condition/niemann-pick-disease</w:t>
        </w:r>
      </w:hyperlink>
    </w:p>
    <w:p w14:paraId="39DE3F50" w14:textId="4F024300" w:rsidR="00C24EA3" w:rsidRPr="00C24EA3" w:rsidRDefault="00C24EA3" w:rsidP="00C24EA3">
      <w:pPr>
        <w:pStyle w:val="EndNoteBibliography"/>
        <w:spacing w:after="360"/>
      </w:pPr>
      <w:r w:rsidRPr="00C24EA3">
        <w:t xml:space="preserve">Pastores, G. M., &amp; Hughes, D. A. (2018). Gaucher Disease. </w:t>
      </w:r>
      <w:r w:rsidRPr="00C24EA3">
        <w:rPr>
          <w:i/>
        </w:rPr>
        <w:t>GeneReviews®.</w:t>
      </w:r>
      <w:r w:rsidRPr="00C24EA3">
        <w:t xml:space="preserve"> Retrieved from </w:t>
      </w:r>
      <w:hyperlink r:id="rId39" w:history="1">
        <w:r w:rsidRPr="00C24EA3">
          <w:rPr>
            <w:rStyle w:val="Hyperlink"/>
            <w:rFonts w:ascii="Calibri" w:hAnsi="Calibri" w:cs="Calibri"/>
          </w:rPr>
          <w:t>https://www.ncbi.nlm.nih.gov/books/NBK1269/</w:t>
        </w:r>
      </w:hyperlink>
    </w:p>
    <w:p w14:paraId="17DCC751" w14:textId="7442A776" w:rsidR="00C24EA3" w:rsidRPr="00C24EA3" w:rsidRDefault="00C24EA3" w:rsidP="00C24EA3">
      <w:pPr>
        <w:pStyle w:val="EndNoteBibliography"/>
        <w:spacing w:after="360"/>
      </w:pPr>
      <w:r w:rsidRPr="00C24EA3">
        <w:t xml:space="preserve">RANZCOG. (2019). Genetic carrier screening. Retrieved from </w:t>
      </w:r>
      <w:hyperlink r:id="rId40" w:history="1">
        <w:r w:rsidRPr="00C24EA3">
          <w:rPr>
            <w:rStyle w:val="Hyperlink"/>
            <w:rFonts w:ascii="Calibri" w:hAnsi="Calibri" w:cs="Calibri"/>
          </w:rPr>
          <w:t>https://ranzcog.edu.au/RANZCOG_SITE/media/RANZCOG-MEDIA/Women%27s%20Health/Statement%20and%20guidelines/Clinical-Obstetrics/Genetic-carrier-screening(C-Obs-63)New-March-2019_1.pdf?ext=.pdf</w:t>
        </w:r>
      </w:hyperlink>
    </w:p>
    <w:p w14:paraId="31C98E9A" w14:textId="43A20C6F" w:rsidR="00C24EA3" w:rsidRPr="00C24EA3" w:rsidRDefault="00C24EA3" w:rsidP="00C24EA3">
      <w:pPr>
        <w:pStyle w:val="EndNoteBibliography"/>
        <w:spacing w:after="360"/>
      </w:pPr>
      <w:r w:rsidRPr="00C24EA3">
        <w:t xml:space="preserve">Schiffmann, R., Grishchuk, Y., &amp; Goldin, E. (2015). Mucolipidosis IV. </w:t>
      </w:r>
      <w:r w:rsidRPr="00C24EA3">
        <w:rPr>
          <w:i/>
        </w:rPr>
        <w:t>GeneReviews®.</w:t>
      </w:r>
      <w:r w:rsidRPr="00C24EA3">
        <w:t xml:space="preserve"> Retrieved from </w:t>
      </w:r>
      <w:hyperlink r:id="rId41" w:history="1">
        <w:r w:rsidRPr="00C24EA3">
          <w:rPr>
            <w:rStyle w:val="Hyperlink"/>
            <w:rFonts w:ascii="Calibri" w:hAnsi="Calibri" w:cs="Calibri"/>
          </w:rPr>
          <w:t>https://www.ncbi.nlm.nih.gov/books/NBK1214/</w:t>
        </w:r>
      </w:hyperlink>
    </w:p>
    <w:p w14:paraId="34A72F5C" w14:textId="4154C625" w:rsidR="00C24EA3" w:rsidRPr="00C24EA3" w:rsidRDefault="00C24EA3" w:rsidP="00C24EA3">
      <w:pPr>
        <w:pStyle w:val="EndNoteBibliography"/>
        <w:spacing w:after="360"/>
      </w:pPr>
      <w:r w:rsidRPr="00C24EA3">
        <w:t xml:space="preserve">Shohat, M., &amp; Weisz Hubshman, M. (2014). Familial Dysautonomia. </w:t>
      </w:r>
      <w:r w:rsidRPr="00C24EA3">
        <w:rPr>
          <w:i/>
        </w:rPr>
        <w:t>GeneReviews®.</w:t>
      </w:r>
      <w:r w:rsidRPr="00C24EA3">
        <w:t xml:space="preserve"> Retrieved from </w:t>
      </w:r>
      <w:hyperlink r:id="rId42" w:history="1">
        <w:r w:rsidRPr="00C24EA3">
          <w:rPr>
            <w:rStyle w:val="Hyperlink"/>
            <w:rFonts w:ascii="Calibri" w:hAnsi="Calibri" w:cs="Calibri"/>
          </w:rPr>
          <w:t>https://www.ncbi.nlm.nih.gov/books/NBK1180/</w:t>
        </w:r>
      </w:hyperlink>
    </w:p>
    <w:p w14:paraId="3E82734A" w14:textId="5D354601" w:rsidR="00C24EA3" w:rsidRPr="00C24EA3" w:rsidRDefault="00C24EA3" w:rsidP="00C24EA3">
      <w:pPr>
        <w:pStyle w:val="EndNoteBibliography"/>
      </w:pPr>
      <w:r w:rsidRPr="00C24EA3">
        <w:t xml:space="preserve">Stepanov, V. A. (2010). Genomes, populations and diseases: ethnic genomics and personalized medicine. </w:t>
      </w:r>
      <w:r w:rsidRPr="00C24EA3">
        <w:rPr>
          <w:i/>
        </w:rPr>
        <w:t>Acta naturae, 2</w:t>
      </w:r>
      <w:r w:rsidRPr="00C24EA3">
        <w:t xml:space="preserve">(4), 15-30. Retrieved from </w:t>
      </w:r>
      <w:hyperlink r:id="rId43" w:history="1">
        <w:r w:rsidRPr="00C24EA3">
          <w:rPr>
            <w:rStyle w:val="Hyperlink"/>
            <w:rFonts w:ascii="Calibri" w:hAnsi="Calibri" w:cs="Calibri"/>
          </w:rPr>
          <w:t>https://pubmed.ncbi.nlm.nih.gov/22649660</w:t>
        </w:r>
      </w:hyperlink>
    </w:p>
    <w:p w14:paraId="2D5E6D74" w14:textId="2369DE26" w:rsidR="00C24EA3" w:rsidRPr="00C24EA3" w:rsidRDefault="002D6303" w:rsidP="00C24EA3">
      <w:pPr>
        <w:pStyle w:val="EndNoteBibliography"/>
        <w:spacing w:after="360"/>
      </w:pPr>
      <w:hyperlink r:id="rId44" w:history="1">
        <w:r w:rsidR="00C24EA3" w:rsidRPr="00C24EA3">
          <w:rPr>
            <w:rStyle w:val="Hyperlink"/>
            <w:rFonts w:ascii="Calibri" w:hAnsi="Calibri" w:cs="Calibri"/>
          </w:rPr>
          <w:t>https://www.ncbi.nlm.nih.gov/pmc/articles/PMC3347589/</w:t>
        </w:r>
      </w:hyperlink>
    </w:p>
    <w:p w14:paraId="15514CD3" w14:textId="77777777" w:rsidR="00C24EA3" w:rsidRPr="00C24EA3" w:rsidRDefault="00C24EA3" w:rsidP="00C24EA3">
      <w:pPr>
        <w:pStyle w:val="EndNoteBibliography"/>
        <w:spacing w:after="360"/>
      </w:pPr>
      <w:r w:rsidRPr="00C24EA3">
        <w:t xml:space="preserve">Stirnemann, J., Belmatoug, N., Camou, F., Serratrice, C., Froissart, R., Caillaud, C., . . . Berger, M. G. (2017). A Review of Gaucher Disease Pathophysiology, Clinical Presentation and Treatments. </w:t>
      </w:r>
      <w:r w:rsidRPr="00C24EA3">
        <w:rPr>
          <w:i/>
        </w:rPr>
        <w:t>Int J Mol Sci, 18</w:t>
      </w:r>
      <w:r w:rsidRPr="00C24EA3">
        <w:t>(2). doi:10.3390/ijms18020441</w:t>
      </w:r>
    </w:p>
    <w:p w14:paraId="1705A431" w14:textId="5CDDB07F" w:rsidR="00C24EA3" w:rsidRPr="00C24EA3" w:rsidRDefault="00C24EA3" w:rsidP="00C24EA3">
      <w:pPr>
        <w:pStyle w:val="EndNoteBibliography"/>
        <w:spacing w:after="360"/>
      </w:pPr>
      <w:r w:rsidRPr="00C24EA3">
        <w:t xml:space="preserve">Wasserstein, M. P., &amp; Schuchman, E. H. (2015). Acid Sphingomyelinase Deficiency. </w:t>
      </w:r>
      <w:r w:rsidRPr="00C24EA3">
        <w:rPr>
          <w:i/>
        </w:rPr>
        <w:t>GeneReviews®.</w:t>
      </w:r>
      <w:r w:rsidRPr="00C24EA3">
        <w:t xml:space="preserve"> Retrieved from </w:t>
      </w:r>
      <w:hyperlink r:id="rId45" w:history="1">
        <w:r w:rsidRPr="00C24EA3">
          <w:rPr>
            <w:rStyle w:val="Hyperlink"/>
            <w:rFonts w:ascii="Calibri" w:hAnsi="Calibri" w:cs="Calibri"/>
          </w:rPr>
          <w:t>https://www.ncbi.nlm.nih.gov/books/NBK1370/</w:t>
        </w:r>
      </w:hyperlink>
    </w:p>
    <w:p w14:paraId="3888B060" w14:textId="77777777" w:rsidR="00C24EA3" w:rsidRPr="00C24EA3" w:rsidRDefault="00C24EA3" w:rsidP="00C24EA3">
      <w:pPr>
        <w:pStyle w:val="EndNoteBibliography"/>
      </w:pPr>
      <w:r w:rsidRPr="00C24EA3">
        <w:t xml:space="preserve">Wilson, R. D., De Bie, I., Armour, C. M., Brown, R. N., Campagnolo, C., Carroll, J. C., . . . Van Karnebeek, C. (2016). Joint SOGC-CCMG Opinion for Reproductive Genetic Carrier Screening: An Update for All Canadian Providers of Maternity and Reproductive Healthcare in the Era of Direct-to-Consumer Testing. </w:t>
      </w:r>
      <w:r w:rsidRPr="00C24EA3">
        <w:rPr>
          <w:i/>
        </w:rPr>
        <w:t>J Obstet Gynaecol Can, 38</w:t>
      </w:r>
      <w:r w:rsidRPr="00C24EA3">
        <w:t>(8), 742-762.e743. doi:10.1016/j.jogc.2016.06.008</w:t>
      </w:r>
    </w:p>
    <w:p w14:paraId="141E7952" w14:textId="19697C87" w:rsidR="00E01349" w:rsidRPr="00E01349" w:rsidRDefault="00550E81" w:rsidP="00E01349">
      <w:r>
        <w:fldChar w:fldCharType="end"/>
      </w:r>
    </w:p>
    <w:sectPr w:rsidR="00E01349" w:rsidRPr="00E01349" w:rsidSect="00AE6FE0">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DE0888" w14:textId="77777777" w:rsidR="006C5509" w:rsidRDefault="006C5509" w:rsidP="0016315C">
      <w:pPr>
        <w:spacing w:after="0" w:line="240" w:lineRule="auto"/>
      </w:pPr>
      <w:r>
        <w:separator/>
      </w:r>
    </w:p>
  </w:endnote>
  <w:endnote w:type="continuationSeparator" w:id="0">
    <w:p w14:paraId="13E27F32" w14:textId="77777777" w:rsidR="006C5509" w:rsidRDefault="006C5509" w:rsidP="0016315C">
      <w:pPr>
        <w:spacing w:after="0" w:line="240" w:lineRule="auto"/>
      </w:pPr>
      <w:r>
        <w:continuationSeparator/>
      </w:r>
    </w:p>
  </w:endnote>
  <w:endnote w:type="continuationNotice" w:id="1">
    <w:p w14:paraId="07C70455" w14:textId="77777777" w:rsidR="006C5509" w:rsidRDefault="006C550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92114567"/>
      <w:docPartObj>
        <w:docPartGallery w:val="Page Numbers (Bottom of Page)"/>
        <w:docPartUnique/>
      </w:docPartObj>
    </w:sdtPr>
    <w:sdtEndPr>
      <w:rPr>
        <w:rStyle w:val="PageNumber"/>
      </w:rPr>
    </w:sdtEndPr>
    <w:sdtContent>
      <w:p w14:paraId="2F61D3D2" w14:textId="66E4C48E" w:rsidR="006C5509" w:rsidRDefault="006C5509" w:rsidP="000244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E72C2D" w14:textId="77777777" w:rsidR="006C5509" w:rsidRDefault="006C5509"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FC0AEE" w14:textId="166F2306" w:rsidR="006C5509" w:rsidRPr="00685355" w:rsidRDefault="002D6303" w:rsidP="006C5509">
    <w:pPr>
      <w:pStyle w:val="Footer"/>
      <w:ind w:firstLine="2160"/>
      <w:jc w:val="center"/>
    </w:pPr>
    <w:sdt>
      <w:sdtPr>
        <w:id w:val="-1145736803"/>
        <w:docPartObj>
          <w:docPartGallery w:val="Page Numbers (Bottom of Page)"/>
          <w:docPartUnique/>
        </w:docPartObj>
      </w:sdtPr>
      <w:sdtEndPr>
        <w:rPr>
          <w:noProof/>
        </w:rPr>
      </w:sdtEndPr>
      <w:sdtContent>
        <w:r w:rsidR="006C5509">
          <w:t>Ratified PICO Confirmation - August 2021 PASC meeting</w:t>
        </w:r>
        <w:r w:rsidR="006C5509">
          <w:tab/>
          <w:t xml:space="preserve"> </w:t>
        </w:r>
        <w:r w:rsidR="006C5509">
          <w:fldChar w:fldCharType="begin"/>
        </w:r>
        <w:r w:rsidR="006C5509">
          <w:instrText xml:space="preserve"> PAGE   \* MERGEFORMAT </w:instrText>
        </w:r>
        <w:r w:rsidR="006C5509">
          <w:fldChar w:fldCharType="separate"/>
        </w:r>
        <w:r w:rsidR="006C5509">
          <w:rPr>
            <w:noProof/>
          </w:rPr>
          <w:t>2</w:t>
        </w:r>
        <w:r w:rsidR="006C5509">
          <w:rPr>
            <w:noProof/>
          </w:rPr>
          <w:fldChar w:fldCharType="end"/>
        </w:r>
      </w:sdtContent>
    </w:sdt>
    <w:bookmarkStart w:id="5" w:name="_Hlk95225261"/>
    <w:bookmarkStart w:id="6" w:name="_Hlk95225262"/>
    <w:r w:rsidR="006C5509">
      <w:br/>
      <w:t xml:space="preserve">MSAC Application 1671 – </w:t>
    </w:r>
    <w:bookmarkEnd w:id="5"/>
    <w:bookmarkEnd w:id="6"/>
    <w:r w:rsidR="006C5509">
      <w:t>Targeted carrier testing for severe monogenic condition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6B90C3" w14:textId="77777777" w:rsidR="006C5509" w:rsidRDefault="006C5509" w:rsidP="0016315C">
      <w:pPr>
        <w:spacing w:after="0" w:line="240" w:lineRule="auto"/>
      </w:pPr>
      <w:r>
        <w:separator/>
      </w:r>
    </w:p>
  </w:footnote>
  <w:footnote w:type="continuationSeparator" w:id="0">
    <w:p w14:paraId="7D1E6517" w14:textId="77777777" w:rsidR="006C5509" w:rsidRDefault="006C5509" w:rsidP="0016315C">
      <w:pPr>
        <w:spacing w:after="0" w:line="240" w:lineRule="auto"/>
      </w:pPr>
      <w:r>
        <w:continuationSeparator/>
      </w:r>
    </w:p>
  </w:footnote>
  <w:footnote w:type="continuationNotice" w:id="1">
    <w:p w14:paraId="67A72B97" w14:textId="77777777" w:rsidR="006C5509" w:rsidRDefault="006C5509">
      <w:pPr>
        <w:spacing w:after="0" w:line="240" w:lineRule="auto"/>
      </w:pPr>
    </w:p>
  </w:footnote>
  <w:footnote w:id="2">
    <w:p w14:paraId="5323EA57" w14:textId="2A269C81" w:rsidR="006C5509" w:rsidRDefault="006C5509" w:rsidP="007C3C21">
      <w:pPr>
        <w:pStyle w:val="FootnoteText"/>
      </w:pPr>
      <w:r>
        <w:rPr>
          <w:rStyle w:val="FootnoteReference"/>
        </w:rPr>
        <w:footnoteRef/>
      </w:r>
      <w:r>
        <w:t xml:space="preserve"> </w:t>
      </w:r>
      <w:r w:rsidRPr="000949AB">
        <w:t xml:space="preserve">The majority of Jewish Australians </w:t>
      </w:r>
      <w:r>
        <w:t xml:space="preserve">are of </w:t>
      </w:r>
      <w:r w:rsidRPr="000949AB">
        <w:t>Ashkenazi Jewish ancestry</w:t>
      </w:r>
      <w:r>
        <w:t>, with populations</w:t>
      </w:r>
      <w:r w:rsidRPr="000949AB">
        <w:t xml:space="preserve"> </w:t>
      </w:r>
      <w:r>
        <w:t xml:space="preserve">originating </w:t>
      </w:r>
      <w:r w:rsidRPr="000949AB">
        <w:t>Central and Eastern Europe</w:t>
      </w:r>
      <w:r>
        <w:t xml:space="preserve"> </w:t>
      </w:r>
      <w:r>
        <w:fldChar w:fldCharType="begin"/>
      </w:r>
      <w:r>
        <w:instrText xml:space="preserve"> ADDIN EN.CITE &lt;EndNote&gt;&lt;Cite&gt;&lt;Author&gt;HGSA&lt;/Author&gt;&lt;Year&gt;2015&lt;/Year&gt;&lt;RecNum&gt;4&lt;/RecNum&gt;&lt;DisplayText&gt;(HGSA, 2015)&lt;/DisplayText&gt;&lt;record&gt;&lt;rec-number&gt;4&lt;/rec-number&gt;&lt;foreign-keys&gt;&lt;key app="EN" db-id="tvd2x2aeprp90te22eox9tvxfe2a0xv0tdfs" timestamp="1623373157"&gt;4&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fldChar w:fldCharType="separate"/>
      </w:r>
      <w:r>
        <w:rPr>
          <w:noProof/>
        </w:rPr>
        <w:t>(HGSA, 2015)</w:t>
      </w:r>
      <w:r>
        <w:fldChar w:fldCharType="end"/>
      </w:r>
      <w:r w:rsidRPr="000949AB">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447540B"/>
    <w:multiLevelType w:val="hybridMultilevel"/>
    <w:tmpl w:val="CBD8BEEE"/>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4A43453"/>
    <w:multiLevelType w:val="hybridMultilevel"/>
    <w:tmpl w:val="64242E34"/>
    <w:lvl w:ilvl="0" w:tplc="63F8766A">
      <w:start w:val="5"/>
      <w:numFmt w:val="bullet"/>
      <w:lvlText w:val="-"/>
      <w:lvlJc w:val="left"/>
      <w:pPr>
        <w:ind w:left="720" w:hanging="360"/>
      </w:pPr>
      <w:rPr>
        <w:rFonts w:ascii="Calibri" w:eastAsia="Calibri" w:hAnsi="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089C7940"/>
    <w:multiLevelType w:val="hybridMultilevel"/>
    <w:tmpl w:val="9988A6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9A358B8"/>
    <w:multiLevelType w:val="hybridMultilevel"/>
    <w:tmpl w:val="856E75AA"/>
    <w:lvl w:ilvl="0" w:tplc="6A8C0D6E">
      <w:start w:val="2"/>
      <w:numFmt w:val="bullet"/>
      <w:lvlText w:val="-"/>
      <w:lvlJc w:val="left"/>
      <w:pPr>
        <w:ind w:left="786" w:hanging="360"/>
      </w:pPr>
      <w:rPr>
        <w:rFonts w:ascii="Calibri" w:eastAsiaTheme="minorHAnsi" w:hAnsi="Calibri" w:cs="Calibri"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6" w15:restartNumberingAfterBreak="0">
    <w:nsid w:val="0A591BAB"/>
    <w:multiLevelType w:val="hybridMultilevel"/>
    <w:tmpl w:val="5032E54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7" w15:restartNumberingAfterBreak="0">
    <w:nsid w:val="0AC31A91"/>
    <w:multiLevelType w:val="hybridMultilevel"/>
    <w:tmpl w:val="A49EF570"/>
    <w:lvl w:ilvl="0" w:tplc="0C090001">
      <w:start w:val="1"/>
      <w:numFmt w:val="bullet"/>
      <w:lvlText w:val=""/>
      <w:lvlJc w:val="left"/>
      <w:pPr>
        <w:ind w:left="0" w:hanging="360"/>
      </w:pPr>
      <w:rPr>
        <w:rFonts w:ascii="Symbol" w:hAnsi="Symbol" w:hint="default"/>
      </w:rPr>
    </w:lvl>
    <w:lvl w:ilvl="1" w:tplc="0C090003" w:tentative="1">
      <w:start w:val="1"/>
      <w:numFmt w:val="bullet"/>
      <w:lvlText w:val="o"/>
      <w:lvlJc w:val="left"/>
      <w:pPr>
        <w:ind w:left="720" w:hanging="360"/>
      </w:pPr>
      <w:rPr>
        <w:rFonts w:ascii="Courier New" w:hAnsi="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8" w15:restartNumberingAfterBreak="0">
    <w:nsid w:val="0AD65ECA"/>
    <w:multiLevelType w:val="hybridMultilevel"/>
    <w:tmpl w:val="F12A6E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0"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1"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4" w15:restartNumberingAfterBreak="0">
    <w:nsid w:val="1D4E76C2"/>
    <w:multiLevelType w:val="hybridMultilevel"/>
    <w:tmpl w:val="A3D6BB4C"/>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5"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4E34EA3"/>
    <w:multiLevelType w:val="hybridMultilevel"/>
    <w:tmpl w:val="A31E357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6B4738A"/>
    <w:multiLevelType w:val="hybridMultilevel"/>
    <w:tmpl w:val="B0E60D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A5419B1"/>
    <w:multiLevelType w:val="hybridMultilevel"/>
    <w:tmpl w:val="8118EFA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B3E2C24"/>
    <w:multiLevelType w:val="hybridMultilevel"/>
    <w:tmpl w:val="1520E4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C3B1853"/>
    <w:multiLevelType w:val="hybridMultilevel"/>
    <w:tmpl w:val="D52EC900"/>
    <w:lvl w:ilvl="0" w:tplc="ABC2BC64">
      <w:numFmt w:val="bullet"/>
      <w:lvlText w:val="•"/>
      <w:lvlJc w:val="left"/>
      <w:pPr>
        <w:ind w:left="1080" w:hanging="72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D0717CB"/>
    <w:multiLevelType w:val="hybridMultilevel"/>
    <w:tmpl w:val="F2AC6078"/>
    <w:lvl w:ilvl="0" w:tplc="331AB47E">
      <w:start w:val="1"/>
      <w:numFmt w:val="decimal"/>
      <w:lvlText w:val="%1."/>
      <w:lvlJc w:val="left"/>
      <w:pPr>
        <w:ind w:left="1080" w:hanging="720"/>
      </w:pPr>
      <w:rPr>
        <w:rFonts w:asciiTheme="minorHAnsi" w:eastAsia="Calibri" w:hAnsiTheme="minorHAnsi" w:cstheme="minorHAnsi"/>
        <w:color w:val="auto"/>
        <w:sz w:val="22"/>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3130398D"/>
    <w:multiLevelType w:val="hybridMultilevel"/>
    <w:tmpl w:val="23BC4D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39355FD"/>
    <w:multiLevelType w:val="hybridMultilevel"/>
    <w:tmpl w:val="2A04320C"/>
    <w:lvl w:ilvl="0" w:tplc="0C090001">
      <w:start w:val="1"/>
      <w:numFmt w:val="bullet"/>
      <w:lvlText w:val=""/>
      <w:lvlJc w:val="left"/>
      <w:pPr>
        <w:ind w:left="502" w:hanging="360"/>
      </w:pPr>
      <w:rPr>
        <w:rFonts w:ascii="Symbol" w:hAnsi="Symbol" w:hint="default"/>
      </w:rPr>
    </w:lvl>
    <w:lvl w:ilvl="1" w:tplc="0C090003">
      <w:start w:val="1"/>
      <w:numFmt w:val="bullet"/>
      <w:lvlText w:val="o"/>
      <w:lvlJc w:val="left"/>
      <w:pPr>
        <w:ind w:left="786" w:hanging="360"/>
      </w:pPr>
      <w:rPr>
        <w:rFonts w:ascii="Courier New" w:hAnsi="Courier New" w:cs="Courier New" w:hint="default"/>
      </w:rPr>
    </w:lvl>
    <w:lvl w:ilvl="2" w:tplc="0C090017">
      <w:start w:val="1"/>
      <w:numFmt w:val="lowerLetter"/>
      <w:lvlText w:val="%3)"/>
      <w:lvlJc w:val="left"/>
      <w:pPr>
        <w:ind w:left="1211" w:hanging="360"/>
      </w:pPr>
      <w:rPr>
        <w:rFont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3BD1E24"/>
    <w:multiLevelType w:val="hybridMultilevel"/>
    <w:tmpl w:val="3D26507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34682CAD"/>
    <w:multiLevelType w:val="hybridMultilevel"/>
    <w:tmpl w:val="DCAE9E9A"/>
    <w:lvl w:ilvl="0" w:tplc="0C090001">
      <w:start w:val="1"/>
      <w:numFmt w:val="bullet"/>
      <w:lvlText w:val=""/>
      <w:lvlJc w:val="left"/>
      <w:pPr>
        <w:ind w:left="502" w:hanging="360"/>
      </w:pPr>
      <w:rPr>
        <w:rFonts w:ascii="Symbol" w:hAnsi="Symbol" w:hint="default"/>
      </w:rPr>
    </w:lvl>
    <w:lvl w:ilvl="1" w:tplc="0C090003">
      <w:start w:val="1"/>
      <w:numFmt w:val="bullet"/>
      <w:lvlText w:val="o"/>
      <w:lvlJc w:val="left"/>
      <w:pPr>
        <w:ind w:left="927"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A5A4BCA"/>
    <w:multiLevelType w:val="hybridMultilevel"/>
    <w:tmpl w:val="A5E837C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3DC45005"/>
    <w:multiLevelType w:val="hybridMultilevel"/>
    <w:tmpl w:val="14CE8230"/>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31"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2" w15:restartNumberingAfterBreak="0">
    <w:nsid w:val="4AD808F1"/>
    <w:multiLevelType w:val="hybridMultilevel"/>
    <w:tmpl w:val="E8A8094E"/>
    <w:lvl w:ilvl="0" w:tplc="0C090001">
      <w:start w:val="1"/>
      <w:numFmt w:val="bullet"/>
      <w:lvlText w:val=""/>
      <w:lvlJc w:val="left"/>
      <w:pPr>
        <w:ind w:left="502" w:hanging="360"/>
      </w:pPr>
      <w:rPr>
        <w:rFonts w:ascii="Symbol" w:hAnsi="Symbol" w:hint="default"/>
      </w:rPr>
    </w:lvl>
    <w:lvl w:ilvl="1" w:tplc="4C6418A4">
      <w:numFmt w:val="bullet"/>
      <w:lvlText w:val="•"/>
      <w:lvlJc w:val="left"/>
      <w:pPr>
        <w:ind w:left="862" w:hanging="720"/>
      </w:pPr>
      <w:rPr>
        <w:rFonts w:ascii="Calibri" w:eastAsia="Calibri" w:hAnsi="Calibri" w:cs="Calibri" w:hint="default"/>
      </w:rPr>
    </w:lvl>
    <w:lvl w:ilvl="2" w:tplc="0C090005">
      <w:start w:val="1"/>
      <w:numFmt w:val="bullet"/>
      <w:lvlText w:val=""/>
      <w:lvlJc w:val="left"/>
      <w:pPr>
        <w:ind w:left="927" w:hanging="360"/>
      </w:pPr>
      <w:rPr>
        <w:rFonts w:ascii="Wingdings" w:hAnsi="Wingdings" w:hint="default"/>
      </w:rPr>
    </w:lvl>
    <w:lvl w:ilvl="3" w:tplc="0C090003">
      <w:start w:val="1"/>
      <w:numFmt w:val="bullet"/>
      <w:lvlText w:val="o"/>
      <w:lvlJc w:val="left"/>
      <w:pPr>
        <w:ind w:left="1636" w:hanging="360"/>
      </w:pPr>
      <w:rPr>
        <w:rFonts w:ascii="Courier New" w:hAnsi="Courier New" w:cs="Courier New"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33" w15:restartNumberingAfterBreak="0">
    <w:nsid w:val="4FC16584"/>
    <w:multiLevelType w:val="hybridMultilevel"/>
    <w:tmpl w:val="98C67B2C"/>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5"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2D919F4"/>
    <w:multiLevelType w:val="hybridMultilevel"/>
    <w:tmpl w:val="2444BA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31F1B1A"/>
    <w:multiLevelType w:val="hybridMultilevel"/>
    <w:tmpl w:val="EBBADB38"/>
    <w:lvl w:ilvl="0" w:tplc="5730659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53F23244"/>
    <w:multiLevelType w:val="hybridMultilevel"/>
    <w:tmpl w:val="EF8A36EE"/>
    <w:lvl w:ilvl="0" w:tplc="9F1EAFF6">
      <w:start w:val="1"/>
      <w:numFmt w:val="decimal"/>
      <w:lvlText w:val="%1."/>
      <w:lvlJc w:val="left"/>
      <w:pPr>
        <w:ind w:left="786" w:hanging="360"/>
      </w:pPr>
      <w:rPr>
        <w:rFonts w:hint="default"/>
        <w:b w:val="0"/>
        <w:sz w:val="20"/>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9"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40" w15:restartNumberingAfterBreak="0">
    <w:nsid w:val="569316F4"/>
    <w:multiLevelType w:val="hybridMultilevel"/>
    <w:tmpl w:val="9DF8B3DC"/>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1" w15:restartNumberingAfterBreak="0">
    <w:nsid w:val="569D7E74"/>
    <w:multiLevelType w:val="hybridMultilevel"/>
    <w:tmpl w:val="DBE0E0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582A1E1B"/>
    <w:multiLevelType w:val="hybridMultilevel"/>
    <w:tmpl w:val="3A8A3CBC"/>
    <w:lvl w:ilvl="0" w:tplc="0C090001">
      <w:start w:val="1"/>
      <w:numFmt w:val="bullet"/>
      <w:lvlText w:val=""/>
      <w:lvlJc w:val="left"/>
      <w:pPr>
        <w:ind w:left="502" w:hanging="360"/>
      </w:pPr>
      <w:rPr>
        <w:rFonts w:ascii="Symbol" w:hAnsi="Symbol" w:hint="default"/>
      </w:rPr>
    </w:lvl>
    <w:lvl w:ilvl="1" w:tplc="0C090003">
      <w:start w:val="1"/>
      <w:numFmt w:val="bullet"/>
      <w:lvlText w:val="o"/>
      <w:lvlJc w:val="left"/>
      <w:pPr>
        <w:ind w:left="786" w:hanging="360"/>
      </w:pPr>
      <w:rPr>
        <w:rFonts w:ascii="Courier New" w:hAnsi="Courier New" w:cs="Courier New" w:hint="default"/>
      </w:rPr>
    </w:lvl>
    <w:lvl w:ilvl="2" w:tplc="0C090005">
      <w:start w:val="1"/>
      <w:numFmt w:val="bullet"/>
      <w:lvlText w:val=""/>
      <w:lvlJc w:val="left"/>
      <w:pPr>
        <w:ind w:left="1211"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595B32AC"/>
    <w:multiLevelType w:val="hybridMultilevel"/>
    <w:tmpl w:val="57B2C14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5A0F30C2"/>
    <w:multiLevelType w:val="hybridMultilevel"/>
    <w:tmpl w:val="5E08F2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5DEC78E4"/>
    <w:multiLevelType w:val="hybridMultilevel"/>
    <w:tmpl w:val="04BC1A96"/>
    <w:lvl w:ilvl="0" w:tplc="85AA5DC6">
      <w:start w:val="1"/>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5F672CB2"/>
    <w:multiLevelType w:val="hybridMultilevel"/>
    <w:tmpl w:val="A9F82D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60015631"/>
    <w:multiLevelType w:val="hybridMultilevel"/>
    <w:tmpl w:val="40BE30A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0" w15:restartNumberingAfterBreak="0">
    <w:nsid w:val="60061863"/>
    <w:multiLevelType w:val="hybridMultilevel"/>
    <w:tmpl w:val="AD425D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601E16DE"/>
    <w:multiLevelType w:val="hybridMultilevel"/>
    <w:tmpl w:val="210E9864"/>
    <w:lvl w:ilvl="0" w:tplc="0C09001B">
      <w:start w:val="1"/>
      <w:numFmt w:val="lowerRoman"/>
      <w:lvlText w:val="%1."/>
      <w:lvlJc w:val="right"/>
      <w:pPr>
        <w:ind w:left="1004" w:hanging="360"/>
      </w:pPr>
    </w:lvl>
    <w:lvl w:ilvl="1" w:tplc="0C090019" w:tentative="1">
      <w:start w:val="1"/>
      <w:numFmt w:val="lowerLetter"/>
      <w:lvlText w:val="%2."/>
      <w:lvlJc w:val="left"/>
      <w:pPr>
        <w:ind w:left="1724" w:hanging="360"/>
      </w:pPr>
    </w:lvl>
    <w:lvl w:ilvl="2" w:tplc="0C09001B" w:tentative="1">
      <w:start w:val="1"/>
      <w:numFmt w:val="lowerRoman"/>
      <w:lvlText w:val="%3."/>
      <w:lvlJc w:val="right"/>
      <w:pPr>
        <w:ind w:left="2444" w:hanging="180"/>
      </w:pPr>
    </w:lvl>
    <w:lvl w:ilvl="3" w:tplc="0C09000F" w:tentative="1">
      <w:start w:val="1"/>
      <w:numFmt w:val="decimal"/>
      <w:lvlText w:val="%4."/>
      <w:lvlJc w:val="left"/>
      <w:pPr>
        <w:ind w:left="3164" w:hanging="360"/>
      </w:pPr>
    </w:lvl>
    <w:lvl w:ilvl="4" w:tplc="0C090019" w:tentative="1">
      <w:start w:val="1"/>
      <w:numFmt w:val="lowerLetter"/>
      <w:lvlText w:val="%5."/>
      <w:lvlJc w:val="left"/>
      <w:pPr>
        <w:ind w:left="3884" w:hanging="360"/>
      </w:pPr>
    </w:lvl>
    <w:lvl w:ilvl="5" w:tplc="0C09001B" w:tentative="1">
      <w:start w:val="1"/>
      <w:numFmt w:val="lowerRoman"/>
      <w:lvlText w:val="%6."/>
      <w:lvlJc w:val="right"/>
      <w:pPr>
        <w:ind w:left="4604" w:hanging="180"/>
      </w:pPr>
    </w:lvl>
    <w:lvl w:ilvl="6" w:tplc="0C09000F" w:tentative="1">
      <w:start w:val="1"/>
      <w:numFmt w:val="decimal"/>
      <w:lvlText w:val="%7."/>
      <w:lvlJc w:val="left"/>
      <w:pPr>
        <w:ind w:left="5324" w:hanging="360"/>
      </w:pPr>
    </w:lvl>
    <w:lvl w:ilvl="7" w:tplc="0C090019" w:tentative="1">
      <w:start w:val="1"/>
      <w:numFmt w:val="lowerLetter"/>
      <w:lvlText w:val="%8."/>
      <w:lvlJc w:val="left"/>
      <w:pPr>
        <w:ind w:left="6044" w:hanging="360"/>
      </w:pPr>
    </w:lvl>
    <w:lvl w:ilvl="8" w:tplc="0C09001B" w:tentative="1">
      <w:start w:val="1"/>
      <w:numFmt w:val="lowerRoman"/>
      <w:lvlText w:val="%9."/>
      <w:lvlJc w:val="right"/>
      <w:pPr>
        <w:ind w:left="6764" w:hanging="180"/>
      </w:pPr>
    </w:lvl>
  </w:abstractNum>
  <w:abstractNum w:abstractNumId="52"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53" w15:restartNumberingAfterBreak="0">
    <w:nsid w:val="61216BAE"/>
    <w:multiLevelType w:val="hybridMultilevel"/>
    <w:tmpl w:val="A11C4074"/>
    <w:lvl w:ilvl="0" w:tplc="0C090001">
      <w:start w:val="1"/>
      <w:numFmt w:val="bullet"/>
      <w:lvlText w:val=""/>
      <w:lvlJc w:val="left"/>
      <w:pPr>
        <w:ind w:left="720" w:hanging="360"/>
      </w:pPr>
      <w:rPr>
        <w:rFonts w:ascii="Symbol" w:hAnsi="Symbol" w:hint="default"/>
      </w:rPr>
    </w:lvl>
    <w:lvl w:ilvl="1" w:tplc="0C090005">
      <w:start w:val="1"/>
      <w:numFmt w:val="bullet"/>
      <w:lvlText w:val=""/>
      <w:lvlJc w:val="left"/>
      <w:pPr>
        <w:ind w:left="1440" w:hanging="360"/>
      </w:pPr>
      <w:rPr>
        <w:rFonts w:ascii="Wingdings" w:hAnsi="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15:restartNumberingAfterBreak="0">
    <w:nsid w:val="62DA7EB2"/>
    <w:multiLevelType w:val="hybridMultilevel"/>
    <w:tmpl w:val="7BCA94AA"/>
    <w:lvl w:ilvl="0" w:tplc="CAD296CC">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6"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7"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9" w15:restartNumberingAfterBreak="0">
    <w:nsid w:val="6D7E41C6"/>
    <w:multiLevelType w:val="hybridMultilevel"/>
    <w:tmpl w:val="84BEF5B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0" w15:restartNumberingAfterBreak="0">
    <w:nsid w:val="6F6D6807"/>
    <w:multiLevelType w:val="hybridMultilevel"/>
    <w:tmpl w:val="65EA3C3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1" w15:restartNumberingAfterBreak="0">
    <w:nsid w:val="7089103C"/>
    <w:multiLevelType w:val="hybridMultilevel"/>
    <w:tmpl w:val="F22894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63" w15:restartNumberingAfterBreak="0">
    <w:nsid w:val="74762FEC"/>
    <w:multiLevelType w:val="hybridMultilevel"/>
    <w:tmpl w:val="3AD6816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4" w15:restartNumberingAfterBreak="0">
    <w:nsid w:val="74B62968"/>
    <w:multiLevelType w:val="hybridMultilevel"/>
    <w:tmpl w:val="17E4E47A"/>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65" w15:restartNumberingAfterBreak="0">
    <w:nsid w:val="75B43C6B"/>
    <w:multiLevelType w:val="hybridMultilevel"/>
    <w:tmpl w:val="3DFC707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6" w15:restartNumberingAfterBreak="0">
    <w:nsid w:val="75E51C21"/>
    <w:multiLevelType w:val="hybridMultilevel"/>
    <w:tmpl w:val="137824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763F2CFC"/>
    <w:multiLevelType w:val="hybridMultilevel"/>
    <w:tmpl w:val="DDF463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793B1FFA"/>
    <w:multiLevelType w:val="hybridMultilevel"/>
    <w:tmpl w:val="BBAC47DE"/>
    <w:lvl w:ilvl="0" w:tplc="0C090001">
      <w:start w:val="1"/>
      <w:numFmt w:val="bullet"/>
      <w:lvlText w:val=""/>
      <w:lvlJc w:val="left"/>
      <w:pPr>
        <w:ind w:left="720" w:hanging="360"/>
      </w:pPr>
      <w:rPr>
        <w:rFonts w:ascii="Symbol" w:hAnsi="Symbol" w:hint="default"/>
      </w:rPr>
    </w:lvl>
    <w:lvl w:ilvl="1" w:tplc="0C090005">
      <w:start w:val="1"/>
      <w:numFmt w:val="bullet"/>
      <w:lvlText w:val=""/>
      <w:lvlJc w:val="left"/>
      <w:pPr>
        <w:ind w:left="1440" w:hanging="360"/>
      </w:pPr>
      <w:rPr>
        <w:rFonts w:ascii="Wingdings" w:hAnsi="Wingdings"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7B584403"/>
    <w:multiLevelType w:val="hybridMultilevel"/>
    <w:tmpl w:val="CF02325E"/>
    <w:lvl w:ilvl="0" w:tplc="2C66B7C6">
      <w:start w:val="1"/>
      <w:numFmt w:val="bullet"/>
      <w:lvlText w:val=""/>
      <w:lvlJc w:val="left"/>
      <w:pPr>
        <w:ind w:left="720" w:hanging="360"/>
      </w:pPr>
      <w:rPr>
        <w:rFonts w:ascii="Symbol" w:hAnsi="Symbol" w:hint="default"/>
        <w:sz w:val="22"/>
        <w:szCs w:val="22"/>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7C81449D"/>
    <w:multiLevelType w:val="hybridMultilevel"/>
    <w:tmpl w:val="E2D0E5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9"/>
  </w:num>
  <w:num w:numId="2">
    <w:abstractNumId w:val="19"/>
  </w:num>
  <w:num w:numId="3">
    <w:abstractNumId w:val="68"/>
  </w:num>
  <w:num w:numId="4">
    <w:abstractNumId w:val="17"/>
  </w:num>
  <w:num w:numId="5">
    <w:abstractNumId w:val="33"/>
  </w:num>
  <w:num w:numId="6">
    <w:abstractNumId w:val="45"/>
  </w:num>
  <w:num w:numId="7">
    <w:abstractNumId w:val="63"/>
  </w:num>
  <w:num w:numId="8">
    <w:abstractNumId w:val="50"/>
  </w:num>
  <w:num w:numId="9">
    <w:abstractNumId w:val="27"/>
  </w:num>
  <w:num w:numId="10">
    <w:abstractNumId w:val="40"/>
  </w:num>
  <w:num w:numId="11">
    <w:abstractNumId w:val="61"/>
  </w:num>
  <w:num w:numId="12">
    <w:abstractNumId w:val="66"/>
  </w:num>
  <w:num w:numId="13">
    <w:abstractNumId w:val="18"/>
  </w:num>
  <w:num w:numId="14">
    <w:abstractNumId w:val="32"/>
  </w:num>
  <w:num w:numId="15">
    <w:abstractNumId w:val="26"/>
  </w:num>
  <w:num w:numId="16">
    <w:abstractNumId w:val="22"/>
  </w:num>
  <w:num w:numId="17">
    <w:abstractNumId w:val="44"/>
  </w:num>
  <w:num w:numId="18">
    <w:abstractNumId w:val="24"/>
  </w:num>
  <w:num w:numId="19">
    <w:abstractNumId w:val="9"/>
  </w:num>
  <w:num w:numId="20">
    <w:abstractNumId w:val="43"/>
  </w:num>
  <w:num w:numId="21">
    <w:abstractNumId w:val="16"/>
  </w:num>
  <w:num w:numId="22">
    <w:abstractNumId w:val="52"/>
  </w:num>
  <w:num w:numId="23">
    <w:abstractNumId w:val="23"/>
  </w:num>
  <w:num w:numId="24">
    <w:abstractNumId w:val="35"/>
  </w:num>
  <w:num w:numId="25">
    <w:abstractNumId w:val="7"/>
  </w:num>
  <w:num w:numId="26">
    <w:abstractNumId w:val="15"/>
  </w:num>
  <w:num w:numId="27">
    <w:abstractNumId w:val="57"/>
  </w:num>
  <w:num w:numId="28">
    <w:abstractNumId w:val="62"/>
  </w:num>
  <w:num w:numId="29">
    <w:abstractNumId w:val="31"/>
  </w:num>
  <w:num w:numId="30">
    <w:abstractNumId w:val="10"/>
  </w:num>
  <w:num w:numId="31">
    <w:abstractNumId w:val="34"/>
  </w:num>
  <w:num w:numId="32">
    <w:abstractNumId w:val="21"/>
  </w:num>
  <w:num w:numId="33">
    <w:abstractNumId w:val="70"/>
  </w:num>
  <w:num w:numId="34">
    <w:abstractNumId w:val="20"/>
  </w:num>
  <w:num w:numId="35">
    <w:abstractNumId w:val="48"/>
  </w:num>
  <w:num w:numId="36">
    <w:abstractNumId w:val="58"/>
  </w:num>
  <w:num w:numId="37">
    <w:abstractNumId w:val="2"/>
  </w:num>
  <w:num w:numId="38">
    <w:abstractNumId w:val="54"/>
  </w:num>
  <w:num w:numId="39">
    <w:abstractNumId w:val="12"/>
  </w:num>
  <w:num w:numId="40">
    <w:abstractNumId w:val="42"/>
  </w:num>
  <w:num w:numId="41">
    <w:abstractNumId w:val="29"/>
  </w:num>
  <w:num w:numId="42">
    <w:abstractNumId w:val="56"/>
  </w:num>
  <w:num w:numId="43">
    <w:abstractNumId w:val="11"/>
  </w:num>
  <w:num w:numId="44">
    <w:abstractNumId w:val="13"/>
  </w:num>
  <w:num w:numId="45">
    <w:abstractNumId w:val="30"/>
  </w:num>
  <w:num w:numId="46">
    <w:abstractNumId w:val="0"/>
  </w:num>
  <w:num w:numId="47">
    <w:abstractNumId w:val="51"/>
  </w:num>
  <w:num w:numId="48">
    <w:abstractNumId w:val="67"/>
  </w:num>
  <w:num w:numId="49">
    <w:abstractNumId w:val="36"/>
  </w:num>
  <w:num w:numId="50">
    <w:abstractNumId w:val="46"/>
  </w:num>
  <w:num w:numId="51">
    <w:abstractNumId w:val="14"/>
  </w:num>
  <w:num w:numId="52">
    <w:abstractNumId w:val="5"/>
  </w:num>
  <w:num w:numId="53">
    <w:abstractNumId w:val="38"/>
  </w:num>
  <w:num w:numId="54">
    <w:abstractNumId w:val="8"/>
  </w:num>
  <w:num w:numId="55">
    <w:abstractNumId w:val="64"/>
  </w:num>
  <w:num w:numId="56">
    <w:abstractNumId w:val="69"/>
  </w:num>
  <w:num w:numId="57">
    <w:abstractNumId w:val="53"/>
  </w:num>
  <w:num w:numId="58">
    <w:abstractNumId w:val="28"/>
  </w:num>
  <w:num w:numId="59">
    <w:abstractNumId w:val="6"/>
  </w:num>
  <w:num w:numId="60">
    <w:abstractNumId w:val="1"/>
  </w:num>
  <w:num w:numId="61">
    <w:abstractNumId w:val="3"/>
  </w:num>
  <w:num w:numId="62">
    <w:abstractNumId w:val="37"/>
  </w:num>
  <w:num w:numId="63">
    <w:abstractNumId w:val="41"/>
  </w:num>
  <w:num w:numId="64">
    <w:abstractNumId w:val="49"/>
  </w:num>
  <w:num w:numId="65">
    <w:abstractNumId w:val="25"/>
  </w:num>
  <w:num w:numId="66">
    <w:abstractNumId w:val="4"/>
  </w:num>
  <w:num w:numId="67">
    <w:abstractNumId w:val="55"/>
  </w:num>
  <w:num w:numId="68">
    <w:abstractNumId w:val="59"/>
  </w:num>
  <w:num w:numId="69">
    <w:abstractNumId w:val="65"/>
  </w:num>
  <w:num w:numId="70">
    <w:abstractNumId w:val="60"/>
  </w:num>
  <w:num w:numId="71">
    <w:abstractNumId w:val="47"/>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hideSpellingErrors/>
  <w:hideGrammaticalError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2MDE3MDOwNDUzNzNS0lEKTi0uzszPAykwqgUAuxJcAS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tvd2x2aeprp90te22eox9tvxfe2a0xv0tdfs&quot;&gt;PICO MonogenicGenes&lt;record-ids&gt;&lt;item&gt;3&lt;/item&gt;&lt;item&gt;4&lt;/item&gt;&lt;item&gt;5&lt;/item&gt;&lt;item&gt;6&lt;/item&gt;&lt;item&gt;7&lt;/item&gt;&lt;item&gt;10&lt;/item&gt;&lt;item&gt;24&lt;/item&gt;&lt;item&gt;26&lt;/item&gt;&lt;item&gt;37&lt;/item&gt;&lt;item&gt;38&lt;/item&gt;&lt;item&gt;39&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2&lt;/item&gt;&lt;item&gt;69&lt;/item&gt;&lt;item&gt;70&lt;/item&gt;&lt;item&gt;71&lt;/item&gt;&lt;item&gt;79&lt;/item&gt;&lt;item&gt;81&lt;/item&gt;&lt;/record-ids&gt;&lt;/item&gt;&lt;/Libraries&gt;"/>
  </w:docVars>
  <w:rsids>
    <w:rsidRoot w:val="001E5F9C"/>
    <w:rsid w:val="000001DE"/>
    <w:rsid w:val="00002AE8"/>
    <w:rsid w:val="000073AA"/>
    <w:rsid w:val="00007D89"/>
    <w:rsid w:val="000122EC"/>
    <w:rsid w:val="00015F76"/>
    <w:rsid w:val="00020846"/>
    <w:rsid w:val="00022212"/>
    <w:rsid w:val="00024485"/>
    <w:rsid w:val="0002541C"/>
    <w:rsid w:val="0002778D"/>
    <w:rsid w:val="00030081"/>
    <w:rsid w:val="00035AF3"/>
    <w:rsid w:val="000400CF"/>
    <w:rsid w:val="00041FD5"/>
    <w:rsid w:val="0004535A"/>
    <w:rsid w:val="00045702"/>
    <w:rsid w:val="00052481"/>
    <w:rsid w:val="00054A13"/>
    <w:rsid w:val="00055272"/>
    <w:rsid w:val="0005689B"/>
    <w:rsid w:val="0005733B"/>
    <w:rsid w:val="00060C99"/>
    <w:rsid w:val="00067595"/>
    <w:rsid w:val="00070405"/>
    <w:rsid w:val="00082858"/>
    <w:rsid w:val="00083F40"/>
    <w:rsid w:val="000939E0"/>
    <w:rsid w:val="00096B71"/>
    <w:rsid w:val="000A323C"/>
    <w:rsid w:val="000A3242"/>
    <w:rsid w:val="000A3678"/>
    <w:rsid w:val="000B2FC0"/>
    <w:rsid w:val="000B75FB"/>
    <w:rsid w:val="000D1FCF"/>
    <w:rsid w:val="000D2426"/>
    <w:rsid w:val="000D3EA2"/>
    <w:rsid w:val="000D7BD0"/>
    <w:rsid w:val="000E42C9"/>
    <w:rsid w:val="000E623D"/>
    <w:rsid w:val="000F7C35"/>
    <w:rsid w:val="00112A40"/>
    <w:rsid w:val="00115399"/>
    <w:rsid w:val="00120F8A"/>
    <w:rsid w:val="001233FC"/>
    <w:rsid w:val="001253E7"/>
    <w:rsid w:val="00127A86"/>
    <w:rsid w:val="00133D42"/>
    <w:rsid w:val="00135BA9"/>
    <w:rsid w:val="00143391"/>
    <w:rsid w:val="00147600"/>
    <w:rsid w:val="00152080"/>
    <w:rsid w:val="00161727"/>
    <w:rsid w:val="00161B5B"/>
    <w:rsid w:val="0016315C"/>
    <w:rsid w:val="00163CAD"/>
    <w:rsid w:val="00170FCF"/>
    <w:rsid w:val="00173763"/>
    <w:rsid w:val="00173850"/>
    <w:rsid w:val="00176949"/>
    <w:rsid w:val="001844BB"/>
    <w:rsid w:val="0019437E"/>
    <w:rsid w:val="001966FC"/>
    <w:rsid w:val="001A0EED"/>
    <w:rsid w:val="001A4041"/>
    <w:rsid w:val="001A5D2F"/>
    <w:rsid w:val="001A739B"/>
    <w:rsid w:val="001B0EF2"/>
    <w:rsid w:val="001B490C"/>
    <w:rsid w:val="001C093B"/>
    <w:rsid w:val="001C3AA1"/>
    <w:rsid w:val="001D21A5"/>
    <w:rsid w:val="001D247E"/>
    <w:rsid w:val="001E5F9C"/>
    <w:rsid w:val="001F1746"/>
    <w:rsid w:val="001F6806"/>
    <w:rsid w:val="0020327D"/>
    <w:rsid w:val="00206790"/>
    <w:rsid w:val="0022054D"/>
    <w:rsid w:val="00223659"/>
    <w:rsid w:val="00223DD0"/>
    <w:rsid w:val="002254C9"/>
    <w:rsid w:val="00227C16"/>
    <w:rsid w:val="00233B2B"/>
    <w:rsid w:val="00235B21"/>
    <w:rsid w:val="00237E92"/>
    <w:rsid w:val="00241DDE"/>
    <w:rsid w:val="002435CB"/>
    <w:rsid w:val="00244CB5"/>
    <w:rsid w:val="00265863"/>
    <w:rsid w:val="00267810"/>
    <w:rsid w:val="0027068F"/>
    <w:rsid w:val="002716AC"/>
    <w:rsid w:val="0027170F"/>
    <w:rsid w:val="00281C7A"/>
    <w:rsid w:val="002844D5"/>
    <w:rsid w:val="002914CE"/>
    <w:rsid w:val="002944BC"/>
    <w:rsid w:val="002B103E"/>
    <w:rsid w:val="002B4A65"/>
    <w:rsid w:val="002B57D4"/>
    <w:rsid w:val="002B7808"/>
    <w:rsid w:val="002C0318"/>
    <w:rsid w:val="002C7A72"/>
    <w:rsid w:val="002D459F"/>
    <w:rsid w:val="002D4665"/>
    <w:rsid w:val="002D5D59"/>
    <w:rsid w:val="002D6303"/>
    <w:rsid w:val="002D6944"/>
    <w:rsid w:val="002E00BB"/>
    <w:rsid w:val="002E2423"/>
    <w:rsid w:val="002F1C7A"/>
    <w:rsid w:val="002F2D00"/>
    <w:rsid w:val="002F3E40"/>
    <w:rsid w:val="003029AC"/>
    <w:rsid w:val="00303DDA"/>
    <w:rsid w:val="00313582"/>
    <w:rsid w:val="00313B4E"/>
    <w:rsid w:val="003146E7"/>
    <w:rsid w:val="00316040"/>
    <w:rsid w:val="00324EF8"/>
    <w:rsid w:val="00325277"/>
    <w:rsid w:val="003358A6"/>
    <w:rsid w:val="00345E26"/>
    <w:rsid w:val="0034704A"/>
    <w:rsid w:val="00352FC4"/>
    <w:rsid w:val="0035362A"/>
    <w:rsid w:val="00355178"/>
    <w:rsid w:val="00360542"/>
    <w:rsid w:val="003611EF"/>
    <w:rsid w:val="00361A77"/>
    <w:rsid w:val="003657B5"/>
    <w:rsid w:val="00370553"/>
    <w:rsid w:val="00380DAD"/>
    <w:rsid w:val="00381941"/>
    <w:rsid w:val="0038282E"/>
    <w:rsid w:val="003831A7"/>
    <w:rsid w:val="0038462B"/>
    <w:rsid w:val="00386B23"/>
    <w:rsid w:val="00391A22"/>
    <w:rsid w:val="003A1373"/>
    <w:rsid w:val="003B0ABB"/>
    <w:rsid w:val="003B2EF3"/>
    <w:rsid w:val="003B7EA6"/>
    <w:rsid w:val="003C66B9"/>
    <w:rsid w:val="003D5C00"/>
    <w:rsid w:val="003E036F"/>
    <w:rsid w:val="003E736D"/>
    <w:rsid w:val="003F0121"/>
    <w:rsid w:val="003F0A39"/>
    <w:rsid w:val="003F3121"/>
    <w:rsid w:val="003F3832"/>
    <w:rsid w:val="003F4A5D"/>
    <w:rsid w:val="00400C0E"/>
    <w:rsid w:val="00411241"/>
    <w:rsid w:val="00413CBD"/>
    <w:rsid w:val="00414B39"/>
    <w:rsid w:val="00425B8D"/>
    <w:rsid w:val="00427C44"/>
    <w:rsid w:val="004306C0"/>
    <w:rsid w:val="00430C1A"/>
    <w:rsid w:val="00434DD2"/>
    <w:rsid w:val="0045154C"/>
    <w:rsid w:val="0045244C"/>
    <w:rsid w:val="00452E06"/>
    <w:rsid w:val="00455F3F"/>
    <w:rsid w:val="00457C7D"/>
    <w:rsid w:val="00457CBA"/>
    <w:rsid w:val="00457F8E"/>
    <w:rsid w:val="00467098"/>
    <w:rsid w:val="00474C71"/>
    <w:rsid w:val="0048086D"/>
    <w:rsid w:val="00484243"/>
    <w:rsid w:val="00490FBB"/>
    <w:rsid w:val="004959EA"/>
    <w:rsid w:val="00497410"/>
    <w:rsid w:val="004A46AA"/>
    <w:rsid w:val="004A4B94"/>
    <w:rsid w:val="004B214C"/>
    <w:rsid w:val="004B2AC5"/>
    <w:rsid w:val="004B5352"/>
    <w:rsid w:val="004C1E2D"/>
    <w:rsid w:val="004C266D"/>
    <w:rsid w:val="004C2C5E"/>
    <w:rsid w:val="004C7458"/>
    <w:rsid w:val="004D2693"/>
    <w:rsid w:val="004D6E95"/>
    <w:rsid w:val="004E04AE"/>
    <w:rsid w:val="004E3ABF"/>
    <w:rsid w:val="004E45EC"/>
    <w:rsid w:val="004E77A2"/>
    <w:rsid w:val="004E7B8F"/>
    <w:rsid w:val="004F6A20"/>
    <w:rsid w:val="00504C8C"/>
    <w:rsid w:val="00513348"/>
    <w:rsid w:val="005249F0"/>
    <w:rsid w:val="00533ED9"/>
    <w:rsid w:val="00533FD5"/>
    <w:rsid w:val="00534B52"/>
    <w:rsid w:val="00545C20"/>
    <w:rsid w:val="00547B4A"/>
    <w:rsid w:val="00550E81"/>
    <w:rsid w:val="00556800"/>
    <w:rsid w:val="00573E3E"/>
    <w:rsid w:val="00574510"/>
    <w:rsid w:val="005754F3"/>
    <w:rsid w:val="005771DC"/>
    <w:rsid w:val="005825C7"/>
    <w:rsid w:val="00583418"/>
    <w:rsid w:val="00587E58"/>
    <w:rsid w:val="00592719"/>
    <w:rsid w:val="00596D38"/>
    <w:rsid w:val="005B19E0"/>
    <w:rsid w:val="005B1F28"/>
    <w:rsid w:val="005C0F9D"/>
    <w:rsid w:val="005C1E1F"/>
    <w:rsid w:val="005C2577"/>
    <w:rsid w:val="005C357C"/>
    <w:rsid w:val="005C48A3"/>
    <w:rsid w:val="005C5C12"/>
    <w:rsid w:val="005D2938"/>
    <w:rsid w:val="005E0AE1"/>
    <w:rsid w:val="005E11DE"/>
    <w:rsid w:val="005E1AC4"/>
    <w:rsid w:val="005E397F"/>
    <w:rsid w:val="005E3C83"/>
    <w:rsid w:val="005E7D4E"/>
    <w:rsid w:val="005F6399"/>
    <w:rsid w:val="0061134E"/>
    <w:rsid w:val="00617609"/>
    <w:rsid w:val="00622F06"/>
    <w:rsid w:val="00623F05"/>
    <w:rsid w:val="00625AF7"/>
    <w:rsid w:val="0062669B"/>
    <w:rsid w:val="00632B45"/>
    <w:rsid w:val="00633C05"/>
    <w:rsid w:val="006428B8"/>
    <w:rsid w:val="00643AEB"/>
    <w:rsid w:val="006449BF"/>
    <w:rsid w:val="006478E7"/>
    <w:rsid w:val="00651232"/>
    <w:rsid w:val="0065205D"/>
    <w:rsid w:val="00664966"/>
    <w:rsid w:val="006659F6"/>
    <w:rsid w:val="00666B40"/>
    <w:rsid w:val="00667042"/>
    <w:rsid w:val="0067664E"/>
    <w:rsid w:val="006777CB"/>
    <w:rsid w:val="00677AE3"/>
    <w:rsid w:val="00681BA1"/>
    <w:rsid w:val="00682102"/>
    <w:rsid w:val="00682409"/>
    <w:rsid w:val="00685355"/>
    <w:rsid w:val="00686EED"/>
    <w:rsid w:val="0069061B"/>
    <w:rsid w:val="00697BE3"/>
    <w:rsid w:val="006A467F"/>
    <w:rsid w:val="006B0679"/>
    <w:rsid w:val="006B421A"/>
    <w:rsid w:val="006B6366"/>
    <w:rsid w:val="006B7C0D"/>
    <w:rsid w:val="006B7DBF"/>
    <w:rsid w:val="006C4DF5"/>
    <w:rsid w:val="006C5509"/>
    <w:rsid w:val="006C55CE"/>
    <w:rsid w:val="006C76CD"/>
    <w:rsid w:val="006C77F2"/>
    <w:rsid w:val="006D216D"/>
    <w:rsid w:val="006E4B60"/>
    <w:rsid w:val="006F01C4"/>
    <w:rsid w:val="006F60F3"/>
    <w:rsid w:val="00703165"/>
    <w:rsid w:val="0071052D"/>
    <w:rsid w:val="00713728"/>
    <w:rsid w:val="00717443"/>
    <w:rsid w:val="00725878"/>
    <w:rsid w:val="00727A18"/>
    <w:rsid w:val="007322CE"/>
    <w:rsid w:val="00732B57"/>
    <w:rsid w:val="00736C3F"/>
    <w:rsid w:val="00740FA7"/>
    <w:rsid w:val="00742F9F"/>
    <w:rsid w:val="007448FF"/>
    <w:rsid w:val="0075241A"/>
    <w:rsid w:val="007537CA"/>
    <w:rsid w:val="0076740E"/>
    <w:rsid w:val="007728E1"/>
    <w:rsid w:val="00773A52"/>
    <w:rsid w:val="00773C4D"/>
    <w:rsid w:val="007757A7"/>
    <w:rsid w:val="007775AD"/>
    <w:rsid w:val="00781C56"/>
    <w:rsid w:val="00791881"/>
    <w:rsid w:val="007A3425"/>
    <w:rsid w:val="007A6019"/>
    <w:rsid w:val="007A66C8"/>
    <w:rsid w:val="007B0667"/>
    <w:rsid w:val="007B2D20"/>
    <w:rsid w:val="007C1E20"/>
    <w:rsid w:val="007C3C21"/>
    <w:rsid w:val="007C3EAF"/>
    <w:rsid w:val="007D6B83"/>
    <w:rsid w:val="007E158B"/>
    <w:rsid w:val="007E1E27"/>
    <w:rsid w:val="007F43A7"/>
    <w:rsid w:val="008054C5"/>
    <w:rsid w:val="008063E4"/>
    <w:rsid w:val="008100D4"/>
    <w:rsid w:val="00821137"/>
    <w:rsid w:val="00822B91"/>
    <w:rsid w:val="0082505C"/>
    <w:rsid w:val="00833185"/>
    <w:rsid w:val="008349BA"/>
    <w:rsid w:val="00836908"/>
    <w:rsid w:val="00840E11"/>
    <w:rsid w:val="00843E2A"/>
    <w:rsid w:val="00845A1E"/>
    <w:rsid w:val="0084675D"/>
    <w:rsid w:val="0085133F"/>
    <w:rsid w:val="00853D39"/>
    <w:rsid w:val="00855184"/>
    <w:rsid w:val="00863D62"/>
    <w:rsid w:val="00870DB1"/>
    <w:rsid w:val="00871FD9"/>
    <w:rsid w:val="00874211"/>
    <w:rsid w:val="00885873"/>
    <w:rsid w:val="00891488"/>
    <w:rsid w:val="008B1E2F"/>
    <w:rsid w:val="008C09F8"/>
    <w:rsid w:val="008C40FD"/>
    <w:rsid w:val="008C4B3C"/>
    <w:rsid w:val="008C63E0"/>
    <w:rsid w:val="008C774B"/>
    <w:rsid w:val="008D4C6A"/>
    <w:rsid w:val="008D7EC4"/>
    <w:rsid w:val="008F1532"/>
    <w:rsid w:val="008F197F"/>
    <w:rsid w:val="008F476E"/>
    <w:rsid w:val="008F55D4"/>
    <w:rsid w:val="008F5D03"/>
    <w:rsid w:val="008F63E3"/>
    <w:rsid w:val="008F789A"/>
    <w:rsid w:val="00906778"/>
    <w:rsid w:val="00907004"/>
    <w:rsid w:val="00910728"/>
    <w:rsid w:val="00912660"/>
    <w:rsid w:val="009131AD"/>
    <w:rsid w:val="0093211F"/>
    <w:rsid w:val="00932967"/>
    <w:rsid w:val="00933860"/>
    <w:rsid w:val="009357D7"/>
    <w:rsid w:val="00936EDB"/>
    <w:rsid w:val="00937A50"/>
    <w:rsid w:val="00941303"/>
    <w:rsid w:val="0094192D"/>
    <w:rsid w:val="00941FE1"/>
    <w:rsid w:val="009546E9"/>
    <w:rsid w:val="00954895"/>
    <w:rsid w:val="009579DA"/>
    <w:rsid w:val="00962F37"/>
    <w:rsid w:val="00962FBA"/>
    <w:rsid w:val="009719D1"/>
    <w:rsid w:val="009759F7"/>
    <w:rsid w:val="00976A5D"/>
    <w:rsid w:val="00985B68"/>
    <w:rsid w:val="00991EEE"/>
    <w:rsid w:val="00992B48"/>
    <w:rsid w:val="00993538"/>
    <w:rsid w:val="009A0590"/>
    <w:rsid w:val="009A3223"/>
    <w:rsid w:val="009A3453"/>
    <w:rsid w:val="009A5AE2"/>
    <w:rsid w:val="009A7116"/>
    <w:rsid w:val="009A7FDF"/>
    <w:rsid w:val="009B1AB8"/>
    <w:rsid w:val="009B31CC"/>
    <w:rsid w:val="009B791F"/>
    <w:rsid w:val="009C1679"/>
    <w:rsid w:val="009C4AF2"/>
    <w:rsid w:val="009C55C0"/>
    <w:rsid w:val="009C687F"/>
    <w:rsid w:val="009D23FD"/>
    <w:rsid w:val="009D3EFA"/>
    <w:rsid w:val="009D4644"/>
    <w:rsid w:val="009E2BC3"/>
    <w:rsid w:val="009E39A6"/>
    <w:rsid w:val="009E60F6"/>
    <w:rsid w:val="009E7EF5"/>
    <w:rsid w:val="009F69B3"/>
    <w:rsid w:val="009F7669"/>
    <w:rsid w:val="00A02F88"/>
    <w:rsid w:val="00A05564"/>
    <w:rsid w:val="00A10275"/>
    <w:rsid w:val="00A16B90"/>
    <w:rsid w:val="00A17B3E"/>
    <w:rsid w:val="00A20CF9"/>
    <w:rsid w:val="00A21BC0"/>
    <w:rsid w:val="00A251A5"/>
    <w:rsid w:val="00A31804"/>
    <w:rsid w:val="00A3203B"/>
    <w:rsid w:val="00A33126"/>
    <w:rsid w:val="00A34F16"/>
    <w:rsid w:val="00A36B9C"/>
    <w:rsid w:val="00A37ED1"/>
    <w:rsid w:val="00A52CA4"/>
    <w:rsid w:val="00A62163"/>
    <w:rsid w:val="00A65B04"/>
    <w:rsid w:val="00A70ECF"/>
    <w:rsid w:val="00A71C1A"/>
    <w:rsid w:val="00A7456B"/>
    <w:rsid w:val="00A76ED0"/>
    <w:rsid w:val="00A77FE6"/>
    <w:rsid w:val="00A80F90"/>
    <w:rsid w:val="00A8117D"/>
    <w:rsid w:val="00A8606D"/>
    <w:rsid w:val="00A86D9F"/>
    <w:rsid w:val="00AA498C"/>
    <w:rsid w:val="00AA557B"/>
    <w:rsid w:val="00AB24D8"/>
    <w:rsid w:val="00AB3CC3"/>
    <w:rsid w:val="00AB7B49"/>
    <w:rsid w:val="00AC0BB5"/>
    <w:rsid w:val="00AC0C07"/>
    <w:rsid w:val="00AC0E24"/>
    <w:rsid w:val="00AC28C6"/>
    <w:rsid w:val="00AC4319"/>
    <w:rsid w:val="00AC6893"/>
    <w:rsid w:val="00AC6FD2"/>
    <w:rsid w:val="00AC757C"/>
    <w:rsid w:val="00AC7BB8"/>
    <w:rsid w:val="00AD0A65"/>
    <w:rsid w:val="00AD29F2"/>
    <w:rsid w:val="00AE2363"/>
    <w:rsid w:val="00AE3E25"/>
    <w:rsid w:val="00AE50CC"/>
    <w:rsid w:val="00AE6FE0"/>
    <w:rsid w:val="00AE7B05"/>
    <w:rsid w:val="00AF4E40"/>
    <w:rsid w:val="00AF6211"/>
    <w:rsid w:val="00B02A65"/>
    <w:rsid w:val="00B02BB0"/>
    <w:rsid w:val="00B03EAA"/>
    <w:rsid w:val="00B05520"/>
    <w:rsid w:val="00B110C7"/>
    <w:rsid w:val="00B1597A"/>
    <w:rsid w:val="00B17B75"/>
    <w:rsid w:val="00B21827"/>
    <w:rsid w:val="00B22205"/>
    <w:rsid w:val="00B228F7"/>
    <w:rsid w:val="00B22B6D"/>
    <w:rsid w:val="00B26526"/>
    <w:rsid w:val="00B303DB"/>
    <w:rsid w:val="00B33AA8"/>
    <w:rsid w:val="00B3581B"/>
    <w:rsid w:val="00B40D7D"/>
    <w:rsid w:val="00B51088"/>
    <w:rsid w:val="00B51CB2"/>
    <w:rsid w:val="00B538B5"/>
    <w:rsid w:val="00B61719"/>
    <w:rsid w:val="00B62EEB"/>
    <w:rsid w:val="00B63DFA"/>
    <w:rsid w:val="00B82A03"/>
    <w:rsid w:val="00B90154"/>
    <w:rsid w:val="00B90DC7"/>
    <w:rsid w:val="00B9530E"/>
    <w:rsid w:val="00BA3507"/>
    <w:rsid w:val="00BB1698"/>
    <w:rsid w:val="00BB3207"/>
    <w:rsid w:val="00BB43A1"/>
    <w:rsid w:val="00BB4EF6"/>
    <w:rsid w:val="00BB5615"/>
    <w:rsid w:val="00BB7512"/>
    <w:rsid w:val="00BB78F7"/>
    <w:rsid w:val="00BC0350"/>
    <w:rsid w:val="00BC0B81"/>
    <w:rsid w:val="00BC1BCD"/>
    <w:rsid w:val="00BD033B"/>
    <w:rsid w:val="00BE0A44"/>
    <w:rsid w:val="00BE11A7"/>
    <w:rsid w:val="00BE34F1"/>
    <w:rsid w:val="00BE7E43"/>
    <w:rsid w:val="00C045B3"/>
    <w:rsid w:val="00C07BC5"/>
    <w:rsid w:val="00C22EDD"/>
    <w:rsid w:val="00C23C90"/>
    <w:rsid w:val="00C24EA3"/>
    <w:rsid w:val="00C255D0"/>
    <w:rsid w:val="00C277F7"/>
    <w:rsid w:val="00C30F0A"/>
    <w:rsid w:val="00C3431A"/>
    <w:rsid w:val="00C34859"/>
    <w:rsid w:val="00C357C0"/>
    <w:rsid w:val="00C406F7"/>
    <w:rsid w:val="00C40CC4"/>
    <w:rsid w:val="00C44302"/>
    <w:rsid w:val="00C456A1"/>
    <w:rsid w:val="00C4742A"/>
    <w:rsid w:val="00C515B7"/>
    <w:rsid w:val="00C54349"/>
    <w:rsid w:val="00C553BA"/>
    <w:rsid w:val="00C600B4"/>
    <w:rsid w:val="00C64757"/>
    <w:rsid w:val="00C64764"/>
    <w:rsid w:val="00C704B6"/>
    <w:rsid w:val="00C737C0"/>
    <w:rsid w:val="00C8457A"/>
    <w:rsid w:val="00C84E1A"/>
    <w:rsid w:val="00C85006"/>
    <w:rsid w:val="00CA18A3"/>
    <w:rsid w:val="00CB075C"/>
    <w:rsid w:val="00CC3A85"/>
    <w:rsid w:val="00CC3EBF"/>
    <w:rsid w:val="00CC5650"/>
    <w:rsid w:val="00CD0F37"/>
    <w:rsid w:val="00CD2E26"/>
    <w:rsid w:val="00CD78E0"/>
    <w:rsid w:val="00CE1B13"/>
    <w:rsid w:val="00CF3972"/>
    <w:rsid w:val="00D02371"/>
    <w:rsid w:val="00D02665"/>
    <w:rsid w:val="00D033B5"/>
    <w:rsid w:val="00D03E29"/>
    <w:rsid w:val="00D069CD"/>
    <w:rsid w:val="00D071FF"/>
    <w:rsid w:val="00D10638"/>
    <w:rsid w:val="00D109C3"/>
    <w:rsid w:val="00D13A26"/>
    <w:rsid w:val="00D14600"/>
    <w:rsid w:val="00D16375"/>
    <w:rsid w:val="00D17FCA"/>
    <w:rsid w:val="00D220AB"/>
    <w:rsid w:val="00D2365B"/>
    <w:rsid w:val="00D239AE"/>
    <w:rsid w:val="00D2670B"/>
    <w:rsid w:val="00D33DA0"/>
    <w:rsid w:val="00D35779"/>
    <w:rsid w:val="00D3682B"/>
    <w:rsid w:val="00D37A3F"/>
    <w:rsid w:val="00D42678"/>
    <w:rsid w:val="00D441CC"/>
    <w:rsid w:val="00D51C77"/>
    <w:rsid w:val="00D5211E"/>
    <w:rsid w:val="00D52956"/>
    <w:rsid w:val="00D54AF5"/>
    <w:rsid w:val="00D55BBD"/>
    <w:rsid w:val="00D603BC"/>
    <w:rsid w:val="00D73332"/>
    <w:rsid w:val="00D7355B"/>
    <w:rsid w:val="00D77C9B"/>
    <w:rsid w:val="00D83062"/>
    <w:rsid w:val="00D8346F"/>
    <w:rsid w:val="00D84E12"/>
    <w:rsid w:val="00D85150"/>
    <w:rsid w:val="00D867D5"/>
    <w:rsid w:val="00D867FB"/>
    <w:rsid w:val="00D8692F"/>
    <w:rsid w:val="00D96AD9"/>
    <w:rsid w:val="00D97E94"/>
    <w:rsid w:val="00DA10BB"/>
    <w:rsid w:val="00DA2C50"/>
    <w:rsid w:val="00DA65BA"/>
    <w:rsid w:val="00DA7DCE"/>
    <w:rsid w:val="00DB2F42"/>
    <w:rsid w:val="00DB35F3"/>
    <w:rsid w:val="00DB3B10"/>
    <w:rsid w:val="00DB539A"/>
    <w:rsid w:val="00DC1BEC"/>
    <w:rsid w:val="00DC42AD"/>
    <w:rsid w:val="00DC616A"/>
    <w:rsid w:val="00DD47E8"/>
    <w:rsid w:val="00DE1A63"/>
    <w:rsid w:val="00DE6D10"/>
    <w:rsid w:val="00DE762F"/>
    <w:rsid w:val="00DF0C5B"/>
    <w:rsid w:val="00DF6301"/>
    <w:rsid w:val="00E01349"/>
    <w:rsid w:val="00E0238F"/>
    <w:rsid w:val="00E03982"/>
    <w:rsid w:val="00E0471C"/>
    <w:rsid w:val="00E05347"/>
    <w:rsid w:val="00E06422"/>
    <w:rsid w:val="00E117E0"/>
    <w:rsid w:val="00E135CB"/>
    <w:rsid w:val="00E1397A"/>
    <w:rsid w:val="00E15C6E"/>
    <w:rsid w:val="00E2296E"/>
    <w:rsid w:val="00E22FE9"/>
    <w:rsid w:val="00E24A6C"/>
    <w:rsid w:val="00E32EFA"/>
    <w:rsid w:val="00E37878"/>
    <w:rsid w:val="00E470B0"/>
    <w:rsid w:val="00E51301"/>
    <w:rsid w:val="00E607F3"/>
    <w:rsid w:val="00E65236"/>
    <w:rsid w:val="00E66C95"/>
    <w:rsid w:val="00E7318C"/>
    <w:rsid w:val="00E822DA"/>
    <w:rsid w:val="00E90162"/>
    <w:rsid w:val="00E96718"/>
    <w:rsid w:val="00EA1D10"/>
    <w:rsid w:val="00EA7A49"/>
    <w:rsid w:val="00EB21C8"/>
    <w:rsid w:val="00EC2B07"/>
    <w:rsid w:val="00EC5865"/>
    <w:rsid w:val="00EC5E51"/>
    <w:rsid w:val="00ED68AA"/>
    <w:rsid w:val="00EE0D7A"/>
    <w:rsid w:val="00EE3B8B"/>
    <w:rsid w:val="00EE65D2"/>
    <w:rsid w:val="00EF2FFF"/>
    <w:rsid w:val="00EF3352"/>
    <w:rsid w:val="00EF548F"/>
    <w:rsid w:val="00EF60B2"/>
    <w:rsid w:val="00EF6F92"/>
    <w:rsid w:val="00EF7CC0"/>
    <w:rsid w:val="00F02EFA"/>
    <w:rsid w:val="00F12713"/>
    <w:rsid w:val="00F2073A"/>
    <w:rsid w:val="00F2289C"/>
    <w:rsid w:val="00F23F79"/>
    <w:rsid w:val="00F522A3"/>
    <w:rsid w:val="00F5698D"/>
    <w:rsid w:val="00F6144E"/>
    <w:rsid w:val="00F660E8"/>
    <w:rsid w:val="00F70808"/>
    <w:rsid w:val="00F71F53"/>
    <w:rsid w:val="00F72747"/>
    <w:rsid w:val="00F728BB"/>
    <w:rsid w:val="00F77808"/>
    <w:rsid w:val="00F77BD8"/>
    <w:rsid w:val="00F84B1C"/>
    <w:rsid w:val="00F84F07"/>
    <w:rsid w:val="00F93281"/>
    <w:rsid w:val="00F93E5A"/>
    <w:rsid w:val="00FA19D7"/>
    <w:rsid w:val="00FA58C2"/>
    <w:rsid w:val="00FA612D"/>
    <w:rsid w:val="00FA66D0"/>
    <w:rsid w:val="00FB2DEE"/>
    <w:rsid w:val="00FC59E2"/>
    <w:rsid w:val="00FC6AA5"/>
    <w:rsid w:val="00FC7F18"/>
    <w:rsid w:val="00FD2326"/>
    <w:rsid w:val="00FD4C65"/>
    <w:rsid w:val="00FD4D72"/>
    <w:rsid w:val="00FD4E33"/>
    <w:rsid w:val="00FD6C4D"/>
    <w:rsid w:val="00FD7D66"/>
    <w:rsid w:val="00FE118A"/>
    <w:rsid w:val="00FE2409"/>
    <w:rsid w:val="00FE781A"/>
    <w:rsid w:val="00FF1D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238F"/>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35"/>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3C66B9"/>
    <w:pPr>
      <w:numPr>
        <w:numId w:val="1"/>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uiPriority w:val="99"/>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uiPriority w:val="99"/>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styleId="Emphasis">
    <w:name w:val="Emphasis"/>
    <w:basedOn w:val="DefaultParagraphFont"/>
    <w:uiPriority w:val="20"/>
    <w:qFormat/>
    <w:rsid w:val="004C266D"/>
    <w:rPr>
      <w:i/>
      <w:iCs/>
    </w:rPr>
  </w:style>
  <w:style w:type="paragraph" w:customStyle="1" w:styleId="Sub-Title">
    <w:name w:val="Sub-Title"/>
    <w:basedOn w:val="Normal"/>
    <w:rsid w:val="003B2EF3"/>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unhideWhenUsed/>
    <w:rsid w:val="003B2EF3"/>
    <w:pPr>
      <w:spacing w:before="100" w:beforeAutospacing="1" w:after="100" w:afterAutospacing="1" w:line="240" w:lineRule="auto"/>
    </w:pPr>
    <w:rPr>
      <w:rFonts w:ascii="Times New Roman" w:eastAsiaTheme="minorEastAsia" w:hAnsi="Times New Roman"/>
      <w:sz w:val="24"/>
      <w:szCs w:val="24"/>
      <w:lang w:eastAsia="en-AU"/>
    </w:rPr>
  </w:style>
  <w:style w:type="paragraph" w:styleId="FootnoteText">
    <w:name w:val="footnote text"/>
    <w:basedOn w:val="Normal"/>
    <w:link w:val="FootnoteTextChar"/>
    <w:uiPriority w:val="99"/>
    <w:unhideWhenUsed/>
    <w:rsid w:val="003B2EF3"/>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3B2EF3"/>
    <w:rPr>
      <w:sz w:val="20"/>
      <w:szCs w:val="20"/>
    </w:rPr>
  </w:style>
  <w:style w:type="character" w:styleId="FootnoteReference">
    <w:name w:val="footnote reference"/>
    <w:basedOn w:val="DefaultParagraphFont"/>
    <w:uiPriority w:val="99"/>
    <w:semiHidden/>
    <w:unhideWhenUsed/>
    <w:rsid w:val="003B2EF3"/>
    <w:rPr>
      <w:vertAlign w:val="superscript"/>
    </w:rPr>
  </w:style>
  <w:style w:type="character" w:customStyle="1" w:styleId="genesymbol">
    <w:name w:val="genesymbol"/>
    <w:basedOn w:val="DefaultParagraphFont"/>
    <w:rsid w:val="003B2EF3"/>
  </w:style>
  <w:style w:type="paragraph" w:styleId="NoSpacing">
    <w:name w:val="No Spacing"/>
    <w:uiPriority w:val="1"/>
    <w:qFormat/>
    <w:rsid w:val="003B2EF3"/>
    <w:pPr>
      <w:spacing w:after="0" w:line="240" w:lineRule="auto"/>
    </w:pPr>
    <w:rPr>
      <w:rFonts w:ascii="Calibri" w:eastAsia="Calibri" w:hAnsi="Calibri" w:cs="Times New Roman"/>
    </w:rPr>
  </w:style>
  <w:style w:type="paragraph" w:styleId="Title">
    <w:name w:val="Title"/>
    <w:basedOn w:val="Normal"/>
    <w:next w:val="Normal"/>
    <w:link w:val="TitleChar"/>
    <w:uiPriority w:val="10"/>
    <w:qFormat/>
    <w:rsid w:val="003B2EF3"/>
    <w:pPr>
      <w:spacing w:before="3360" w:after="360" w:line="240" w:lineRule="auto"/>
      <w:jc w:val="center"/>
    </w:pPr>
    <w:rPr>
      <w:rFonts w:ascii="Arial" w:eastAsiaTheme="minorHAnsi" w:hAnsi="Arial" w:cs="Arial"/>
      <w:b/>
      <w:sz w:val="52"/>
      <w:szCs w:val="52"/>
    </w:rPr>
  </w:style>
  <w:style w:type="character" w:customStyle="1" w:styleId="TitleChar">
    <w:name w:val="Title Char"/>
    <w:basedOn w:val="DefaultParagraphFont"/>
    <w:link w:val="Title"/>
    <w:uiPriority w:val="10"/>
    <w:rsid w:val="003B2EF3"/>
    <w:rPr>
      <w:rFonts w:ascii="Arial" w:hAnsi="Arial" w:cs="Arial"/>
      <w:b/>
      <w:sz w:val="52"/>
      <w:szCs w:val="52"/>
    </w:rPr>
  </w:style>
  <w:style w:type="character" w:styleId="Strong">
    <w:name w:val="Strong"/>
    <w:uiPriority w:val="22"/>
    <w:qFormat/>
    <w:rsid w:val="003B2EF3"/>
    <w:rPr>
      <w:rFonts w:ascii="Calibri" w:eastAsia="Calibri" w:hAnsi="Calibri" w:cs="Times New Roman"/>
      <w:b/>
    </w:rPr>
  </w:style>
  <w:style w:type="paragraph" w:customStyle="1" w:styleId="TableHEADER">
    <w:name w:val="Table HEADER"/>
    <w:basedOn w:val="Normal"/>
    <w:qFormat/>
    <w:rsid w:val="003B2EF3"/>
    <w:pPr>
      <w:spacing w:before="120" w:after="120" w:line="240" w:lineRule="auto"/>
      <w:ind w:right="82"/>
    </w:pPr>
    <w:rPr>
      <w:rFonts w:eastAsiaTheme="minorHAnsi" w:cs="Tahoma"/>
      <w:b/>
      <w:sz w:val="20"/>
      <w:szCs w:val="20"/>
      <w:lang w:eastAsia="en-AU"/>
    </w:rPr>
  </w:style>
  <w:style w:type="character" w:styleId="IntenseReference">
    <w:name w:val="Intense Reference"/>
    <w:uiPriority w:val="32"/>
    <w:qFormat/>
    <w:rsid w:val="003B2EF3"/>
    <w:rPr>
      <w:rFonts w:asciiTheme="minorHAnsi" w:hAnsiTheme="minorHAnsi"/>
      <w:sz w:val="28"/>
    </w:rPr>
  </w:style>
  <w:style w:type="character" w:styleId="PlaceholderText">
    <w:name w:val="Placeholder Text"/>
    <w:basedOn w:val="DefaultParagraphFont"/>
    <w:uiPriority w:val="99"/>
    <w:semiHidden/>
    <w:rsid w:val="003B2EF3"/>
    <w:rPr>
      <w:color w:val="808080"/>
    </w:rPr>
  </w:style>
  <w:style w:type="paragraph" w:customStyle="1" w:styleId="TitleBlue">
    <w:name w:val="Title Blue"/>
    <w:basedOn w:val="Title"/>
    <w:qFormat/>
    <w:rsid w:val="003B2EF3"/>
    <w:pPr>
      <w:spacing w:before="360"/>
    </w:pPr>
    <w:rPr>
      <w:color w:val="8496B0" w:themeColor="text2" w:themeTint="99"/>
    </w:rPr>
  </w:style>
  <w:style w:type="character" w:customStyle="1" w:styleId="UnresolvedMention1">
    <w:name w:val="Unresolved Mention1"/>
    <w:basedOn w:val="DefaultParagraphFont"/>
    <w:uiPriority w:val="99"/>
    <w:semiHidden/>
    <w:unhideWhenUsed/>
    <w:rsid w:val="003B2EF3"/>
    <w:rPr>
      <w:color w:val="605E5C"/>
      <w:shd w:val="clear" w:color="auto" w:fill="E1DFDD"/>
    </w:rPr>
  </w:style>
  <w:style w:type="paragraph" w:customStyle="1" w:styleId="TableHeading0">
    <w:name w:val="Table Heading"/>
    <w:basedOn w:val="TableText0"/>
    <w:next w:val="TableText0"/>
    <w:uiPriority w:val="99"/>
    <w:rsid w:val="003B2EF3"/>
    <w:pPr>
      <w:keepNext/>
      <w:spacing w:line="288" w:lineRule="auto"/>
    </w:pPr>
    <w:rPr>
      <w:rFonts w:ascii="Calibri" w:eastAsia="Times New Roman" w:hAnsi="Calibri" w:cs="Times New Roman"/>
      <w:b/>
      <w:szCs w:val="20"/>
    </w:rPr>
  </w:style>
  <w:style w:type="character" w:customStyle="1" w:styleId="ghr-condition">
    <w:name w:val="ghr-condition"/>
    <w:basedOn w:val="DefaultParagraphFont"/>
    <w:rsid w:val="003B2EF3"/>
  </w:style>
  <w:style w:type="character" w:customStyle="1" w:styleId="ilfuvd">
    <w:name w:val="ilfuvd"/>
    <w:basedOn w:val="DefaultParagraphFont"/>
    <w:rsid w:val="003B2EF3"/>
  </w:style>
  <w:style w:type="paragraph" w:customStyle="1" w:styleId="Default">
    <w:name w:val="Default"/>
    <w:rsid w:val="003B2EF3"/>
    <w:pPr>
      <w:autoSpaceDE w:val="0"/>
      <w:autoSpaceDN w:val="0"/>
      <w:adjustRightInd w:val="0"/>
      <w:spacing w:after="0" w:line="240" w:lineRule="auto"/>
    </w:pPr>
    <w:rPr>
      <w:rFonts w:ascii="Arial" w:hAnsi="Arial" w:cs="Arial"/>
      <w:color w:val="000000"/>
      <w:sz w:val="24"/>
      <w:szCs w:val="24"/>
    </w:rPr>
  </w:style>
  <w:style w:type="character" w:customStyle="1" w:styleId="UnresolvedMention2">
    <w:name w:val="Unresolved Mention2"/>
    <w:basedOn w:val="DefaultParagraphFont"/>
    <w:uiPriority w:val="99"/>
    <w:semiHidden/>
    <w:unhideWhenUsed/>
    <w:rsid w:val="003B2EF3"/>
    <w:rPr>
      <w:color w:val="605E5C"/>
      <w:shd w:val="clear" w:color="auto" w:fill="E1DFDD"/>
    </w:rPr>
  </w:style>
  <w:style w:type="paragraph" w:customStyle="1" w:styleId="EndNoteBibliographyTitle">
    <w:name w:val="EndNote Bibliography Title"/>
    <w:basedOn w:val="Normal"/>
    <w:link w:val="EndNoteBibliographyTitleChar"/>
    <w:rsid w:val="003B2EF3"/>
    <w:pPr>
      <w:spacing w:before="120" w:after="0" w:line="240" w:lineRule="auto"/>
      <w:jc w:val="center"/>
    </w:pPr>
    <w:rPr>
      <w:rFonts w:eastAsiaTheme="minorHAnsi" w:cs="Calibri"/>
      <w:noProof/>
      <w:lang w:val="en-US"/>
    </w:rPr>
  </w:style>
  <w:style w:type="character" w:customStyle="1" w:styleId="EndNoteBibliographyTitleChar">
    <w:name w:val="EndNote Bibliography Title Char"/>
    <w:basedOn w:val="DefaultParagraphFont"/>
    <w:link w:val="EndNoteBibliographyTitle"/>
    <w:rsid w:val="003B2EF3"/>
    <w:rPr>
      <w:rFonts w:ascii="Calibri" w:hAnsi="Calibri" w:cs="Calibri"/>
      <w:noProof/>
      <w:lang w:val="en-US"/>
    </w:rPr>
  </w:style>
  <w:style w:type="paragraph" w:customStyle="1" w:styleId="EndNoteBibliography">
    <w:name w:val="EndNote Bibliography"/>
    <w:basedOn w:val="Normal"/>
    <w:link w:val="EndNoteBibliographyChar"/>
    <w:rsid w:val="003B2EF3"/>
    <w:pPr>
      <w:spacing w:before="120" w:after="120" w:line="240" w:lineRule="auto"/>
    </w:pPr>
    <w:rPr>
      <w:rFonts w:eastAsiaTheme="minorHAnsi" w:cs="Calibri"/>
      <w:noProof/>
      <w:lang w:val="en-US"/>
    </w:rPr>
  </w:style>
  <w:style w:type="character" w:customStyle="1" w:styleId="EndNoteBibliographyChar">
    <w:name w:val="EndNote Bibliography Char"/>
    <w:basedOn w:val="DefaultParagraphFont"/>
    <w:link w:val="EndNoteBibliography"/>
    <w:rsid w:val="003B2EF3"/>
    <w:rPr>
      <w:rFonts w:ascii="Calibri" w:hAnsi="Calibri" w:cs="Calibri"/>
      <w:noProof/>
      <w:lang w:val="en-US"/>
    </w:rPr>
  </w:style>
  <w:style w:type="character" w:customStyle="1" w:styleId="UnresolvedMention3">
    <w:name w:val="Unresolved Mention3"/>
    <w:basedOn w:val="DefaultParagraphFont"/>
    <w:uiPriority w:val="99"/>
    <w:semiHidden/>
    <w:unhideWhenUsed/>
    <w:rsid w:val="003B2EF3"/>
    <w:rPr>
      <w:color w:val="605E5C"/>
      <w:shd w:val="clear" w:color="auto" w:fill="E1DFDD"/>
    </w:rPr>
  </w:style>
  <w:style w:type="table" w:customStyle="1" w:styleId="TableGrid3">
    <w:name w:val="Table Grid3"/>
    <w:basedOn w:val="TableNormal"/>
    <w:next w:val="TableGrid"/>
    <w:uiPriority w:val="59"/>
    <w:rsid w:val="003B2EF3"/>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DefaultParagraphFont"/>
    <w:uiPriority w:val="99"/>
    <w:semiHidden/>
    <w:unhideWhenUsed/>
    <w:rsid w:val="003B2EF3"/>
    <w:rPr>
      <w:color w:val="605E5C"/>
      <w:shd w:val="clear" w:color="auto" w:fill="E1DFDD"/>
    </w:rPr>
  </w:style>
  <w:style w:type="character" w:customStyle="1" w:styleId="UnresolvedMention5">
    <w:name w:val="Unresolved Mention5"/>
    <w:basedOn w:val="DefaultParagraphFont"/>
    <w:uiPriority w:val="99"/>
    <w:semiHidden/>
    <w:unhideWhenUsed/>
    <w:rsid w:val="00E15C6E"/>
    <w:rPr>
      <w:color w:val="605E5C"/>
      <w:shd w:val="clear" w:color="auto" w:fill="E1DFDD"/>
    </w:rPr>
  </w:style>
  <w:style w:type="character" w:customStyle="1" w:styleId="UnresolvedMention50">
    <w:name w:val="Unresolved Mention5"/>
    <w:basedOn w:val="DefaultParagraphFont"/>
    <w:uiPriority w:val="99"/>
    <w:semiHidden/>
    <w:unhideWhenUsed/>
    <w:rsid w:val="00E139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244847077">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46838053">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37996203">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873932593">
      <w:bodyDiv w:val="1"/>
      <w:marLeft w:val="0"/>
      <w:marRight w:val="0"/>
      <w:marTop w:val="0"/>
      <w:marBottom w:val="0"/>
      <w:divBdr>
        <w:top w:val="none" w:sz="0" w:space="0" w:color="auto"/>
        <w:left w:val="none" w:sz="0" w:space="0" w:color="auto"/>
        <w:bottom w:val="none" w:sz="0" w:space="0" w:color="auto"/>
        <w:right w:val="none" w:sz="0" w:space="0" w:color="auto"/>
      </w:divBdr>
    </w:div>
    <w:div w:id="881527010">
      <w:bodyDiv w:val="1"/>
      <w:marLeft w:val="0"/>
      <w:marRight w:val="0"/>
      <w:marTop w:val="0"/>
      <w:marBottom w:val="0"/>
      <w:divBdr>
        <w:top w:val="none" w:sz="0" w:space="0" w:color="auto"/>
        <w:left w:val="none" w:sz="0" w:space="0" w:color="auto"/>
        <w:bottom w:val="none" w:sz="0" w:space="0" w:color="auto"/>
        <w:right w:val="none" w:sz="0" w:space="0" w:color="auto"/>
      </w:divBdr>
    </w:div>
    <w:div w:id="966131919">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160845672">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336345354">
      <w:bodyDiv w:val="1"/>
      <w:marLeft w:val="0"/>
      <w:marRight w:val="0"/>
      <w:marTop w:val="0"/>
      <w:marBottom w:val="0"/>
      <w:divBdr>
        <w:top w:val="none" w:sz="0" w:space="0" w:color="auto"/>
        <w:left w:val="none" w:sz="0" w:space="0" w:color="auto"/>
        <w:bottom w:val="none" w:sz="0" w:space="0" w:color="auto"/>
        <w:right w:val="none" w:sz="0" w:space="0" w:color="auto"/>
      </w:divBdr>
    </w:div>
    <w:div w:id="1452048335">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07611611">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47916289">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 w:id="21357810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hyperlink" Target="https://www.ncbi.nlm.nih.gov/books/NBK1312/" TargetMode="External"/><Relationship Id="rId26" Type="http://schemas.openxmlformats.org/officeDocument/2006/relationships/hyperlink" Target="https://www.hgsa.org.au/documents/item/6092" TargetMode="External"/><Relationship Id="rId39" Type="http://schemas.openxmlformats.org/officeDocument/2006/relationships/hyperlink" Target="https://www.ncbi.nlm.nih.gov/books/NBK1269/" TargetMode="External"/><Relationship Id="rId3" Type="http://schemas.openxmlformats.org/officeDocument/2006/relationships/styles" Target="styles.xml"/><Relationship Id="rId21" Type="http://schemas.openxmlformats.org/officeDocument/2006/relationships/hyperlink" Target="https://www.health.gov.au/resources/publications/lsdp-gaucher-guidelines" TargetMode="External"/><Relationship Id="rId34" Type="http://schemas.openxmlformats.org/officeDocument/2006/relationships/hyperlink" Target="https://ghr.nlm.nih.gov/condition/mucolipidosis-type-iv" TargetMode="External"/><Relationship Id="rId42" Type="http://schemas.openxmlformats.org/officeDocument/2006/relationships/hyperlink" Target="https://www.ncbi.nlm.nih.gov/books/NBK1180/"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g"/><Relationship Id="rId25" Type="http://schemas.openxmlformats.org/officeDocument/2006/relationships/hyperlink" Target="https://www.ncbi.nlm.nih.gov/books/NBK448138/" TargetMode="External"/><Relationship Id="rId33" Type="http://schemas.openxmlformats.org/officeDocument/2006/relationships/hyperlink" Target="https://ghr.nlm.nih.gov/condition/familial-dysautonomia" TargetMode="External"/><Relationship Id="rId38" Type="http://schemas.openxmlformats.org/officeDocument/2006/relationships/hyperlink" Target="https://ghr.nlm.nih.gov/condition/niemann-pick-disease"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hyperlink" Target="https://www1.racgp.org.au/ajgp/2019/march/preconception-and-antenatal-carrier-screening-for" TargetMode="External"/><Relationship Id="rId29" Type="http://schemas.openxmlformats.org/officeDocument/2006/relationships/hyperlink" Target="https://www.ncbi.nlm.nih.gov/books/NBK1401/" TargetMode="External"/><Relationship Id="rId41" Type="http://schemas.openxmlformats.org/officeDocument/2006/relationships/hyperlink" Target="https://www.ncbi.nlm.nih.gov/books/NBK121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hyperlink" Target="https://jca.org.au/wp-content/uploads/2020/06/Census-Report-2016-1.1.pdf" TargetMode="External"/><Relationship Id="rId32" Type="http://schemas.openxmlformats.org/officeDocument/2006/relationships/hyperlink" Target="https://ghr.nlm.nih.gov/condition/tay-sachs-disease" TargetMode="External"/><Relationship Id="rId37" Type="http://schemas.openxmlformats.org/officeDocument/2006/relationships/hyperlink" Target="https://ghr.nlm.nih.gov/condition/glycogen-storage-disease-type-i" TargetMode="External"/><Relationship Id="rId40" Type="http://schemas.openxmlformats.org/officeDocument/2006/relationships/hyperlink" Target="https://ranzcog.edu.au/RANZCOG_SITE/media/RANZCOG-MEDIA/Women%27s%20Health/Statement%20and%20guidelines/Clinical-Obstetrics/Genetic-carrier-screening(C-Obs-63)New-March-2019_1.pdf?ext=.pdf" TargetMode="External"/><Relationship Id="rId45" Type="http://schemas.openxmlformats.org/officeDocument/2006/relationships/hyperlink" Target="https://www.ncbi.nlm.nih.gov/books/NBK1370/" TargetMode="Externa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hyperlink" Target="https://www.ncbi.nlm.nih.gov/books/NBK1398/" TargetMode="External"/><Relationship Id="rId28" Type="http://schemas.openxmlformats.org/officeDocument/2006/relationships/hyperlink" Target="https://www.ncbi.nlm.nih.gov/books/NBK1234/" TargetMode="External"/><Relationship Id="rId36" Type="http://schemas.openxmlformats.org/officeDocument/2006/relationships/hyperlink" Target="https://ghr.nlm.nih.gov/condition/canavan-disease" TargetMode="External"/><Relationship Id="rId10" Type="http://schemas.openxmlformats.org/officeDocument/2006/relationships/footer" Target="footer2.xml"/><Relationship Id="rId19" Type="http://schemas.openxmlformats.org/officeDocument/2006/relationships/hyperlink" Target="https://wiki.cancer.org.au/policy/Principles_of_screening" TargetMode="External"/><Relationship Id="rId31" Type="http://schemas.openxmlformats.org/officeDocument/2006/relationships/hyperlink" Target="https://ghr.nlm.nih.gov/condition/fanconi-anemia" TargetMode="External"/><Relationship Id="rId44" Type="http://schemas.openxmlformats.org/officeDocument/2006/relationships/hyperlink" Target="https://www.ncbi.nlm.nih.gov/pmc/articles/PMC3347589/"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 Id="rId22" Type="http://schemas.openxmlformats.org/officeDocument/2006/relationships/hyperlink" Target="https://doryeshorim.org/tests/" TargetMode="External"/><Relationship Id="rId27" Type="http://schemas.openxmlformats.org/officeDocument/2006/relationships/hyperlink" Target="https://www.ncbi.nlm.nih.gov/books/NBK1218/pdf/Bookshelf_NBK1218.pdf" TargetMode="External"/><Relationship Id="rId30" Type="http://schemas.openxmlformats.org/officeDocument/2006/relationships/hyperlink" Target="https://ghr.nlm.nih.gov/gene/HEXA" TargetMode="External"/><Relationship Id="rId35" Type="http://schemas.openxmlformats.org/officeDocument/2006/relationships/hyperlink" Target="https://ghr.nlm.nih.gov/condition/bloom-syndrome" TargetMode="External"/><Relationship Id="rId43" Type="http://schemas.openxmlformats.org/officeDocument/2006/relationships/hyperlink" Target="https://pubmed.ncbi.nlm.nih.gov/2264966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7AFF8-CCB7-405A-9DB7-3C20104AED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6771</Words>
  <Characters>152600</Characters>
  <Application>Microsoft Office Word</Application>
  <DocSecurity>0</DocSecurity>
  <Lines>1271</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2-08T04:15:00Z</dcterms:created>
  <dcterms:modified xsi:type="dcterms:W3CDTF">2022-02-08T04:31:00Z</dcterms:modified>
</cp:coreProperties>
</file>